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8A253A" w14:textId="5E5B6D78" w:rsidR="00E01858" w:rsidRDefault="000D4AC4" w:rsidP="00624B28">
      <w:pPr>
        <w:tabs>
          <w:tab w:val="left" w:pos="5245"/>
        </w:tabs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AFTAR PUSTAKA</w:t>
      </w:r>
    </w:p>
    <w:p w14:paraId="0E43A93E" w14:textId="77777777" w:rsidR="00F70E07" w:rsidRDefault="00F70E07" w:rsidP="00F70E07">
      <w:pPr>
        <w:spacing w:after="0" w:line="480" w:lineRule="auto"/>
        <w:ind w:left="709" w:hanging="709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0F7CC0A" w14:textId="6D3248E7" w:rsidR="009315A6" w:rsidRPr="009315A6" w:rsidRDefault="009315A6" w:rsidP="009315A6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bdillah, </w:t>
      </w:r>
      <w:r w:rsidR="00EE41D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ajar &amp;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Kusumastuti</w:t>
      </w:r>
      <w:r w:rsidR="00EE41D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Retno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4)</w:t>
      </w:r>
      <w:r w:rsidR="00EE41D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660244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Pengaruh Karakteristik Perusahaan Dan Board Size Terhadap Corporate Cash Holding.</w:t>
      </w:r>
      <w:r w:rsidR="0066024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660244" w:rsidRPr="00C3078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anajemen</w:t>
      </w:r>
      <w:r w:rsidR="001C565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ttps://doi.org/1046306/jbbe.v14i1.40</w:t>
      </w:r>
    </w:p>
    <w:p w14:paraId="5EABC6AC" w14:textId="38D779E3" w:rsidR="00226CF7" w:rsidRDefault="007D602C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instrText>ADDIN CSL_CITATION { "citationItems" : [ { "id" : "ITEM-1", "itemData" : { "author" : [ { "dropping-particle" : "", "family" : "Wahyudi", "given" : "A S R I", "non-dropping-particle" : "", "parse-names" : false, "suffix" : "" } ], "id" : "ITEM-1", "issue" : "1", "issued" : { "date-parts" : [ [ "2017" ] ] }, "page" : "25-31", "title" : "Faktor\u2013faktor yang mempengaruhi", "type" : "article-journal", "volume" : "19" }, "uris" : [ "http://www.mendeley.com/documents/?uuid=963f6d20-bea0-4dd1-b6ce-133072bdd734" ] } ], "mendeley" : { "formattedCitation" : "(Wahyudi, 2017)", "plainTextFormattedCitation" : "(Wahyudi, 2017)", "previouslyFormattedCitation" : "(Wahyudi, 2017)" }, "properties" : { "noteIndex" : 0 }, "schema" : "https://github.com/citation-style-language/schema/raw/master/csl-citation.json" }</w:instrText>
      </w:r>
      <w:r w:rsidR="006D7F2D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 w:rsidR="00CC5090" w:rsidRPr="00CC5090">
        <w:rPr>
          <w:rFonts w:ascii="Times New Roman" w:hAnsi="Times New Roman" w:cs="Times New Roman"/>
          <w:noProof/>
          <w:sz w:val="24"/>
          <w:szCs w:val="24"/>
        </w:rPr>
        <w:t xml:space="preserve">Alicia, R., Fortuna, W., &amp; Putra, J. (2020). </w:t>
      </w:r>
      <w:r w:rsidR="00CC5090" w:rsidRPr="00C30783">
        <w:rPr>
          <w:rFonts w:ascii="Times New Roman" w:hAnsi="Times New Roman" w:cs="Times New Roman"/>
          <w:noProof/>
          <w:sz w:val="24"/>
          <w:szCs w:val="24"/>
        </w:rPr>
        <w:t>Pengaruh Growth Opportunity, Leverage dan Firm Size terhadap Cash Holding Perusahaan Properti dan Real Estate.</w:t>
      </w:r>
      <w:r w:rsidR="00CC5090" w:rsidRPr="00C3078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02186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Riset Jurnal Dan Akuntansi </w:t>
      </w:r>
      <w:r w:rsidR="00CC5090" w:rsidRPr="0002186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CC5090" w:rsidRPr="000A7A95">
        <w:rPr>
          <w:rFonts w:ascii="Times New Roman" w:hAnsi="Times New Roman" w:cs="Times New Roman"/>
          <w:noProof/>
          <w:sz w:val="24"/>
          <w:szCs w:val="24"/>
        </w:rPr>
        <w:t>, 322–329.</w:t>
      </w:r>
      <w:r w:rsidR="001923D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ttps://doi.org/10.33395/owner.v4i2.219</w:t>
      </w:r>
    </w:p>
    <w:p w14:paraId="3D6BD81A" w14:textId="06241389" w:rsidR="00917AA4" w:rsidRDefault="00917AA4" w:rsidP="00C80EB1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17AA4">
        <w:rPr>
          <w:rFonts w:ascii="Times New Roman" w:hAnsi="Times New Roman" w:cs="Times New Roman"/>
          <w:sz w:val="24"/>
          <w:szCs w:val="24"/>
        </w:rPr>
        <w:t xml:space="preserve">Ali, S., Ullah, M., &amp; Ullah, N. (2016). Determinants of Corporate Cash Holdings: “A Case of Textile Sector in Pakistan.” </w:t>
      </w:r>
      <w:r w:rsidRPr="00917AA4">
        <w:rPr>
          <w:rFonts w:ascii="Times New Roman" w:hAnsi="Times New Roman" w:cs="Times New Roman"/>
          <w:i/>
          <w:iCs/>
          <w:sz w:val="24"/>
          <w:szCs w:val="24"/>
        </w:rPr>
        <w:t>SSRN Electronic Journal.</w:t>
      </w:r>
      <w:r w:rsidR="00C80EB1" w:rsidRPr="00C80EB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C80EB1">
        <w:rPr>
          <w:rFonts w:ascii="Times New Roman" w:hAnsi="Times New Roman" w:cs="Times New Roman"/>
          <w:noProof/>
          <w:sz w:val="24"/>
          <w:szCs w:val="24"/>
          <w:lang w:val="en-US"/>
        </w:rPr>
        <w:t>https://doi.org/189312/view/jpa.v7tgj9</w:t>
      </w:r>
    </w:p>
    <w:p w14:paraId="310E1F40" w14:textId="10A695F4" w:rsidR="00811BE6" w:rsidRPr="00811BE6" w:rsidRDefault="00811BE6" w:rsidP="00C80EB1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811BE6">
        <w:rPr>
          <w:rFonts w:ascii="Times New Roman" w:hAnsi="Times New Roman" w:cs="Times New Roman"/>
          <w:sz w:val="24"/>
          <w:szCs w:val="24"/>
        </w:rPr>
        <w:t xml:space="preserve">Andika, S., Efni, Y., &amp; Rokhmawati, A. (2017). Analisis Pengaruh Cash Convertion Cycle, Leverage, Net Working Capital, dan Growth Opportunity terhadap Cash Holding. </w:t>
      </w:r>
      <w:r w:rsidRPr="00811BE6">
        <w:rPr>
          <w:rFonts w:ascii="Times New Roman" w:hAnsi="Times New Roman" w:cs="Times New Roman"/>
          <w:i/>
          <w:iCs/>
          <w:sz w:val="24"/>
          <w:szCs w:val="24"/>
        </w:rPr>
        <w:t>JOM Fekon</w:t>
      </w:r>
      <w:r w:rsidRPr="00811BE6">
        <w:rPr>
          <w:rFonts w:ascii="Times New Roman" w:hAnsi="Times New Roman" w:cs="Times New Roman"/>
          <w:sz w:val="24"/>
          <w:szCs w:val="24"/>
        </w:rPr>
        <w:t>, 4(1), 1479–1493.</w:t>
      </w:r>
      <w:r w:rsidRPr="00811BE6">
        <w:t xml:space="preserve"> </w:t>
      </w:r>
      <w:r w:rsidRPr="00811BE6">
        <w:rPr>
          <w:rFonts w:ascii="Times New Roman" w:hAnsi="Times New Roman" w:cs="Times New Roman"/>
          <w:sz w:val="24"/>
          <w:szCs w:val="24"/>
        </w:rPr>
        <w:t>http://www.jurnal.uii.ac.id/index.php/JAAI/article/view/846</w:t>
      </w:r>
      <w:r>
        <w:t>.</w:t>
      </w:r>
    </w:p>
    <w:p w14:paraId="6A337307" w14:textId="32F692AF" w:rsidR="00374D17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Angelia, M., &amp; Dwimulyani, S. (2019). </w:t>
      </w:r>
      <w:r w:rsidRPr="00C30783">
        <w:rPr>
          <w:rFonts w:ascii="Times New Roman" w:hAnsi="Times New Roman" w:cs="Times New Roman"/>
          <w:noProof/>
          <w:sz w:val="24"/>
          <w:szCs w:val="24"/>
        </w:rPr>
        <w:t>P</w:t>
      </w:r>
      <w:r w:rsidR="005F4E13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r</w:t>
      </w:r>
      <w:r w:rsidR="002203DE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ofitability</w:t>
      </w:r>
      <w:r w:rsidRPr="00C30783">
        <w:rPr>
          <w:rFonts w:ascii="Times New Roman" w:hAnsi="Times New Roman" w:cs="Times New Roman"/>
          <w:noProof/>
          <w:sz w:val="24"/>
          <w:szCs w:val="24"/>
        </w:rPr>
        <w:t xml:space="preserve"> , L</w:t>
      </w:r>
      <w:r w:rsidR="002203DE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everage dan</w:t>
      </w:r>
      <w:r w:rsidRPr="00C30783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="002203DE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irm</w:t>
      </w:r>
      <w:r w:rsidRPr="00C30783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2203DE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ize</w:t>
      </w:r>
      <w:r w:rsidRPr="00C30783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2203DE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empengaruhi</w:t>
      </w:r>
      <w:r w:rsidR="00F345F8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C30783">
        <w:rPr>
          <w:rFonts w:ascii="Times New Roman" w:hAnsi="Times New Roman" w:cs="Times New Roman"/>
          <w:noProof/>
          <w:sz w:val="24"/>
          <w:szCs w:val="24"/>
        </w:rPr>
        <w:t>C</w:t>
      </w:r>
      <w:r w:rsidR="002203DE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ash</w:t>
      </w:r>
      <w:r w:rsidRPr="00C30783">
        <w:rPr>
          <w:rFonts w:ascii="Times New Roman" w:hAnsi="Times New Roman" w:cs="Times New Roman"/>
          <w:noProof/>
          <w:sz w:val="24"/>
          <w:szCs w:val="24"/>
        </w:rPr>
        <w:t>.</w:t>
      </w:r>
      <w:r w:rsidR="0002186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02186C" w:rsidRPr="0002186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Akuntansi dan Keuangan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2186C">
        <w:rPr>
          <w:rFonts w:ascii="Times New Roman" w:hAnsi="Times New Roman" w:cs="Times New Roman"/>
          <w:noProof/>
          <w:sz w:val="24"/>
          <w:szCs w:val="24"/>
        </w:rPr>
        <w:t>1–11.</w:t>
      </w:r>
      <w:r w:rsidR="00700AE4" w:rsidRPr="0002186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700AE4" w:rsidRPr="000C5543">
        <w:rPr>
          <w:rFonts w:ascii="Times New Roman" w:hAnsi="Times New Roman" w:cs="Times New Roman"/>
          <w:noProof/>
          <w:sz w:val="24"/>
          <w:szCs w:val="24"/>
        </w:rPr>
        <w:t>https://trijurnal.trisakti.ac.id</w:t>
      </w:r>
      <w:r w:rsidR="00700AE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00AE4" w:rsidRPr="000C5543">
        <w:rPr>
          <w:rFonts w:ascii="Times New Roman" w:hAnsi="Times New Roman" w:cs="Times New Roman"/>
          <w:noProof/>
          <w:sz w:val="24"/>
          <w:szCs w:val="24"/>
        </w:rPr>
        <w:t>/index.php/pakar/article/download/4324/3428</w:t>
      </w:r>
    </w:p>
    <w:p w14:paraId="54523007" w14:textId="2F9E402B" w:rsidR="005C64F3" w:rsidRPr="005C64F3" w:rsidRDefault="005C64F3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Angkawidjaja,</w:t>
      </w:r>
      <w:r w:rsidR="001658F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., &amp;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Rasyid</w:t>
      </w:r>
      <w:r w:rsidR="001658F0">
        <w:rPr>
          <w:rFonts w:ascii="Times New Roman" w:hAnsi="Times New Roman" w:cs="Times New Roman"/>
          <w:noProof/>
          <w:sz w:val="24"/>
          <w:szCs w:val="24"/>
          <w:lang w:val="en-US"/>
        </w:rPr>
        <w:t>, R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9)</w:t>
      </w:r>
      <w:r w:rsidR="001658F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F</w:t>
      </w:r>
      <w:r w:rsidR="001658F0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ktor-Faktor Yang Mempengaruhi Cash Holding. </w:t>
      </w:r>
      <w:r w:rsidR="00C83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Jurnal Multipradigma Akuntansi </w:t>
      </w:r>
      <w:r w:rsidR="001658F0" w:rsidRPr="000A7A95">
        <w:rPr>
          <w:rFonts w:ascii="Times New Roman" w:hAnsi="Times New Roman" w:cs="Times New Roman"/>
          <w:noProof/>
          <w:sz w:val="24"/>
          <w:szCs w:val="24"/>
          <w:lang w:val="en-US"/>
        </w:rPr>
        <w:t>3, 693-702</w:t>
      </w:r>
      <w:r w:rsidR="001C5655" w:rsidRPr="000A7A9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1C5655">
        <w:rPr>
          <w:rFonts w:ascii="Times New Roman" w:hAnsi="Times New Roman" w:cs="Times New Roman"/>
          <w:noProof/>
          <w:sz w:val="24"/>
          <w:szCs w:val="24"/>
          <w:lang w:val="en-US"/>
        </w:rPr>
        <w:t>https://doi.org/1024912/jpa.v1i35572</w:t>
      </w:r>
    </w:p>
    <w:p w14:paraId="22939B92" w14:textId="72EC6488" w:rsidR="00243EA0" w:rsidRPr="00A5338F" w:rsidRDefault="00A27135" w:rsidP="00243EA0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Arfan, M.,</w:t>
      </w:r>
      <w:r w:rsidR="0047744E">
        <w:rPr>
          <w:rFonts w:ascii="Times New Roman" w:hAnsi="Times New Roman" w:cs="Times New Roman"/>
          <w:noProof/>
          <w:sz w:val="24"/>
          <w:szCs w:val="24"/>
        </w:rPr>
        <w:t xml:space="preserve">(2017) </w:t>
      </w:r>
      <w:r w:rsidR="0047744E" w:rsidRPr="00BD03F4">
        <w:rPr>
          <w:rFonts w:ascii="Times New Roman" w:hAnsi="Times New Roman" w:cs="Times New Roman"/>
          <w:noProof/>
          <w:sz w:val="24"/>
          <w:szCs w:val="24"/>
        </w:rPr>
        <w:t xml:space="preserve">Determinan of Cash Holding of Listed Manufacturing </w:t>
      </w:r>
      <w:r w:rsidR="001923D0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Companies  in the Indonesia Stock Exchange.</w:t>
      </w:r>
      <w:r w:rsidR="00192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1923D0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DSLU Bussines &amp; Economics Review, Vol.26, Iss. 2, pp.1-12</w:t>
      </w:r>
      <w:r w:rsidR="00192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700AE4" w:rsidRPr="009057EE">
        <w:rPr>
          <w:rFonts w:ascii="Times New Roman" w:hAnsi="Times New Roman" w:cs="Times New Roman"/>
          <w:noProof/>
          <w:sz w:val="24"/>
          <w:szCs w:val="24"/>
          <w:lang w:val="en-US"/>
        </w:rPr>
        <w:t>http://www.dlsu.edu.ph/wp-content/uploads/2019/03/1arfan-012517.pdf</w:t>
      </w:r>
    </w:p>
    <w:p w14:paraId="3180A193" w14:textId="0BCFEC0E" w:rsidR="00374D17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Azzahro, F. S. (2019).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Pengaruh Leverage Dan Profitabilitas</w:t>
      </w:r>
      <w:r w:rsidR="007D0124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Terhadap Pengungkapan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Ntellectual Capital</w:t>
      </w:r>
      <w:r w:rsidRPr="00CC5090">
        <w:rPr>
          <w:rFonts w:ascii="Times New Roman" w:hAnsi="Times New Roman" w:cs="Times New Roman"/>
          <w:noProof/>
          <w:sz w:val="24"/>
          <w:szCs w:val="24"/>
        </w:rPr>
        <w:t>.</w:t>
      </w:r>
      <w:r w:rsidR="00DA3D0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DA3D06" w:rsidRPr="00DA3D0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Darmajaya</w:t>
      </w:r>
      <w:r w:rsidR="00DA3D0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CC5090">
        <w:rPr>
          <w:rFonts w:ascii="Times New Roman" w:hAnsi="Times New Roman" w:cs="Times New Roman"/>
          <w:noProof/>
          <w:sz w:val="24"/>
          <w:szCs w:val="24"/>
        </w:rPr>
        <w:t>79–86.</w:t>
      </w:r>
      <w:r w:rsidR="00B85BE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3819C3" w:rsidRPr="00A34C81">
        <w:rPr>
          <w:rFonts w:ascii="Times New Roman" w:hAnsi="Times New Roman" w:cs="Times New Roman"/>
          <w:noProof/>
          <w:sz w:val="24"/>
          <w:szCs w:val="24"/>
        </w:rPr>
        <w:t>https://jurnal.darmajaya.ac.id/index.php/PSND/article/download/1752/101</w:t>
      </w:r>
    </w:p>
    <w:p w14:paraId="429F809F" w14:textId="35B63CD6" w:rsidR="002D3E5C" w:rsidRPr="002D3E5C" w:rsidRDefault="002D3E5C" w:rsidP="002D3E5C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D3E5C">
        <w:rPr>
          <w:rFonts w:ascii="Times New Roman" w:hAnsi="Times New Roman" w:cs="Times New Roman"/>
          <w:sz w:val="24"/>
          <w:szCs w:val="24"/>
        </w:rPr>
        <w:t xml:space="preserve">Bigelli, M., &amp; Vidal J S. (2012). Cash Holding in Prrivate Firms. </w:t>
      </w:r>
      <w:r w:rsidRPr="002D3E5C">
        <w:rPr>
          <w:rFonts w:ascii="Times New Roman" w:hAnsi="Times New Roman" w:cs="Times New Roman"/>
          <w:i/>
          <w:iCs/>
          <w:sz w:val="24"/>
          <w:szCs w:val="24"/>
        </w:rPr>
        <w:t xml:space="preserve">Journal of Banking and Finance, </w:t>
      </w:r>
      <w:r w:rsidRPr="002D3E5C">
        <w:rPr>
          <w:rFonts w:ascii="Times New Roman" w:hAnsi="Times New Roman" w:cs="Times New Roman"/>
          <w:sz w:val="24"/>
          <w:szCs w:val="24"/>
        </w:rPr>
        <w:t>36, 26-35.</w:t>
      </w:r>
      <w:r w:rsidRPr="002D3E5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https://doi.org/1029912/jpa.jyrhfh</w:t>
      </w:r>
    </w:p>
    <w:p w14:paraId="57B1A230" w14:textId="1F2AABC6" w:rsidR="009315A6" w:rsidRPr="000C6F28" w:rsidRDefault="009315A6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Borici, Kruja (2016)</w:t>
      </w:r>
      <w:r w:rsidR="00273A2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273A2A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Determinan of Firm's Cash Holding.</w:t>
      </w:r>
      <w:r w:rsidR="000C6F2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0C6F28" w:rsidRPr="00C83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International Journal of Economic</w:t>
      </w:r>
      <w:r w:rsidR="00B75F39" w:rsidRPr="00C83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 Commerce</w:t>
      </w:r>
      <w:r w:rsidR="00284F8B" w:rsidRPr="00C83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 and Management, Vol. 4, Iss. 2 pp. 41-52</w:t>
      </w:r>
      <w:r w:rsidR="00BF4996" w:rsidRPr="00C83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BF4996">
        <w:rPr>
          <w:rFonts w:ascii="Times New Roman" w:hAnsi="Times New Roman" w:cs="Times New Roman"/>
          <w:noProof/>
          <w:sz w:val="24"/>
          <w:szCs w:val="24"/>
          <w:lang w:val="en-US"/>
        </w:rPr>
        <w:t>htt</w:t>
      </w:r>
      <w:r w:rsidR="00BE5B3C">
        <w:rPr>
          <w:rFonts w:ascii="Times New Roman" w:hAnsi="Times New Roman" w:cs="Times New Roman"/>
          <w:noProof/>
          <w:sz w:val="24"/>
          <w:szCs w:val="24"/>
          <w:lang w:val="en-US"/>
        </w:rPr>
        <w:t>p://konferenca.unshk.edu.al/icrea2015/icreafinalfullpapers/pdfdoc/economy%20ll/7.pdf</w:t>
      </w:r>
    </w:p>
    <w:p w14:paraId="412DF524" w14:textId="77777777" w:rsidR="00EC4954" w:rsidRDefault="00EC4954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  <w:sectPr w:rsidR="00EC4954" w:rsidSect="00B7412A">
          <w:headerReference w:type="default" r:id="rId8"/>
          <w:footerReference w:type="default" r:id="rId9"/>
          <w:pgSz w:w="11906" w:h="16838" w:code="9"/>
          <w:pgMar w:top="2268" w:right="1701" w:bottom="1701" w:left="2268" w:header="709" w:footer="709" w:gutter="0"/>
          <w:pgNumType w:start="86"/>
          <w:cols w:space="708"/>
          <w:docGrid w:linePitch="360"/>
        </w:sectPr>
      </w:pPr>
    </w:p>
    <w:p w14:paraId="79FF2A39" w14:textId="7CCF8BAA" w:rsidR="00FA6600" w:rsidRDefault="00FA660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Chen, J., (2019), "</w:t>
      </w:r>
      <w:r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Liquid Asset"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="00C83F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I</w:t>
      </w:r>
      <w:r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nvestopedia, diakses dari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https://www.investopedia.com/terms/l/liqudasset</w:t>
      </w:r>
    </w:p>
    <w:p w14:paraId="19A0285B" w14:textId="2F149054" w:rsidR="007254D7" w:rsidRPr="007254D7" w:rsidRDefault="007254D7" w:rsidP="002D3E5C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254D7">
        <w:rPr>
          <w:rFonts w:ascii="Times New Roman" w:hAnsi="Times New Roman" w:cs="Times New Roman"/>
          <w:sz w:val="24"/>
          <w:szCs w:val="24"/>
        </w:rPr>
        <w:t>Claudia, K. (2022). Analisis Faktor Yang Mempengaruhi Cash Holding Pada Perusahaan Consumer Goods di Indonesia. IV(1), 462–469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57EE">
        <w:rPr>
          <w:rFonts w:ascii="Times New Roman" w:hAnsi="Times New Roman" w:cs="Times New Roman"/>
          <w:noProof/>
          <w:sz w:val="24"/>
          <w:szCs w:val="24"/>
          <w:lang w:val="en-US"/>
        </w:rPr>
        <w:t>content/uploads/2019/03/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cla</w:t>
      </w:r>
      <w:r w:rsidRPr="009057EE">
        <w:rPr>
          <w:rFonts w:ascii="Times New Roman" w:hAnsi="Times New Roman" w:cs="Times New Roman"/>
          <w:noProof/>
          <w:sz w:val="24"/>
          <w:szCs w:val="24"/>
          <w:lang w:val="en-US"/>
        </w:rPr>
        <w:t>-012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9</w:t>
      </w:r>
      <w:r w:rsidRPr="009057EE">
        <w:rPr>
          <w:rFonts w:ascii="Times New Roman" w:hAnsi="Times New Roman" w:cs="Times New Roman"/>
          <w:noProof/>
          <w:sz w:val="24"/>
          <w:szCs w:val="24"/>
          <w:lang w:val="en-US"/>
        </w:rPr>
        <w:t>7.pdf</w:t>
      </w:r>
    </w:p>
    <w:p w14:paraId="2A88A2B7" w14:textId="2BF5F500" w:rsidR="000B753E" w:rsidRDefault="000B753E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Damayanti &amp; Syahwildan (2021)</w:t>
      </w:r>
      <w:r w:rsidR="008165A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9529CB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Pengaruh Net Working Capitan dan Growth Opportunity Terhadap Cash Holding.</w:t>
      </w:r>
      <w:r w:rsidR="009529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9529CB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Jurnal Ikraith-Ekonomika Vol 6 No 1 </w:t>
      </w:r>
      <w:r w:rsidR="009529CB">
        <w:rPr>
          <w:rFonts w:ascii="Times New Roman" w:hAnsi="Times New Roman" w:cs="Times New Roman"/>
          <w:noProof/>
          <w:sz w:val="24"/>
          <w:szCs w:val="24"/>
          <w:lang w:val="en-US"/>
        </w:rPr>
        <w:t>http://journals.upi-yai.ac.id/index.php/IKRAITH-EKONOMIKA</w:t>
      </w:r>
    </w:p>
    <w:p w14:paraId="15C4D047" w14:textId="68C88C16" w:rsidR="00783053" w:rsidRPr="00783053" w:rsidRDefault="00783053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83053">
        <w:rPr>
          <w:rFonts w:ascii="Times New Roman" w:hAnsi="Times New Roman" w:cs="Times New Roman"/>
          <w:sz w:val="24"/>
          <w:szCs w:val="24"/>
        </w:rPr>
        <w:t xml:space="preserve">Fahmi, Irham S.E., M. S. (2015). </w:t>
      </w:r>
      <w:r w:rsidRPr="00783053">
        <w:rPr>
          <w:rFonts w:ascii="Times New Roman" w:hAnsi="Times New Roman" w:cs="Times New Roman"/>
          <w:i/>
          <w:iCs/>
          <w:sz w:val="24"/>
          <w:szCs w:val="24"/>
        </w:rPr>
        <w:t>Pengantar Manajemen Keuangan Teori dan Soal Jawab (M. B. . Djalil, Muslim A S.E.,Ak. (ed.))</w:t>
      </w:r>
      <w:r w:rsidRPr="00783053">
        <w:rPr>
          <w:rFonts w:ascii="Times New Roman" w:hAnsi="Times New Roman" w:cs="Times New Roman"/>
          <w:sz w:val="24"/>
          <w:szCs w:val="24"/>
        </w:rPr>
        <w:t>. Bandung: Alfabeta.</w:t>
      </w:r>
    </w:p>
    <w:p w14:paraId="180901F0" w14:textId="13317B07" w:rsidR="00374D17" w:rsidRPr="00CC5090" w:rsidRDefault="00CC5090" w:rsidP="002E738B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Ferreira, M. A., &amp; Vilela, A. S. (2004).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Why Do Firms Hold Cash ? Evidence from EMU Countries.</w:t>
      </w:r>
      <w:r w:rsidR="00DA3D0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DA3D06" w:rsidRPr="00A0471E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uropean Financial Manajemen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 10(2), 295–319.</w:t>
      </w:r>
      <w:r w:rsidR="00700AE4" w:rsidRPr="00700AE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00AE4" w:rsidRPr="00EC0E5E">
        <w:rPr>
          <w:rFonts w:ascii="Times New Roman" w:hAnsi="Times New Roman" w:cs="Times New Roman"/>
          <w:noProof/>
          <w:sz w:val="24"/>
          <w:szCs w:val="24"/>
        </w:rPr>
        <w:t>https://doi.org/10.1111/j.1354-7798.2004.00251.</w:t>
      </w:r>
    </w:p>
    <w:p w14:paraId="0C790027" w14:textId="74AC2280" w:rsidR="00374D17" w:rsidRPr="00A0471E" w:rsidRDefault="00CC5090" w:rsidP="00842A4E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García-teruel, P. J., &amp; Martínez-solano, P. (2009). 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Accruals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Q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uality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nd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BD03F4">
        <w:rPr>
          <w:rFonts w:ascii="Times New Roman" w:hAnsi="Times New Roman" w:cs="Times New Roman"/>
          <w:noProof/>
          <w:sz w:val="24"/>
          <w:szCs w:val="24"/>
        </w:rPr>
        <w:t>orporate cash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</w:t>
      </w:r>
      <w:r w:rsidRPr="00BD03F4">
        <w:rPr>
          <w:rFonts w:ascii="Times New Roman" w:hAnsi="Times New Roman" w:cs="Times New Roman"/>
          <w:noProof/>
          <w:sz w:val="24"/>
          <w:szCs w:val="24"/>
        </w:rPr>
        <w:t>oldings. 49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(July 2008),</w:t>
      </w:r>
      <w:r w:rsidR="00A0471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A0471E" w:rsidRPr="00A0471E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ccounting and Finance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 95–115.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F345F8" w:rsidRPr="00BA403A">
        <w:rPr>
          <w:rFonts w:ascii="Times New Roman" w:hAnsi="Times New Roman" w:cs="Times New Roman"/>
          <w:noProof/>
          <w:sz w:val="24"/>
          <w:szCs w:val="24"/>
        </w:rPr>
        <w:t>https://doi.org/10.1080/00036846.2011.595696</w:t>
      </w:r>
    </w:p>
    <w:p w14:paraId="1B111DE2" w14:textId="1064B33E" w:rsidR="00374D17" w:rsidRPr="00CC5090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Gill, A. (2015). 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Determinants of Corporate Cash Holdings : Evidence from Canada Determinants of Corporate Cash Holdings : </w:t>
      </w:r>
      <w:r w:rsidRPr="00C30783">
        <w:rPr>
          <w:rFonts w:ascii="Times New Roman" w:hAnsi="Times New Roman" w:cs="Times New Roman"/>
          <w:noProof/>
          <w:sz w:val="24"/>
          <w:szCs w:val="24"/>
        </w:rPr>
        <w:t>Evidence from Canada. January</w:t>
      </w:r>
      <w:r w:rsidR="002E738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2E738B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urnal Of Bussines, Economic &amp; Finance</w:t>
      </w:r>
      <w:r w:rsidRPr="00C30783">
        <w:rPr>
          <w:rFonts w:ascii="Times New Roman" w:hAnsi="Times New Roman" w:cs="Times New Roman"/>
          <w:noProof/>
          <w:sz w:val="24"/>
          <w:szCs w:val="24"/>
        </w:rPr>
        <w:t xml:space="preserve"> 2012. </w:t>
      </w:r>
      <w:r w:rsidRPr="00CC5090">
        <w:rPr>
          <w:rFonts w:ascii="Times New Roman" w:hAnsi="Times New Roman" w:cs="Times New Roman"/>
          <w:noProof/>
          <w:sz w:val="24"/>
          <w:szCs w:val="24"/>
        </w:rPr>
        <w:t>https://doi.org/10.5539/ijef.v4n1p70</w:t>
      </w:r>
    </w:p>
    <w:p w14:paraId="5BEAF77C" w14:textId="2A752F53" w:rsidR="001A046D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Ginglinger, E., &amp; Saddour, K. (2007).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onstraints Cash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H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oldings,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orporate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G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overnance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nd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F</w:t>
      </w:r>
      <w:r w:rsidRPr="00BD03F4">
        <w:rPr>
          <w:rFonts w:ascii="Times New Roman" w:hAnsi="Times New Roman" w:cs="Times New Roman"/>
          <w:noProof/>
          <w:sz w:val="24"/>
          <w:szCs w:val="24"/>
        </w:rPr>
        <w:t xml:space="preserve">inancial </w:t>
      </w:r>
      <w:r w:rsidR="00F345F8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BD03F4">
        <w:rPr>
          <w:rFonts w:ascii="Times New Roman" w:hAnsi="Times New Roman" w:cs="Times New Roman"/>
          <w:noProof/>
          <w:sz w:val="24"/>
          <w:szCs w:val="24"/>
        </w:rPr>
        <w:t>onstraints.</w:t>
      </w:r>
      <w:r w:rsidR="008F67C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8F67C1" w:rsidRPr="008F67C1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EL Classification G32.G35</w:t>
      </w:r>
      <w:r w:rsidR="003819C3" w:rsidRPr="003819C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819C3" w:rsidRPr="00A14422">
        <w:rPr>
          <w:rFonts w:ascii="Times New Roman" w:hAnsi="Times New Roman" w:cs="Times New Roman"/>
          <w:noProof/>
          <w:sz w:val="24"/>
          <w:szCs w:val="24"/>
        </w:rPr>
        <w:t>ttps://hal.archives-ouvertes.fr/halshs-00162404/document.</w:t>
      </w:r>
    </w:p>
    <w:p w14:paraId="54A83E7D" w14:textId="7B90EBBD" w:rsidR="009315A6" w:rsidRDefault="009315A6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Gionia, Susanti</w:t>
      </w:r>
      <w:r w:rsidR="004F281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20)</w:t>
      </w:r>
      <w:r w:rsidR="00E0506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E0506C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Faktor-Faktor Yang Me</w:t>
      </w:r>
      <w:r w:rsidR="00273A2A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m</w:t>
      </w:r>
      <w:r w:rsidR="00E0506C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pengaruhi Cash Holding Pada Perusahaan Manufaktur di Indonesia</w:t>
      </w:r>
      <w:r w:rsidR="00E0506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. </w:t>
      </w:r>
      <w:r w:rsidR="00E0506C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ultipradigma Akuntansi Tarumanegara, 2(3), 1026-1035</w:t>
      </w:r>
      <w:r w:rsidR="00BE5B3C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BE5B3C">
        <w:rPr>
          <w:rFonts w:ascii="Times New Roman" w:hAnsi="Times New Roman" w:cs="Times New Roman"/>
          <w:noProof/>
          <w:sz w:val="24"/>
          <w:szCs w:val="24"/>
          <w:lang w:val="en-US"/>
        </w:rPr>
        <w:t>https://journal.untar.ac.id/index.php/jpa/article/view/9528/6030</w:t>
      </w:r>
    </w:p>
    <w:p w14:paraId="01B0A49B" w14:textId="59AD1FD4" w:rsidR="000E197B" w:rsidRPr="000E197B" w:rsidRDefault="000E197B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E197B">
        <w:rPr>
          <w:rFonts w:ascii="Times New Roman" w:hAnsi="Times New Roman" w:cs="Times New Roman"/>
          <w:sz w:val="24"/>
          <w:szCs w:val="24"/>
        </w:rPr>
        <w:t xml:space="preserve">Gitman, L. J. and Zutter, C. J. (2015). </w:t>
      </w:r>
      <w:r w:rsidRPr="000E197B">
        <w:rPr>
          <w:rFonts w:ascii="Times New Roman" w:hAnsi="Times New Roman" w:cs="Times New Roman"/>
          <w:i/>
          <w:iCs/>
          <w:sz w:val="24"/>
          <w:szCs w:val="24"/>
        </w:rPr>
        <w:t>Principles of Managerial Finance</w:t>
      </w:r>
      <w:r w:rsidRPr="000E197B">
        <w:rPr>
          <w:rFonts w:ascii="Times New Roman" w:hAnsi="Times New Roman" w:cs="Times New Roman"/>
          <w:sz w:val="24"/>
          <w:szCs w:val="24"/>
        </w:rPr>
        <w:t>. Fourteenth Edition. Pearson Education Limited.</w:t>
      </w:r>
    </w:p>
    <w:p w14:paraId="0DA4F10D" w14:textId="6C60A924" w:rsidR="001A046D" w:rsidRPr="00C44510" w:rsidRDefault="00B07DD5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Ghozali, I. (201</w:t>
      </w:r>
      <w:r w:rsidR="00505D25">
        <w:rPr>
          <w:rFonts w:ascii="Times New Roman" w:hAnsi="Times New Roman" w:cs="Times New Roman"/>
          <w:noProof/>
          <w:sz w:val="24"/>
          <w:szCs w:val="24"/>
          <w:lang w:val="en-US"/>
        </w:rPr>
        <w:t>8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).</w:t>
      </w:r>
      <w:r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Aplikasi Analisi</w:t>
      </w:r>
      <w:r w:rsidR="00EF26DA"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</w:t>
      </w:r>
      <w:r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Multivariate Dengan Program IBM SPSS</w:t>
      </w:r>
      <w:r w:rsidR="00EF26DA"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. 2</w:t>
      </w:r>
      <w:r w:rsidR="00505D25"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5</w:t>
      </w:r>
      <w:r w:rsidR="00EF26DA"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Updet PLS Regresi. </w:t>
      </w:r>
      <w:r w:rsidR="00EF26DA" w:rsidRPr="00C44510">
        <w:rPr>
          <w:rFonts w:ascii="Times New Roman" w:hAnsi="Times New Roman" w:cs="Times New Roman"/>
          <w:noProof/>
          <w:sz w:val="24"/>
          <w:szCs w:val="24"/>
          <w:lang w:val="en-US"/>
        </w:rPr>
        <w:t>Semarang. Badan Penerbit Universitas, Diponegoro</w:t>
      </w:r>
    </w:p>
    <w:p w14:paraId="6AF9D4D9" w14:textId="3053186E" w:rsidR="001A046D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Guizani, M. (2017). Borsa _ Istanbul Review The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F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inancial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D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eterminants of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orporate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ash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H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oldings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I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O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il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R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ich </w:t>
      </w:r>
      <w:r w:rsidR="005F4E13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ountry : Evidence from Kingdom of Saudi Arabia. </w:t>
      </w:r>
      <w:r w:rsidRPr="00CC5090">
        <w:rPr>
          <w:rFonts w:ascii="Times New Roman" w:hAnsi="Times New Roman" w:cs="Times New Roman"/>
          <w:i/>
          <w:iCs/>
          <w:noProof/>
          <w:sz w:val="24"/>
          <w:szCs w:val="24"/>
        </w:rPr>
        <w:t>Borsa Istanbul Review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C5090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CC5090">
        <w:rPr>
          <w:rFonts w:ascii="Times New Roman" w:hAnsi="Times New Roman" w:cs="Times New Roman"/>
          <w:noProof/>
          <w:sz w:val="24"/>
          <w:szCs w:val="24"/>
        </w:rPr>
        <w:t>(3), 133–143. https://doi.org/10.1016/j.bir.2017.05.003</w:t>
      </w:r>
    </w:p>
    <w:p w14:paraId="2B5FD88E" w14:textId="382A53DB" w:rsidR="009315A6" w:rsidRPr="00EE41D7" w:rsidRDefault="009315A6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Gunawan</w:t>
      </w:r>
      <w:r w:rsidR="00EE41D7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EE41D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2016)</w:t>
      </w:r>
      <w:r w:rsidR="00EE41D7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engaruh Gowrth Opportunity, Net Working Capital  Dan Cash Flow  Terhadap Cash Holding (Studi Empiris Pada Perusahaan Manufaktur Yang Terdaftar Di Bursa Efek Indonesia 2011-2014) </w:t>
      </w:r>
      <w:r w:rsidR="00EE41D7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Akuntansi, 4(1)</w:t>
      </w:r>
      <w:r w:rsidR="00EA698C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EA698C">
        <w:rPr>
          <w:rFonts w:ascii="Times New Roman" w:hAnsi="Times New Roman" w:cs="Times New Roman"/>
          <w:noProof/>
          <w:sz w:val="24"/>
          <w:szCs w:val="24"/>
          <w:lang w:val="en-US"/>
        </w:rPr>
        <w:t>https:</w:t>
      </w:r>
      <w:r w:rsidR="00F10C0F">
        <w:rPr>
          <w:rFonts w:ascii="Times New Roman" w:hAnsi="Times New Roman" w:cs="Times New Roman"/>
          <w:noProof/>
          <w:sz w:val="24"/>
          <w:szCs w:val="24"/>
          <w:lang w:val="en-US"/>
        </w:rPr>
        <w:t>//</w:t>
      </w:r>
      <w:r w:rsidR="00EA698C">
        <w:rPr>
          <w:rFonts w:ascii="Times New Roman" w:hAnsi="Times New Roman" w:cs="Times New Roman"/>
          <w:noProof/>
          <w:sz w:val="24"/>
          <w:szCs w:val="24"/>
          <w:lang w:val="en-US"/>
        </w:rPr>
        <w:t>ejournal.unp.ac.id/index.php/akt/article/view/2349</w:t>
      </w:r>
    </w:p>
    <w:p w14:paraId="54F8D2EF" w14:textId="281DD31D" w:rsidR="001A046D" w:rsidRPr="000A7A95" w:rsidRDefault="00B0400A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mono,</w:t>
      </w:r>
      <w:r w:rsidR="000C058C" w:rsidRPr="000C058C">
        <w:rPr>
          <w:rFonts w:ascii="Times New Roman" w:hAnsi="Times New Roman" w:cs="Times New Roman"/>
          <w:noProof/>
          <w:sz w:val="24"/>
          <w:szCs w:val="24"/>
        </w:rPr>
        <w:t xml:space="preserve"> (2015). </w:t>
      </w:r>
      <w:r w:rsidR="000C058C" w:rsidRPr="00C44510">
        <w:rPr>
          <w:rFonts w:ascii="Times New Roman" w:hAnsi="Times New Roman" w:cs="Times New Roman"/>
          <w:i/>
          <w:iCs/>
          <w:noProof/>
          <w:sz w:val="24"/>
          <w:szCs w:val="24"/>
        </w:rPr>
        <w:t>Manajmen Keuangan</w:t>
      </w:r>
      <w:r w:rsidR="000C058C" w:rsidRPr="000A7A9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0C058C" w:rsidRPr="00C44510">
        <w:rPr>
          <w:rFonts w:ascii="Times New Roman" w:hAnsi="Times New Roman" w:cs="Times New Roman"/>
          <w:noProof/>
          <w:sz w:val="24"/>
          <w:szCs w:val="24"/>
        </w:rPr>
        <w:t>Jakarta: Bumi Askara</w:t>
      </w:r>
      <w:r w:rsidR="000C058C" w:rsidRPr="000A7A95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14:paraId="4E76C3EB" w14:textId="71164D97" w:rsidR="001A046D" w:rsidRDefault="000439ED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Hery, (2014).</w:t>
      </w:r>
      <w:r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Pengendalian Akuntansi dan Manajemen</w:t>
      </w:r>
      <w:r w:rsidRPr="000A7A95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0A7A95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C44510">
        <w:rPr>
          <w:rFonts w:ascii="Times New Roman" w:hAnsi="Times New Roman" w:cs="Times New Roman"/>
          <w:noProof/>
          <w:sz w:val="24"/>
          <w:szCs w:val="24"/>
          <w:lang w:val="en-US"/>
        </w:rPr>
        <w:t>Jakarta: Kencana,1</w:t>
      </w:r>
      <w:r w:rsidR="005A6768" w:rsidRPr="00C44510">
        <w:rPr>
          <w:rFonts w:ascii="Times New Roman" w:hAnsi="Times New Roman" w:cs="Times New Roman"/>
          <w:noProof/>
          <w:sz w:val="24"/>
          <w:szCs w:val="24"/>
          <w:lang w:val="en-US"/>
        </w:rPr>
        <w:t>87</w:t>
      </w:r>
    </w:p>
    <w:p w14:paraId="7FAB9FD3" w14:textId="740898ED" w:rsidR="007807DC" w:rsidRPr="007807DC" w:rsidRDefault="007807DC" w:rsidP="007807DC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807DC">
        <w:rPr>
          <w:rFonts w:ascii="Times New Roman" w:hAnsi="Times New Roman" w:cs="Times New Roman"/>
          <w:sz w:val="24"/>
          <w:szCs w:val="24"/>
        </w:rPr>
        <w:t>Hardiyant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&amp; </w:t>
      </w:r>
      <w:r w:rsidRPr="007807DC">
        <w:rPr>
          <w:rFonts w:ascii="Times New Roman" w:hAnsi="Times New Roman" w:cs="Times New Roman"/>
          <w:sz w:val="24"/>
          <w:szCs w:val="24"/>
        </w:rPr>
        <w:t xml:space="preserve">Zulyani. (2019). Faktor-faktor yang Mempengaruhi Cash Holdings pada Perusahaan Pelayaran di Indonesia. </w:t>
      </w:r>
      <w:r w:rsidRPr="007807DC">
        <w:rPr>
          <w:rFonts w:ascii="Times New Roman" w:hAnsi="Times New Roman" w:cs="Times New Roman"/>
          <w:i/>
          <w:iCs/>
          <w:sz w:val="24"/>
          <w:szCs w:val="24"/>
        </w:rPr>
        <w:t xml:space="preserve">Jurnal Inovasi Bisnis </w:t>
      </w:r>
      <w:r w:rsidRPr="007807DC">
        <w:rPr>
          <w:rFonts w:ascii="Times New Roman" w:hAnsi="Times New Roman" w:cs="Times New Roman"/>
          <w:sz w:val="24"/>
          <w:szCs w:val="24"/>
        </w:rPr>
        <w:t>7, 8-1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35</w:t>
      </w:r>
      <w:r w:rsidRPr="00CC5090">
        <w:rPr>
          <w:rFonts w:ascii="Times New Roman" w:hAnsi="Times New Roman" w:cs="Times New Roman"/>
          <w:noProof/>
          <w:sz w:val="24"/>
          <w:szCs w:val="24"/>
        </w:rPr>
        <w:t>. https://doi.org/10.9790/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4679-097982</w:t>
      </w:r>
    </w:p>
    <w:p w14:paraId="29095A44" w14:textId="3E27EE67" w:rsidR="00853012" w:rsidRDefault="00853012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brahim, Putra, F.A, Balim, Muzaini, A., Budiman, A., Ardyanto, Y., Kurniawan, A., Raharjo, H. b., Prasetya, I., Rizal, J., Nugroho, N., dan Rivai, R., (2013), </w:t>
      </w:r>
      <w:r w:rsidRPr="00F67E8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odul Pemeriksaan Industri Real Estate,</w:t>
      </w:r>
      <w:r w:rsidR="00F67E8A" w:rsidRPr="00F67E8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Direktorat Pemeriksaan dan Penagihan Direktorat Jendral Pajak,</w:t>
      </w:r>
      <w:r w:rsidR="00F67E8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akart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1CF1CD1F" w14:textId="17EE02C2" w:rsidR="003E1E65" w:rsidRPr="003E1E65" w:rsidRDefault="003E1E65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3E1E65">
        <w:rPr>
          <w:rFonts w:ascii="Times New Roman" w:hAnsi="Times New Roman" w:cs="Times New Roman"/>
          <w:sz w:val="24"/>
          <w:szCs w:val="24"/>
        </w:rPr>
        <w:t xml:space="preserve">Irham Fahmi. 2016. </w:t>
      </w:r>
      <w:r w:rsidRPr="003E1E65">
        <w:rPr>
          <w:rFonts w:ascii="Times New Roman" w:hAnsi="Times New Roman" w:cs="Times New Roman"/>
          <w:i/>
          <w:iCs/>
          <w:sz w:val="24"/>
          <w:szCs w:val="24"/>
        </w:rPr>
        <w:t xml:space="preserve">Pengantar Manajemen Keuangan. </w:t>
      </w:r>
      <w:r w:rsidRPr="003E1E65">
        <w:rPr>
          <w:rFonts w:ascii="Times New Roman" w:hAnsi="Times New Roman" w:cs="Times New Roman"/>
          <w:sz w:val="24"/>
          <w:szCs w:val="24"/>
        </w:rPr>
        <w:t>Bandung: Penerbit Alfabeta</w:t>
      </w:r>
    </w:p>
    <w:p w14:paraId="72DADCB4" w14:textId="1D0FC510" w:rsidR="005C64F3" w:rsidRPr="000439ED" w:rsidRDefault="005C64F3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Irwanto (2019)</w:t>
      </w:r>
      <w:r w:rsidR="00F27EA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="00F27EAD" w:rsidRPr="007B213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F27EAD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aktor-Faktor </w:t>
      </w:r>
      <w:r w:rsidR="00267879">
        <w:rPr>
          <w:rFonts w:ascii="Times New Roman" w:hAnsi="Times New Roman" w:cs="Times New Roman"/>
          <w:noProof/>
          <w:sz w:val="24"/>
          <w:szCs w:val="24"/>
          <w:lang w:val="en-US"/>
        </w:rPr>
        <w:t>Y</w:t>
      </w:r>
      <w:r w:rsidR="00F27EAD" w:rsidRPr="00C30783">
        <w:rPr>
          <w:rFonts w:ascii="Times New Roman" w:hAnsi="Times New Roman" w:cs="Times New Roman"/>
          <w:noProof/>
          <w:sz w:val="24"/>
          <w:szCs w:val="24"/>
          <w:lang w:val="en-US"/>
        </w:rPr>
        <w:t>ang Mempengaruhi Cash Holding dan Nilai Perusahaan Manufaktur.</w:t>
      </w:r>
      <w:r w:rsidR="00F27EAD" w:rsidRPr="00C3078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Jurnal Wira Ekonomi Mikroskil, 9(</w:t>
      </w:r>
      <w:r w:rsidR="00894841" w:rsidRPr="00C3078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2</w:t>
      </w:r>
      <w:r w:rsidR="00F27EAD" w:rsidRPr="00C3078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)</w:t>
      </w:r>
      <w:r w:rsidR="00894841" w:rsidRPr="00C3078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 147-158</w:t>
      </w:r>
      <w:r w:rsidR="00F10C0F" w:rsidRPr="00C3078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F10C0F">
        <w:rPr>
          <w:rFonts w:ascii="Times New Roman" w:hAnsi="Times New Roman" w:cs="Times New Roman"/>
          <w:noProof/>
          <w:sz w:val="24"/>
          <w:szCs w:val="24"/>
          <w:lang w:val="en-US"/>
        </w:rPr>
        <w:t>htpps://old.mikroskil.ac.id/ejurnal/index.php/jwem/viewFile/679/322</w:t>
      </w:r>
    </w:p>
    <w:p w14:paraId="66BCB4F7" w14:textId="64B17113" w:rsidR="001A046D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Jamil, S., Anwar, A., Afzaal, N., Tariq, A., &amp; Asif, M. (2016). </w:t>
      </w:r>
      <w:r w:rsidRPr="00BD03F4">
        <w:rPr>
          <w:rFonts w:ascii="Times New Roman" w:hAnsi="Times New Roman" w:cs="Times New Roman"/>
          <w:noProof/>
          <w:sz w:val="24"/>
          <w:szCs w:val="24"/>
        </w:rPr>
        <w:t>Determinants of Corporate Cash Holdings : Empirical Analysis of Pakistani Firms. 7(3), 29–35</w:t>
      </w:r>
      <w:r w:rsidRPr="00CC5090">
        <w:rPr>
          <w:rFonts w:ascii="Times New Roman" w:hAnsi="Times New Roman" w:cs="Times New Roman"/>
          <w:noProof/>
          <w:sz w:val="24"/>
          <w:szCs w:val="24"/>
        </w:rPr>
        <w:t>. https://doi.org/10.9790/5933-0703032935</w:t>
      </w:r>
    </w:p>
    <w:p w14:paraId="2CC49110" w14:textId="22E2750E" w:rsidR="001A046D" w:rsidRPr="00C44510" w:rsidRDefault="00E22F61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smir (2013). </w:t>
      </w:r>
      <w:r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nalisis Laporan Keuangan</w:t>
      </w:r>
      <w:r w:rsidRPr="008F67C1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0A7A95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C44510">
        <w:rPr>
          <w:rFonts w:ascii="Times New Roman" w:hAnsi="Times New Roman" w:cs="Times New Roman"/>
          <w:noProof/>
          <w:sz w:val="24"/>
          <w:szCs w:val="24"/>
          <w:lang w:val="en-US"/>
        </w:rPr>
        <w:t>Jakarta: Raja Grafindo Persada</w:t>
      </w:r>
      <w:r w:rsidR="00081350" w:rsidRPr="00C44510">
        <w:rPr>
          <w:rFonts w:ascii="Times New Roman" w:hAnsi="Times New Roman" w:cs="Times New Roman"/>
          <w:noProof/>
          <w:sz w:val="24"/>
          <w:szCs w:val="24"/>
          <w:lang w:val="en-US"/>
        </w:rPr>
        <w:t>,107</w:t>
      </w:r>
    </w:p>
    <w:p w14:paraId="24BAB361" w14:textId="2C61DF79" w:rsidR="001A046D" w:rsidRDefault="0008135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smir (2015). </w:t>
      </w:r>
      <w:r w:rsidR="000439ED" w:rsidRPr="00C4451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Manajemen Keuangan. </w:t>
      </w:r>
      <w:r w:rsidR="000439ED" w:rsidRPr="00C44510">
        <w:rPr>
          <w:rFonts w:ascii="Times New Roman" w:hAnsi="Times New Roman" w:cs="Times New Roman"/>
          <w:noProof/>
          <w:sz w:val="24"/>
          <w:szCs w:val="24"/>
          <w:lang w:val="en-US"/>
        </w:rPr>
        <w:t>Jakarta: Prenada Media Group, 107</w:t>
      </w:r>
    </w:p>
    <w:p w14:paraId="41C6DE81" w14:textId="644E1931" w:rsidR="00263ADB" w:rsidRPr="00C80EB1" w:rsidRDefault="00263ADB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63ADB">
        <w:rPr>
          <w:rFonts w:ascii="Times New Roman" w:hAnsi="Times New Roman" w:cs="Times New Roman"/>
          <w:noProof/>
          <w:sz w:val="24"/>
          <w:szCs w:val="24"/>
          <w:lang w:val="en-US"/>
        </w:rPr>
        <w:t>Liestyasih, Luh Putu Erma (2017)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engaruh Firm Size Dan Growth Opportunity Terhadap Cash Holding Dan firm Value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Jurnal Ekonomi dan Bisnis</w:t>
      </w:r>
      <w:r w:rsidR="00C80EB1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Universitas Udayana, ISSN 2337-3067 </w:t>
      </w:r>
      <w:r w:rsidR="00C80EB1">
        <w:rPr>
          <w:rFonts w:ascii="Times New Roman" w:hAnsi="Times New Roman" w:cs="Times New Roman"/>
          <w:noProof/>
          <w:sz w:val="24"/>
          <w:szCs w:val="24"/>
          <w:lang w:val="en-US"/>
        </w:rPr>
        <w:t>https://ojs.unud.ac.id/index.php/FEB/article/view/34586</w:t>
      </w:r>
    </w:p>
    <w:p w14:paraId="6691FDC8" w14:textId="04500A7E" w:rsidR="00AF1C07" w:rsidRDefault="00AF1C07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Marfuah</w:t>
      </w:r>
      <w:r w:rsidR="00F8716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., &amp;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Zulhilmi</w:t>
      </w:r>
      <w:r w:rsidR="00F87165">
        <w:rPr>
          <w:rFonts w:ascii="Times New Roman" w:hAnsi="Times New Roman" w:cs="Times New Roman"/>
          <w:noProof/>
          <w:sz w:val="24"/>
          <w:szCs w:val="24"/>
          <w:lang w:val="en-US"/>
        </w:rPr>
        <w:t>, A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5)</w:t>
      </w:r>
      <w:r w:rsidR="00F8716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F87165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Pengaruh Growth Opportunity, Net Working Capital, Cash Conversion Cycle dan Leverage Terhadap Cash Holding Perusahaan</w:t>
      </w:r>
      <w:r w:rsidR="00505D25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Optimum:</w:t>
      </w:r>
      <w:r w:rsidR="00F87165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F87165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</w:t>
      </w:r>
      <w:r w:rsidR="00505D25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urnal Ekonomi Dan Pembangunan, 5(1) 32-43</w:t>
      </w:r>
      <w:r w:rsidR="00F87165" w:rsidRPr="00505D2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505D25">
        <w:rPr>
          <w:rFonts w:ascii="Times New Roman" w:hAnsi="Times New Roman" w:cs="Times New Roman"/>
          <w:noProof/>
          <w:sz w:val="24"/>
          <w:szCs w:val="24"/>
          <w:lang w:val="en-US"/>
        </w:rPr>
        <w:t>https://doi.org/1012928/optimum.v5i17819</w:t>
      </w:r>
    </w:p>
    <w:p w14:paraId="1CC62BD9" w14:textId="3C39E7B3" w:rsidR="00F2420B" w:rsidRDefault="00F2420B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argaretha, </w:t>
      </w:r>
      <w:r w:rsidR="001658F0">
        <w:rPr>
          <w:rFonts w:ascii="Times New Roman" w:hAnsi="Times New Roman" w:cs="Times New Roman"/>
          <w:noProof/>
          <w:sz w:val="24"/>
          <w:szCs w:val="24"/>
          <w:lang w:val="en-US"/>
        </w:rPr>
        <w:t>I., &amp;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ewi</w:t>
      </w:r>
      <w:r w:rsidR="001658F0">
        <w:rPr>
          <w:rFonts w:ascii="Times New Roman" w:hAnsi="Times New Roman" w:cs="Times New Roman"/>
          <w:noProof/>
          <w:sz w:val="24"/>
          <w:szCs w:val="24"/>
          <w:lang w:val="en-US"/>
        </w:rPr>
        <w:t>, S. P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20)</w:t>
      </w:r>
      <w:r w:rsidR="001658F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1658F0" w:rsidRPr="00BD03F4">
        <w:rPr>
          <w:rFonts w:ascii="Times New Roman" w:hAnsi="Times New Roman" w:cs="Times New Roman"/>
          <w:noProof/>
          <w:sz w:val="24"/>
          <w:szCs w:val="24"/>
          <w:lang w:val="en-US"/>
        </w:rPr>
        <w:t>Faktor-Faktor Yang Mempengaruhi Cash Holding Perusahaan.</w:t>
      </w:r>
      <w:r w:rsidR="001658F0" w:rsidRPr="001658F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1658F0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Bisnis Dan  Akuntansi, 19(1), 25-31</w:t>
      </w:r>
      <w:r w:rsidR="00F10C0F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F10C0F">
        <w:rPr>
          <w:rFonts w:ascii="Times New Roman" w:hAnsi="Times New Roman" w:cs="Times New Roman"/>
          <w:noProof/>
          <w:sz w:val="24"/>
          <w:szCs w:val="24"/>
          <w:lang w:val="en-US"/>
        </w:rPr>
        <w:t>https://journal.untar.ac.id/index.php/jpa/article/view/71274693</w:t>
      </w:r>
    </w:p>
    <w:p w14:paraId="59A471CD" w14:textId="14C8AC98" w:rsidR="009315A6" w:rsidRPr="0074083E" w:rsidRDefault="009315A6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Ogundipe</w:t>
      </w:r>
      <w:r w:rsidR="004D11AC">
        <w:rPr>
          <w:rFonts w:ascii="Times New Roman" w:hAnsi="Times New Roman" w:cs="Times New Roman"/>
          <w:noProof/>
          <w:sz w:val="24"/>
          <w:szCs w:val="24"/>
          <w:lang w:val="en-US"/>
        </w:rPr>
        <w:t>,L.O., Ogundipe</w:t>
      </w:r>
      <w:r w:rsidR="002E2F1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S.E.&amp; Ajao, S.K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2012)</w:t>
      </w:r>
      <w:r w:rsidR="000B753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2E2F15">
        <w:rPr>
          <w:rFonts w:ascii="Times New Roman" w:hAnsi="Times New Roman" w:cs="Times New Roman"/>
          <w:noProof/>
          <w:sz w:val="24"/>
          <w:szCs w:val="24"/>
          <w:lang w:val="en-US"/>
        </w:rPr>
        <w:t>"</w:t>
      </w:r>
      <w:r w:rsidR="002E2F15"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ash Holding And </w:t>
      </w:r>
      <w:r w:rsidR="001F6F69"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>Firm Characteristic: Evidence From Nigerian Emerging Market</w:t>
      </w:r>
      <w:r w:rsidR="001F6F69" w:rsidRPr="001F6F69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"</w:t>
      </w:r>
      <w:r w:rsidR="001F6F6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1F6F69" w:rsidRPr="00BD03F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Journal Of Bussines, Economic &amp; Finance </w:t>
      </w:r>
      <w:r w:rsidR="00B43FE5">
        <w:rPr>
          <w:rFonts w:ascii="Times New Roman" w:hAnsi="Times New Roman" w:cs="Times New Roman"/>
          <w:noProof/>
          <w:sz w:val="24"/>
          <w:szCs w:val="24"/>
          <w:lang w:val="en-US"/>
        </w:rPr>
        <w:t>https://dergipark.org.tr/en/download/article-file/374621</w:t>
      </w:r>
    </w:p>
    <w:p w14:paraId="51DDF610" w14:textId="675ADEC3" w:rsidR="001A046D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Oktafiana, A. N., &amp; Hidayat, S. (2020). </w:t>
      </w:r>
      <w:r w:rsidRPr="00267879">
        <w:rPr>
          <w:rFonts w:ascii="Times New Roman" w:hAnsi="Times New Roman" w:cs="Times New Roman"/>
          <w:noProof/>
          <w:sz w:val="24"/>
          <w:szCs w:val="24"/>
        </w:rPr>
        <w:t>Pengaruh Growth Opportunity , Leverage , Firm Size dan Profitabilitas Te</w:t>
      </w:r>
      <w:r w:rsidRPr="00B85FD2">
        <w:rPr>
          <w:rFonts w:ascii="Times New Roman" w:hAnsi="Times New Roman" w:cs="Times New Roman"/>
          <w:noProof/>
          <w:sz w:val="24"/>
          <w:szCs w:val="24"/>
        </w:rPr>
        <w:t>rhadap Cash Holding ( Studi Pada Perusahaan Sektor Barang dan Konsumsi yang Terdaftar di Bursa Efek Indonesia Tahun 2017-2020 )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76B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Jurnal Rekognisi Akuntansi </w:t>
      </w:r>
      <w:r w:rsidRPr="00B85FD2">
        <w:rPr>
          <w:rFonts w:ascii="Times New Roman" w:hAnsi="Times New Roman" w:cs="Times New Roman"/>
          <w:i/>
          <w:iCs/>
          <w:noProof/>
          <w:sz w:val="24"/>
          <w:szCs w:val="24"/>
        </w:rPr>
        <w:t>6, 1–15</w:t>
      </w:r>
      <w:r w:rsidRPr="00CC5090">
        <w:rPr>
          <w:rFonts w:ascii="Times New Roman" w:hAnsi="Times New Roman" w:cs="Times New Roman"/>
          <w:noProof/>
          <w:sz w:val="24"/>
          <w:szCs w:val="24"/>
        </w:rPr>
        <w:t>.</w:t>
      </w:r>
      <w:r w:rsidR="003819C3" w:rsidRPr="003819C3">
        <w:rPr>
          <w:rFonts w:ascii="Times New Roman" w:hAnsi="Times New Roman" w:cs="Times New Roman"/>
          <w:noProof/>
          <w:sz w:val="24"/>
          <w:szCs w:val="24"/>
        </w:rPr>
        <w:t xml:space="preserve"> http://ejournal.unisnu.ac.id/jra/ </w:t>
      </w:r>
    </w:p>
    <w:p w14:paraId="3B6C3036" w14:textId="00E194AF" w:rsidR="00EA7FF8" w:rsidRPr="008165A1" w:rsidRDefault="008165A1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zkan, A., Ozkan, N. (2004) </w:t>
      </w:r>
      <w:r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>Corporate Cash Holdings: And Empirical Investgation o UK Companis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B85FD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ournal Banking and Financ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B85FD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28,2103-2134 </w:t>
      </w:r>
      <w:r w:rsidR="00B43FE5">
        <w:rPr>
          <w:rFonts w:ascii="Times New Roman" w:hAnsi="Times New Roman" w:cs="Times New Roman"/>
          <w:noProof/>
          <w:sz w:val="24"/>
          <w:szCs w:val="24"/>
          <w:lang w:val="en-US"/>
        </w:rPr>
        <w:t>https://www.academia.edu/download/44088766/ozkan.pdf</w:t>
      </w:r>
    </w:p>
    <w:p w14:paraId="659FC24D" w14:textId="6CC0186D" w:rsidR="001A046D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>Rahman, R. H. (2021).</w:t>
      </w:r>
      <w:r w:rsidRPr="00267879">
        <w:rPr>
          <w:rFonts w:ascii="Times New Roman" w:hAnsi="Times New Roman" w:cs="Times New Roman"/>
          <w:noProof/>
          <w:sz w:val="24"/>
          <w:szCs w:val="24"/>
        </w:rPr>
        <w:t xml:space="preserve"> terhadap </w:t>
      </w:r>
      <w:r w:rsidRPr="00B85FD2">
        <w:rPr>
          <w:rFonts w:ascii="Times New Roman" w:hAnsi="Times New Roman" w:cs="Times New Roman"/>
          <w:noProof/>
          <w:sz w:val="24"/>
          <w:szCs w:val="24"/>
        </w:rPr>
        <w:t>Cash Holding dengan Ukuran Perusahaan sebagai Variabel Moderating pada Perusahaan Real Estate dan Properti di Indonesia.</w:t>
      </w:r>
      <w:r w:rsidR="00876B5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Jurnal Ekonomi KIAT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85FD2">
        <w:rPr>
          <w:rFonts w:ascii="Times New Roman" w:hAnsi="Times New Roman" w:cs="Times New Roman"/>
          <w:i/>
          <w:iCs/>
          <w:noProof/>
          <w:sz w:val="24"/>
          <w:szCs w:val="24"/>
        </w:rPr>
        <w:t>32(1), 30–39.</w:t>
      </w:r>
      <w:r w:rsidR="00A43CA9" w:rsidRPr="00A43CA9">
        <w:t xml:space="preserve"> </w:t>
      </w:r>
      <w:r w:rsidR="00A43CA9" w:rsidRPr="00A43CA9">
        <w:rPr>
          <w:rFonts w:ascii="Times New Roman" w:hAnsi="Times New Roman" w:cs="Times New Roman"/>
          <w:noProof/>
          <w:sz w:val="24"/>
          <w:szCs w:val="24"/>
        </w:rPr>
        <w:t>https://journal.uir.ac.id/index.php/kia</w:t>
      </w:r>
    </w:p>
    <w:p w14:paraId="3111D21F" w14:textId="4D8115C0" w:rsidR="00AF1C07" w:rsidRPr="00AF1C07" w:rsidRDefault="00AF1C07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Rahmawati</w:t>
      </w:r>
      <w:r w:rsidR="004D11AC">
        <w:rPr>
          <w:rFonts w:ascii="Times New Roman" w:hAnsi="Times New Roman" w:cs="Times New Roman"/>
          <w:noProof/>
          <w:sz w:val="24"/>
          <w:szCs w:val="24"/>
          <w:lang w:val="en-US"/>
        </w:rPr>
        <w:t>, Z.A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4)</w:t>
      </w:r>
      <w:r w:rsidR="004D11A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4D11AC" w:rsidRPr="004D11A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"</w:t>
      </w:r>
      <w:r w:rsidR="004D11AC"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>Faktor-Faktor Yang Mempengaruhi Keputusan Cah Holding Pada Perusahaan Food And Beverages Yang Terdaftar di Bursa Efek Indonesia (BEI)</w:t>
      </w:r>
      <w:r w:rsidR="004D11AC" w:rsidRPr="004D11AC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"</w:t>
      </w:r>
      <w:r w:rsidR="004D11A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4D11AC" w:rsidRPr="00B85FD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Ilmiah Mhasiswa FEB Universitas Brawijaya, 2(2).</w:t>
      </w:r>
      <w:r w:rsidR="007512D2" w:rsidRPr="00B85FD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7512D2">
        <w:rPr>
          <w:rFonts w:ascii="Times New Roman" w:hAnsi="Times New Roman" w:cs="Times New Roman"/>
          <w:noProof/>
          <w:sz w:val="24"/>
          <w:szCs w:val="24"/>
          <w:lang w:val="en-US"/>
        </w:rPr>
        <w:t>https://jimfeb.ub.ac.id/index.php/jimfeb/article/view/1368</w:t>
      </w:r>
    </w:p>
    <w:p w14:paraId="0D93F887" w14:textId="2E904F3D" w:rsidR="001A046D" w:rsidRPr="0007211F" w:rsidRDefault="00A91F4D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Santoso, Singgih.</w:t>
      </w:r>
      <w:r w:rsidR="00581EC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4)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tatistik Parameter</w:t>
      </w:r>
      <w:r w:rsidRPr="008F67C1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Jakarta: Alex Media Komputindo</w:t>
      </w:r>
      <w:r w:rsidR="00201022"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83</w:t>
      </w:r>
    </w:p>
    <w:p w14:paraId="5D6EE694" w14:textId="562376D7" w:rsidR="005C64F3" w:rsidRPr="00C44510" w:rsidRDefault="005C64F3" w:rsidP="00C44510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Setiawati (2020)</w:t>
      </w:r>
      <w:r w:rsidR="00F8716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F87165"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eterminasi Cash Holding Perusahaan Manufaktur di Bursa Efek Indonesia. </w:t>
      </w:r>
      <w:r w:rsidR="00F87165" w:rsidRPr="00B85FD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Universitas Pembangunan Nasional Veteran Jakarta </w:t>
      </w:r>
      <w:r w:rsidR="00C44510" w:rsidRPr="00A43CA9">
        <w:rPr>
          <w:rFonts w:ascii="Times New Roman" w:hAnsi="Times New Roman" w:cs="Times New Roman"/>
          <w:noProof/>
          <w:sz w:val="24"/>
          <w:szCs w:val="24"/>
        </w:rPr>
        <w:t>https://journal</w:t>
      </w:r>
      <w:r w:rsidR="00C44510">
        <w:rPr>
          <w:rFonts w:ascii="Times New Roman" w:hAnsi="Times New Roman" w:cs="Times New Roman"/>
          <w:noProof/>
          <w:sz w:val="24"/>
          <w:szCs w:val="24"/>
          <w:lang w:val="en-US"/>
        </w:rPr>
        <w:t>234</w:t>
      </w:r>
      <w:r w:rsidR="00C44510" w:rsidRPr="00A43CA9">
        <w:rPr>
          <w:rFonts w:ascii="Times New Roman" w:hAnsi="Times New Roman" w:cs="Times New Roman"/>
          <w:noProof/>
          <w:sz w:val="24"/>
          <w:szCs w:val="24"/>
        </w:rPr>
        <w:t>.ac.id/index.php/</w:t>
      </w:r>
      <w:r w:rsidR="00C44510">
        <w:rPr>
          <w:rFonts w:ascii="Times New Roman" w:hAnsi="Times New Roman" w:cs="Times New Roman"/>
          <w:noProof/>
          <w:sz w:val="24"/>
          <w:szCs w:val="24"/>
          <w:lang w:val="en-US"/>
        </w:rPr>
        <w:t>23</w:t>
      </w:r>
    </w:p>
    <w:p w14:paraId="4C264628" w14:textId="5F0C2022" w:rsidR="001A046D" w:rsidRPr="00FE2432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Shabbir, M., Hashmi, S. H., &amp; Chaudhary, G. M. (2016). </w:t>
      </w:r>
      <w:r w:rsidRPr="00B85FD2">
        <w:rPr>
          <w:rFonts w:ascii="Times New Roman" w:hAnsi="Times New Roman" w:cs="Times New Roman"/>
          <w:noProof/>
          <w:sz w:val="24"/>
          <w:szCs w:val="24"/>
        </w:rPr>
        <w:t>Determinants of corporate cash holdings in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C509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C5090">
        <w:rPr>
          <w:rFonts w:ascii="Times New Roman" w:hAnsi="Times New Roman" w:cs="Times New Roman"/>
          <w:noProof/>
          <w:sz w:val="24"/>
          <w:szCs w:val="24"/>
        </w:rPr>
        <w:t>, 50–62.</w:t>
      </w:r>
      <w:r w:rsidR="00FE243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ttps://doi.org/10.33844/ijol.2016.60263</w:t>
      </w:r>
    </w:p>
    <w:p w14:paraId="68BED1FA" w14:textId="676E082F" w:rsidR="005C64F3" w:rsidRDefault="00CC5090" w:rsidP="005C64F3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Siddiqua, G. A., &amp; Rehman, A. (2019). </w:t>
      </w:r>
      <w:r w:rsidRPr="00B85FD2">
        <w:rPr>
          <w:rFonts w:ascii="Times New Roman" w:hAnsi="Times New Roman" w:cs="Times New Roman"/>
          <w:noProof/>
          <w:sz w:val="24"/>
          <w:szCs w:val="24"/>
        </w:rPr>
        <w:t>Asymmetric targeting of corporate cash holdings and financial constraints in Pakistani firms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C5090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CC5090">
        <w:rPr>
          <w:rFonts w:ascii="Times New Roman" w:hAnsi="Times New Roman" w:cs="Times New Roman"/>
          <w:noProof/>
          <w:sz w:val="24"/>
          <w:szCs w:val="24"/>
        </w:rPr>
        <w:t>(1), 76–97. https://doi.org/10.1108/JABES-07-2018-0056</w:t>
      </w:r>
    </w:p>
    <w:p w14:paraId="033CCE91" w14:textId="6A84DC2A" w:rsidR="00F938B1" w:rsidRPr="000A7A95" w:rsidRDefault="00F938B1" w:rsidP="005C64F3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jahrial, D 2012, (2012) </w:t>
      </w:r>
      <w:r w:rsidRPr="00F938B1">
        <w:rPr>
          <w:rFonts w:ascii="Times New Roman" w:hAnsi="Times New Roman" w:cs="Times New Roman"/>
          <w:noProof/>
          <w:sz w:val="24"/>
          <w:szCs w:val="24"/>
          <w:lang w:val="en-US"/>
        </w:rPr>
        <w:t>J</w:t>
      </w:r>
      <w:r w:rsidRPr="000A7A95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karta: Mitra Wacana Media</w:t>
      </w:r>
      <w:r w:rsidR="0007211F"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07211F"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Pengantar Manajemen Keuangan.</w:t>
      </w:r>
    </w:p>
    <w:p w14:paraId="757C5275" w14:textId="1B1B5761" w:rsidR="001A046D" w:rsidRPr="000A7A95" w:rsidRDefault="00EF26DA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Sudana I Made (2015).</w:t>
      </w:r>
      <w:r w:rsidR="004B7DA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4B7DA6"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Keuangan  Perusahaan Teori dan Praktek</w:t>
      </w:r>
      <w:r w:rsidR="004B7DA6" w:rsidRPr="000A7A9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="004B7DA6"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Jakarta: Erlangga</w:t>
      </w:r>
    </w:p>
    <w:p w14:paraId="33C94DBD" w14:textId="32A0AF48" w:rsidR="001A046D" w:rsidRPr="0007211F" w:rsidRDefault="005A21F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Sugiono,P.D (2017).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e Penelitian Bisnis: Pendekatan  Kuantitatif, Kombinasi, dan R&amp;D.</w:t>
      </w:r>
      <w:r w:rsidRPr="000A7A9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E22F61"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: </w:t>
      </w:r>
      <w:r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Penerbit CV. Alfabeta</w:t>
      </w:r>
      <w:r w:rsidR="000E0B4B"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80-81</w:t>
      </w:r>
    </w:p>
    <w:p w14:paraId="4EB19A9D" w14:textId="316A8626" w:rsidR="001A046D" w:rsidRPr="003539EF" w:rsidRDefault="00581ECA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Sugiono, Arief &amp; Untung Egi. (2016). </w:t>
      </w:r>
      <w:r w:rsidRPr="003539EF">
        <w:rPr>
          <w:rFonts w:ascii="Times New Roman" w:hAnsi="Times New Roman" w:cs="Times New Roman"/>
          <w:noProof/>
          <w:sz w:val="24"/>
          <w:szCs w:val="24"/>
          <w:lang w:val="en-US"/>
        </w:rPr>
        <w:t>P</w:t>
      </w:r>
      <w:r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nduan Praktis Dasar Analisis Laporan Keuangan edisi Revisi</w:t>
      </w:r>
      <w:r w:rsidRPr="003539E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Jakarta: Grasindo</w:t>
      </w:r>
    </w:p>
    <w:p w14:paraId="46A0BF63" w14:textId="71257B3F" w:rsidR="00A613B0" w:rsidRPr="003539EF" w:rsidRDefault="0010342E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liyanto (2018). </w:t>
      </w:r>
      <w:r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e Penelitian Bisnis (1 ed)</w:t>
      </w:r>
      <w:r w:rsidRPr="003539E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. </w:t>
      </w:r>
      <w:r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Yogyakarta: Andi Offset</w:t>
      </w:r>
    </w:p>
    <w:p w14:paraId="45F60890" w14:textId="6AD6EE81" w:rsidR="00D20B10" w:rsidRPr="00C97CD2" w:rsidRDefault="00D20B1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20B10">
        <w:rPr>
          <w:rFonts w:ascii="Times New Roman" w:hAnsi="Times New Roman" w:cs="Times New Roman"/>
          <w:sz w:val="24"/>
          <w:szCs w:val="24"/>
        </w:rPr>
        <w:t xml:space="preserve">Tayem, G. (2017). </w:t>
      </w:r>
      <w:r w:rsidRPr="00B85FD2">
        <w:rPr>
          <w:rFonts w:ascii="Times New Roman" w:hAnsi="Times New Roman" w:cs="Times New Roman"/>
          <w:sz w:val="24"/>
          <w:szCs w:val="24"/>
        </w:rPr>
        <w:t xml:space="preserve">The Determinants of Corporate Cash Holdings: The Case of a Small Emerging Market. </w:t>
      </w:r>
      <w:r w:rsidRPr="00B85FD2">
        <w:rPr>
          <w:rFonts w:ascii="Times New Roman" w:hAnsi="Times New Roman" w:cs="Times New Roman"/>
          <w:i/>
          <w:iCs/>
          <w:sz w:val="24"/>
          <w:szCs w:val="24"/>
        </w:rPr>
        <w:t>Internasional Journal of Financial Research, 8(1), 143-154.</w:t>
      </w:r>
      <w:r w:rsidR="00C97CD2" w:rsidRPr="00B85FD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https://www.researchgate.net/publication/312339120_</w:t>
      </w:r>
      <w:r w:rsidR="00C97CD2" w:rsidRPr="00C97CD2">
        <w:rPr>
          <w:rFonts w:ascii="Times New Roman" w:hAnsi="Times New Roman" w:cs="Times New Roman"/>
          <w:sz w:val="24"/>
          <w:szCs w:val="24"/>
        </w:rPr>
        <w:t>The Determinants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of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Corporate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Cash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Holdings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The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Case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of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a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Small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 xml:space="preserve">Emerging </w:t>
      </w:r>
      <w:r w:rsidR="00C97CD2">
        <w:rPr>
          <w:rFonts w:ascii="Times New Roman" w:hAnsi="Times New Roman" w:cs="Times New Roman"/>
          <w:sz w:val="24"/>
          <w:szCs w:val="24"/>
          <w:lang w:val="en-US"/>
        </w:rPr>
        <w:t>_</w:t>
      </w:r>
      <w:r w:rsidR="00C97CD2" w:rsidRPr="00C97CD2">
        <w:rPr>
          <w:rFonts w:ascii="Times New Roman" w:hAnsi="Times New Roman" w:cs="Times New Roman"/>
          <w:sz w:val="24"/>
          <w:szCs w:val="24"/>
        </w:rPr>
        <w:t>Market</w:t>
      </w:r>
    </w:p>
    <w:p w14:paraId="2ACF184D" w14:textId="4F9887FE" w:rsidR="001A046D" w:rsidRPr="0007211F" w:rsidRDefault="00A91F4D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Umar, Husain. (2011). </w:t>
      </w:r>
      <w:r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e Penelitian Untuk Skripsi dan Tesis Bisnis</w:t>
      </w:r>
      <w:r w:rsidRPr="008F67C1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Jakarta: PT Rajagrafindo Persada</w:t>
      </w:r>
      <w:r w:rsidR="007B5409"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79</w:t>
      </w:r>
    </w:p>
    <w:p w14:paraId="77379855" w14:textId="174AD74F" w:rsidR="001A046D" w:rsidRDefault="00CC5090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Wahyudi, A. S. R. I. (2017). </w:t>
      </w:r>
      <w:r w:rsidRPr="00B85FD2">
        <w:rPr>
          <w:rFonts w:ascii="Times New Roman" w:hAnsi="Times New Roman" w:cs="Times New Roman"/>
          <w:noProof/>
          <w:sz w:val="24"/>
          <w:szCs w:val="24"/>
        </w:rPr>
        <w:t xml:space="preserve">Faktor–faktor </w:t>
      </w:r>
      <w:r w:rsidR="00E71A10">
        <w:rPr>
          <w:rFonts w:ascii="Times New Roman" w:hAnsi="Times New Roman" w:cs="Times New Roman"/>
          <w:noProof/>
          <w:sz w:val="24"/>
          <w:szCs w:val="24"/>
          <w:lang w:val="en-US"/>
        </w:rPr>
        <w:t>Yang Mempengaruhi Cash Holding Perusahaan</w:t>
      </w:r>
      <w:r w:rsidRPr="00CC5090">
        <w:rPr>
          <w:rFonts w:ascii="Times New Roman" w:hAnsi="Times New Roman" w:cs="Times New Roman"/>
          <w:noProof/>
          <w:sz w:val="24"/>
          <w:szCs w:val="24"/>
        </w:rPr>
        <w:t>.</w:t>
      </w:r>
      <w:r w:rsidR="009D78E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9D78E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Jurnal Bisnis dan akuntansi </w:t>
      </w:r>
      <w:r w:rsidRPr="00CC509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C5090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CC5090">
        <w:rPr>
          <w:rFonts w:ascii="Times New Roman" w:hAnsi="Times New Roman" w:cs="Times New Roman"/>
          <w:noProof/>
          <w:sz w:val="24"/>
          <w:szCs w:val="24"/>
        </w:rPr>
        <w:t>(1), 25–31.</w:t>
      </w:r>
      <w:r w:rsidR="003819C3" w:rsidRPr="003819C3">
        <w:t xml:space="preserve"> </w:t>
      </w:r>
      <w:r w:rsidR="003819C3" w:rsidRPr="003819C3">
        <w:rPr>
          <w:rFonts w:ascii="Times New Roman" w:hAnsi="Times New Roman" w:cs="Times New Roman"/>
          <w:noProof/>
          <w:sz w:val="24"/>
          <w:szCs w:val="24"/>
        </w:rPr>
        <w:t>http://jurnaltsm.id/index.php/JBA</w:t>
      </w:r>
    </w:p>
    <w:p w14:paraId="2D32B968" w14:textId="78EFA998" w:rsidR="00F854D1" w:rsidRPr="00977763" w:rsidRDefault="00977763" w:rsidP="00977763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W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radharma, Pusparini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2017) A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alysis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O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G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owth,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N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t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W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rking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pital,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L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verage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d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sh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="00F854D1">
        <w:rPr>
          <w:rFonts w:ascii="Times New Roman" w:hAnsi="Times New Roman" w:cs="Times New Roman"/>
          <w:noProof/>
          <w:sz w:val="24"/>
          <w:szCs w:val="24"/>
          <w:lang w:val="en-US"/>
        </w:rPr>
        <w:t>onver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ion Cycle Influence On Cash Holdings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Riset Akuntansi vol 16, No 1</w:t>
      </w:r>
      <w:r w:rsidRPr="0097776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819C3">
        <w:rPr>
          <w:rFonts w:ascii="Times New Roman" w:hAnsi="Times New Roman" w:cs="Times New Roman"/>
          <w:noProof/>
          <w:sz w:val="24"/>
          <w:szCs w:val="24"/>
        </w:rPr>
        <w:t>http://jurnaltsm.id/index.php/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54790</w:t>
      </w:r>
    </w:p>
    <w:p w14:paraId="4D14D396" w14:textId="095AD4E7" w:rsidR="00E34228" w:rsidRPr="000C7E85" w:rsidRDefault="00E34228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E34228">
        <w:rPr>
          <w:rFonts w:ascii="Times New Roman" w:hAnsi="Times New Roman" w:cs="Times New Roman"/>
          <w:sz w:val="24"/>
          <w:szCs w:val="24"/>
        </w:rPr>
        <w:t xml:space="preserve">Wijaya, S., H., &amp; Bangun, N. (2019). Pengaruh Arus Kas, Leverage, dan Ukuran Perusahaan Terhadap Cash Holding. </w:t>
      </w:r>
      <w:r w:rsidRPr="00B85FD2">
        <w:rPr>
          <w:rFonts w:ascii="Times New Roman" w:hAnsi="Times New Roman" w:cs="Times New Roman"/>
          <w:i/>
          <w:iCs/>
          <w:sz w:val="24"/>
          <w:szCs w:val="24"/>
        </w:rPr>
        <w:t>Jurnal Multiparadigma Akuntansi, 1(2),495-504</w:t>
      </w:r>
      <w:r w:rsidR="000C7E85" w:rsidRPr="00B85FD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0C7E85">
        <w:rPr>
          <w:rFonts w:ascii="Times New Roman" w:hAnsi="Times New Roman" w:cs="Times New Roman"/>
          <w:sz w:val="24"/>
          <w:szCs w:val="24"/>
          <w:lang w:val="en-US"/>
        </w:rPr>
        <w:t>https://doi.org/10.24912/jpa.v1i2.5020</w:t>
      </w:r>
    </w:p>
    <w:p w14:paraId="149F0182" w14:textId="2F55138A" w:rsidR="00B46252" w:rsidRPr="00B46252" w:rsidRDefault="00B46252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Wiliam, dan Fauzi, Syarief. (2013)</w:t>
      </w:r>
      <w:r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alisis Pengaruh Growth Opportunity, Net Working Capital, dan Cash Conversion Cycle Terhadap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B85FD2">
        <w:rPr>
          <w:rFonts w:ascii="Times New Roman" w:hAnsi="Times New Roman" w:cs="Times New Roman"/>
          <w:noProof/>
          <w:sz w:val="24"/>
          <w:szCs w:val="24"/>
          <w:lang w:val="en-US"/>
        </w:rPr>
        <w:t>Cash Holdings Perusahaan Pertambangan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.</w:t>
      </w:r>
      <w:r w:rsidRPr="00B85FD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Jurnal Ekonomi dan Keuangan , Vol. 1, No. 2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="007512D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ttps://journal.uad.ac.id/idex</w:t>
      </w:r>
      <w:r w:rsidR="006A706F">
        <w:rPr>
          <w:rFonts w:ascii="Times New Roman" w:hAnsi="Times New Roman" w:cs="Times New Roman"/>
          <w:noProof/>
          <w:sz w:val="24"/>
          <w:szCs w:val="24"/>
          <w:lang w:val="en-US"/>
        </w:rPr>
        <w:t>.php/OPTIMUM/article/download/7819/3880</w:t>
      </w:r>
    </w:p>
    <w:p w14:paraId="5A733B5E" w14:textId="60AA8641" w:rsidR="001C70D1" w:rsidRPr="008F67C1" w:rsidRDefault="00553EC6" w:rsidP="00B46252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iyono, G &amp; Handri Kusuma. (2017) </w:t>
      </w:r>
      <w:r w:rsidRPr="0007211F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Keuangan Lanjutan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. </w:t>
      </w:r>
      <w:r w:rsidRPr="0007211F">
        <w:rPr>
          <w:rFonts w:ascii="Times New Roman" w:hAnsi="Times New Roman" w:cs="Times New Roman"/>
          <w:noProof/>
          <w:sz w:val="24"/>
          <w:szCs w:val="24"/>
          <w:lang w:val="en-US"/>
        </w:rPr>
        <w:t>Yogyakarta: UP STIM YKPN</w:t>
      </w:r>
    </w:p>
    <w:p w14:paraId="39FA9A22" w14:textId="436E69F3" w:rsidR="00DD6335" w:rsidRDefault="00553EC6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481DCF">
        <w:rPr>
          <w:rFonts w:ascii="Times New Roman" w:hAnsi="Times New Roman" w:cs="Times New Roman"/>
          <w:noProof/>
          <w:sz w:val="24"/>
          <w:lang w:val="en-US"/>
        </w:rPr>
        <w:t xml:space="preserve">Weygandt, Paul D. Kimel and Kieso. (2015). </w:t>
      </w:r>
      <w:r w:rsidRPr="0007211F">
        <w:rPr>
          <w:rFonts w:ascii="Times New Roman" w:hAnsi="Times New Roman" w:cs="Times New Roman"/>
          <w:i/>
          <w:iCs/>
          <w:noProof/>
          <w:sz w:val="24"/>
          <w:lang w:val="en-US"/>
        </w:rPr>
        <w:t>Accounting Principles, IFRS Edition.</w:t>
      </w:r>
      <w:r w:rsidRPr="00481DCF">
        <w:rPr>
          <w:rFonts w:ascii="Times New Roman" w:hAnsi="Times New Roman" w:cs="Times New Roman"/>
          <w:noProof/>
          <w:sz w:val="24"/>
          <w:lang w:val="en-US"/>
        </w:rPr>
        <w:t xml:space="preserve"> </w:t>
      </w:r>
      <w:r w:rsidRPr="0007211F">
        <w:rPr>
          <w:rFonts w:ascii="Times New Roman" w:hAnsi="Times New Roman" w:cs="Times New Roman"/>
          <w:noProof/>
          <w:sz w:val="24"/>
          <w:lang w:val="en-US"/>
        </w:rPr>
        <w:t>New Jersey: Willey International Edition.</w:t>
      </w:r>
    </w:p>
    <w:p w14:paraId="06456827" w14:textId="4A70174A" w:rsidR="00DD6335" w:rsidRDefault="007D602C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  <w:r w:rsidR="00EC0754">
        <w:rPr>
          <w:rFonts w:ascii="Times New Roman" w:hAnsi="Times New Roman" w:cs="Times New Roman"/>
          <w:sz w:val="24"/>
          <w:szCs w:val="24"/>
          <w:lang w:val="en-US"/>
        </w:rPr>
        <w:t>www.idx.co.id (diakses 5 Januari 2023)</w:t>
      </w:r>
    </w:p>
    <w:p w14:paraId="1452F5A8" w14:textId="3EDA098F" w:rsidR="00201002" w:rsidRDefault="00EC0754" w:rsidP="000B2F19">
      <w:pPr>
        <w:widowControl w:val="0"/>
        <w:autoSpaceDE w:val="0"/>
        <w:autoSpaceDN w:val="0"/>
        <w:adjustRightInd w:val="0"/>
        <w:spacing w:after="100" w:afterAutospacing="1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ww.CBNCIndonesia.com (diakses 10 Januari 2023)</w:t>
      </w:r>
      <w:r w:rsidRPr="00EC0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F33E871" w14:textId="77777777" w:rsidR="001403F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0E65C237" w14:textId="77777777" w:rsidR="001403F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38D3225C" w14:textId="77777777" w:rsidR="001403F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51C285BC" w14:textId="77777777" w:rsidR="001403F2" w:rsidRDefault="001403F2" w:rsidP="00D23775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19B460C9" w14:textId="77777777" w:rsidR="001403F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006F55E6" w14:textId="77777777" w:rsidR="001403F2" w:rsidRDefault="001403F2" w:rsidP="00FF68DC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41232F79" w14:textId="77777777" w:rsidR="001403F2" w:rsidRDefault="001403F2" w:rsidP="00C3017A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1246A799" w14:textId="7DE11310" w:rsidR="0020100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  <w:r w:rsidRPr="001403F2">
        <w:rPr>
          <w:rFonts w:ascii="Times New Roman" w:hAnsi="Times New Roman" w:cs="Times New Roman"/>
          <w:b/>
          <w:bCs/>
          <w:sz w:val="72"/>
          <w:szCs w:val="72"/>
          <w:lang w:val="en-US"/>
        </w:rPr>
        <w:t>LAMPIRAN</w:t>
      </w:r>
    </w:p>
    <w:p w14:paraId="3EA55269" w14:textId="67575AE3" w:rsidR="001403F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1D46A104" w14:textId="399BD52B" w:rsidR="001403F2" w:rsidRDefault="001403F2" w:rsidP="001403F2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0021E677" w14:textId="50F2AFB7" w:rsidR="001403F2" w:rsidRDefault="001403F2" w:rsidP="00C3017A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363D2D90" w14:textId="6E5FA604" w:rsidR="001403F2" w:rsidRDefault="001403F2" w:rsidP="00F46F6E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EC806B3" w14:textId="77777777" w:rsidR="00FF68DC" w:rsidRDefault="00FF68DC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A8A7AC" w14:textId="77777777" w:rsidR="00FF68DC" w:rsidRDefault="00FF68DC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388B07F" w14:textId="77777777" w:rsidR="00F46F6E" w:rsidRDefault="00F46F6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02A641A" w14:textId="77777777" w:rsidR="00F46F6E" w:rsidRDefault="00F46F6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C211E83" w14:textId="77777777" w:rsidR="00F46F6E" w:rsidRDefault="00F46F6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988231F" w14:textId="77777777" w:rsidR="00F46F6E" w:rsidRDefault="00F46F6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BDC52E2" w14:textId="77777777" w:rsidR="00F46F6E" w:rsidRDefault="00F46F6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A59771B" w14:textId="77777777" w:rsidR="00F46F6E" w:rsidRDefault="00F46F6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2CD9B2E" w14:textId="6E64568E" w:rsidR="001403F2" w:rsidRDefault="006658EB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</w:p>
    <w:p w14:paraId="76700F16" w14:textId="18EE7D24" w:rsidR="006658EB" w:rsidRDefault="006658EB" w:rsidP="00624B28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Perhitungan Cash Holding</w:t>
      </w:r>
    </w:p>
    <w:tbl>
      <w:tblPr>
        <w:tblW w:w="8820" w:type="dxa"/>
        <w:tblLook w:val="04A0" w:firstRow="1" w:lastRow="0" w:firstColumn="1" w:lastColumn="0" w:noHBand="0" w:noVBand="1"/>
      </w:tblPr>
      <w:tblGrid>
        <w:gridCol w:w="520"/>
        <w:gridCol w:w="960"/>
        <w:gridCol w:w="960"/>
        <w:gridCol w:w="2640"/>
        <w:gridCol w:w="2780"/>
        <w:gridCol w:w="960"/>
      </w:tblGrid>
      <w:tr w:rsidR="00B76D7B" w:rsidRPr="00B81EA6" w14:paraId="5E7FD59A" w14:textId="77777777" w:rsidTr="00131648">
        <w:trPr>
          <w:trHeight w:val="315"/>
        </w:trPr>
        <w:tc>
          <w:tcPr>
            <w:tcW w:w="5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14:paraId="02C94728" w14:textId="25BF7A0F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</w:t>
            </w:r>
            <w:r w:rsidR="00B81EA6" w:rsidRPr="00B81E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14:paraId="7EBB88B1" w14:textId="5ADAAA8E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</w:t>
            </w:r>
            <w:r w:rsidR="00B81EA6" w:rsidRPr="00B81E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14:paraId="7B77F339" w14:textId="7F36E4C2" w:rsidR="008C5B6C" w:rsidRPr="008C5B6C" w:rsidRDefault="00B81EA6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81E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ahun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14:paraId="43BACB77" w14:textId="4A8322E6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  <w:r w:rsidR="00B81EA6" w:rsidRPr="00B81E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as Dan Setara Kas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14:paraId="701C7483" w14:textId="4EDBBBC4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T</w:t>
            </w:r>
            <w:r w:rsidR="00B76D7B" w:rsidRPr="00B81E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tal Aset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14:paraId="0EAEAF1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umlah</w:t>
            </w:r>
          </w:p>
        </w:tc>
      </w:tr>
      <w:tr w:rsidR="008C5B6C" w:rsidRPr="008C5B6C" w14:paraId="2377746D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32636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1BC32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DC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198DA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AF54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3,255,009,864,61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0DA44" w14:textId="4FBF0A3D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36,515,833,214,54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2605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9</w:t>
            </w:r>
          </w:p>
        </w:tc>
      </w:tr>
      <w:tr w:rsidR="008C5B6C" w:rsidRPr="008C5B6C" w14:paraId="729FE02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BA4C9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1A2D2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421BC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2FDA5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4,698,876,75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D7EE8F" w14:textId="72C02101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4,676,206,827,34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7AB3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4E2E0D0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661D9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8A0E5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54C30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CB79F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0,530,437,11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1344C2" w14:textId="3C49B561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5,978,673,938,13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1B79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12B8745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B69D3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B9E80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070BF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63D2A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6,869,729,30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947601" w14:textId="62323C8C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6,321,024,480,87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FE67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4</w:t>
            </w:r>
          </w:p>
        </w:tc>
      </w:tr>
      <w:tr w:rsidR="008C5B6C" w:rsidRPr="008C5B6C" w14:paraId="76F300C2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53E7A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EBA8E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M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BC2DB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339AD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19,116,63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C88C51" w14:textId="2F260FA0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     728,120,84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BC14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6</w:t>
            </w:r>
          </w:p>
        </w:tc>
      </w:tr>
      <w:tr w:rsidR="008C5B6C" w:rsidRPr="008C5B6C" w14:paraId="5E3A36CC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370FA4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3D591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90B50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7CD0C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27,313,36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62AD0C" w14:textId="514DC25B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     799,397,50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5932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4</w:t>
            </w:r>
          </w:p>
        </w:tc>
      </w:tr>
      <w:tr w:rsidR="008C5B6C" w:rsidRPr="008C5B6C" w14:paraId="7FE9205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5519D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CCE58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8E74A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1D701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55,940,77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616119" w14:textId="69C8A423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     861,888,87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6A79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5</w:t>
            </w:r>
          </w:p>
        </w:tc>
      </w:tr>
      <w:tr w:rsidR="008C5B6C" w:rsidRPr="008C5B6C" w14:paraId="7111EB1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8A1EB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CA42E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7576A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54C8B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7,916,58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A5FB1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66,109,13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E619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1</w:t>
            </w:r>
          </w:p>
        </w:tc>
      </w:tr>
      <w:tr w:rsidR="008C5B6C" w:rsidRPr="008C5B6C" w14:paraId="4A55B2FE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73BA8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C78E4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PL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AB283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31C22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49,718,76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F34B8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9,460,345,08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48A2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9</w:t>
            </w:r>
          </w:p>
        </w:tc>
      </w:tr>
      <w:tr w:rsidR="008C5B6C" w:rsidRPr="008C5B6C" w14:paraId="098C6AB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C0A18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01770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414B1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E9DC7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44,705,78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BB7C6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0,391,359,95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1281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8</w:t>
            </w:r>
          </w:p>
        </w:tc>
      </w:tr>
      <w:tr w:rsidR="008C5B6C" w:rsidRPr="008C5B6C" w14:paraId="7F29C83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E7300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2A107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C6D81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5C8D9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062,242,70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B0021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9,611,111,19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DF7D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6</w:t>
            </w:r>
          </w:p>
        </w:tc>
      </w:tr>
      <w:tr w:rsidR="008C5B6C" w:rsidRPr="008C5B6C" w14:paraId="18D315F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F319B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2F11D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CC6F6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DB736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099,206,71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E77E6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8,617,781,74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9078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8</w:t>
            </w:r>
          </w:p>
        </w:tc>
      </w:tr>
      <w:tr w:rsidR="008C5B6C" w:rsidRPr="008C5B6C" w14:paraId="24AF6F20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FEA6F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57D30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SP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46AAA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0D819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087,232,34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323FA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47,037,543,98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188F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4</w:t>
            </w:r>
          </w:p>
        </w:tc>
      </w:tr>
      <w:tr w:rsidR="008C5B6C" w:rsidRPr="008C5B6C" w14:paraId="4A3F8DD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46F5D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52236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26033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55F6B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,342,342,81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E600D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9,903,703,38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A89A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44</w:t>
            </w:r>
          </w:p>
        </w:tc>
      </w:tr>
      <w:tr w:rsidR="008C5B6C" w:rsidRPr="008C5B6C" w14:paraId="76B7680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30E6D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14A45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F270F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E44A6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8,630,087,70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08039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04,778,918,14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DFF4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3</w:t>
            </w:r>
          </w:p>
        </w:tc>
      </w:tr>
      <w:tr w:rsidR="008C5B6C" w:rsidRPr="008C5B6C" w14:paraId="75F6827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1F1D4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B2F7F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DEDFF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42295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5,467,132,94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39EF1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1,092,516,34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5129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0</w:t>
            </w:r>
          </w:p>
        </w:tc>
      </w:tr>
      <w:tr w:rsidR="008C5B6C" w:rsidRPr="008C5B6C" w14:paraId="7283CB6A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F8131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01C0A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S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48E2A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C9AB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208,672,50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7CA79" w14:textId="68B9BAC9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21,894,272,00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F712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5</w:t>
            </w:r>
          </w:p>
        </w:tc>
      </w:tr>
      <w:tr w:rsidR="008C5B6C" w:rsidRPr="008C5B6C" w14:paraId="0761265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1F85D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5E44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88E35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85729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624,675,91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AE94B" w14:textId="383FA48F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1,226,814,87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4D08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9</w:t>
            </w:r>
          </w:p>
        </w:tc>
      </w:tr>
      <w:tr w:rsidR="008C5B6C" w:rsidRPr="008C5B6C" w14:paraId="148EAD1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09644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599F6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44626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7F96D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991,033,28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CA308F" w14:textId="7C98DF3B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21,933,974,71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5CD3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5</w:t>
            </w:r>
          </w:p>
        </w:tc>
      </w:tr>
      <w:tr w:rsidR="008C5B6C" w:rsidRPr="008C5B6C" w14:paraId="1D6884C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92493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0F3C8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23C2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1A324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438,123,89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06C725" w14:textId="0FB8E01C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22,298,925,27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2C6F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4</w:t>
            </w:r>
          </w:p>
        </w:tc>
      </w:tr>
      <w:tr w:rsidR="008C5B6C" w:rsidRPr="008C5B6C" w14:paraId="33EA2230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BB320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7AAE3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AP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7ABAB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58E70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388,919,78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4B3F7" w14:textId="58B4B796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143,136,436,71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8E73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7B24B31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2E47C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83996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A183B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63E1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603,723,974.00 </w:t>
            </w:r>
          </w:p>
        </w:tc>
        <w:tc>
          <w:tcPr>
            <w:tcW w:w="2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9176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2,306,771,02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4A25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1</w:t>
            </w:r>
          </w:p>
        </w:tc>
      </w:tr>
      <w:tr w:rsidR="008C5B6C" w:rsidRPr="008C5B6C" w14:paraId="4EF6AE5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F7E1E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A3607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B8C2D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7BDD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23,563,20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AFE7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39,570,998,33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0930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5</w:t>
            </w:r>
          </w:p>
        </w:tc>
      </w:tr>
      <w:tr w:rsidR="008C5B6C" w:rsidRPr="008C5B6C" w14:paraId="2D9175A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8C392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7A0B7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170D8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6ED57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48,349,38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FF7BB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35,434,013,48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9D44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571A79BD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5B0A3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A3C08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BS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1F335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00B6E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160,477,80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761EF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07,362,210,15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E388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0</w:t>
            </w:r>
          </w:p>
        </w:tc>
      </w:tr>
      <w:tr w:rsidR="008C5B6C" w:rsidRPr="008C5B6C" w14:paraId="7FA69E1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BD2F7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D1A51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B84A0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FD28D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27,017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3A2F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6,020,467,27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054E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1E7F39E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0D1B0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D38B1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8B516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C000F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6,816,720,95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F2D8C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4,690,876,40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42A1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7</w:t>
            </w:r>
          </w:p>
        </w:tc>
      </w:tr>
      <w:tr w:rsidR="008C5B6C" w:rsidRPr="008C5B6C" w14:paraId="76655B0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DD175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D4C52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9B9E7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B116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569,066,08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774B8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3,436,945,89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A1D5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2C6781B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61875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90E06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CI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FDAF2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36306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,668,379,58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CD90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67,065,425,45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FD9E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1</w:t>
            </w:r>
          </w:p>
        </w:tc>
      </w:tr>
      <w:tr w:rsidR="008C5B6C" w:rsidRPr="008C5B6C" w14:paraId="1E63E7F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E8C4B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CF7BE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D0CAB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FED0F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8,560,886,38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A3437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09,264,462,66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FD46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1AD9792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C65D7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FDB38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DCBBD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1E649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2,465,207,57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05037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87,073,065,39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3B31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4</w:t>
            </w:r>
          </w:p>
        </w:tc>
      </w:tr>
      <w:tr w:rsidR="008C5B6C" w:rsidRPr="008C5B6C" w14:paraId="3E54A4DA" w14:textId="77777777" w:rsidTr="00131648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09BD0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A5E36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10C34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212A4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,554,090,80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5ECBD1" w14:textId="5563978C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84,034,513,12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DE05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1</w:t>
            </w:r>
          </w:p>
        </w:tc>
      </w:tr>
      <w:tr w:rsidR="008C5B6C" w:rsidRPr="008C5B6C" w14:paraId="195BA3D2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63703B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15C779FF" w14:textId="2DD54806" w:rsidR="00131648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9</w:t>
            </w:r>
          </w:p>
          <w:p w14:paraId="340221E2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715F3317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50451609" w14:textId="6D6ED704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B735AF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559A6CAB" w14:textId="6A38D7AF" w:rsidR="00131648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EST</w:t>
            </w:r>
            <w:r w:rsidR="0013164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</w:p>
          <w:p w14:paraId="79281B07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6727582B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056B451E" w14:textId="0E97B7B2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474E4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9438A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678,968,087,047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4EB74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399,477,523,890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A4A2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6</w:t>
            </w:r>
          </w:p>
        </w:tc>
      </w:tr>
      <w:tr w:rsidR="008C5B6C" w:rsidRPr="008C5B6C" w14:paraId="620B7658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A8671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88836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24CA6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76753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799,043,722,652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7A981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282,180,229,732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A7D0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7</w:t>
            </w:r>
          </w:p>
        </w:tc>
      </w:tr>
      <w:tr w:rsidR="008C5B6C" w:rsidRPr="008C5B6C" w14:paraId="458D7D39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C7F11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7931D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79ABF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C8138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60,147,644,881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A1FD3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046,212,385,412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C9C8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3</w:t>
            </w:r>
          </w:p>
        </w:tc>
      </w:tr>
      <w:tr w:rsidR="008C5B6C" w:rsidRPr="008C5B6C" w14:paraId="2F1818A9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09C48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C6550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B9A8E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92071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46,405,238,226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265D9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078,468,909,026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11CB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0</w:t>
            </w:r>
          </w:p>
        </w:tc>
      </w:tr>
      <w:tr w:rsidR="008C5B6C" w:rsidRPr="008C5B6C" w14:paraId="2A136D6C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76E65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0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701E8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IKA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50095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8348D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14,154,826,976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8D373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358,913,455,648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C292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8</w:t>
            </w:r>
          </w:p>
        </w:tc>
      </w:tr>
      <w:tr w:rsidR="008C5B6C" w:rsidRPr="008C5B6C" w14:paraId="74759A7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59A12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89061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BCDE1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A17B9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0,128,109,90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100CA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192,672,527,43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23B9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8</w:t>
            </w:r>
          </w:p>
        </w:tc>
      </w:tr>
      <w:tr w:rsidR="008C5B6C" w:rsidRPr="008C5B6C" w14:paraId="4C83BF4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B3124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D037C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F8CA4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74B85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9,939,277,64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D1DF4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064,221,042,58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FFE8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6</w:t>
            </w:r>
          </w:p>
        </w:tc>
      </w:tr>
      <w:tr w:rsidR="008C5B6C" w:rsidRPr="008C5B6C" w14:paraId="211495B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4D0E8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33632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6FB0C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DE75F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0,903,453,96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5FBE1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900,520,980,45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BADB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1</w:t>
            </w:r>
          </w:p>
        </w:tc>
      </w:tr>
      <w:tr w:rsidR="008C5B6C" w:rsidRPr="008C5B6C" w14:paraId="51150FCA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C0123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87196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IP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E5527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9969D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01,029,873,43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7EF37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176,012,633,19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EEE3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2</w:t>
            </w:r>
          </w:p>
        </w:tc>
      </w:tr>
      <w:tr w:rsidR="008C5B6C" w:rsidRPr="008C5B6C" w14:paraId="057A74F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0B9C7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7F34A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141BA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758A7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78,137,316,82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4EDFC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126,525,330,31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BFDF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1</w:t>
            </w:r>
          </w:p>
        </w:tc>
      </w:tr>
      <w:tr w:rsidR="008C5B6C" w:rsidRPr="008C5B6C" w14:paraId="03C46C7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E64DB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3F8C5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F6D36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19A17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28,023,047,04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5413C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044,606,725,85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82A1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60</w:t>
            </w:r>
          </w:p>
        </w:tc>
      </w:tr>
      <w:tr w:rsidR="008C5B6C" w:rsidRPr="008C5B6C" w14:paraId="3F8E7F9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80A65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79D3B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BBB5D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3D142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23,916,675,68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3B552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888,336,506,75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F182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9</w:t>
            </w:r>
          </w:p>
        </w:tc>
      </w:tr>
      <w:tr w:rsidR="008C5B6C" w:rsidRPr="008C5B6C" w14:paraId="430CC794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C17B3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A142D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KD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8D81E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BE42C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4,569,941,39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15AD4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30,006,852,23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571D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8</w:t>
            </w:r>
          </w:p>
        </w:tc>
      </w:tr>
      <w:tr w:rsidR="008C5B6C" w:rsidRPr="008C5B6C" w14:paraId="0548C59C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51526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D241D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34661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3E494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8,089,254,84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8E852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90,840,175,52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7313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6</w:t>
            </w:r>
          </w:p>
        </w:tc>
      </w:tr>
      <w:tr w:rsidR="008C5B6C" w:rsidRPr="008C5B6C" w14:paraId="232531F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D199F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0D27B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BAA40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32772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3,245,128,40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1112B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74,139,598,34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8D02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0</w:t>
            </w:r>
          </w:p>
        </w:tc>
      </w:tr>
      <w:tr w:rsidR="008C5B6C" w:rsidRPr="008C5B6C" w14:paraId="3A1C89E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F9CDF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5FF17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BE856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104B8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7,948,155,81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2D8F9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56,499,706,86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9A99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1</w:t>
            </w:r>
          </w:p>
        </w:tc>
      </w:tr>
      <w:tr w:rsidR="008C5B6C" w:rsidRPr="008C5B6C" w14:paraId="4500FDA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E45B8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7613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SD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7976D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D0D34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,864,044,121,08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44FA1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54,540,978,397,96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C2FC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6</w:t>
            </w:r>
          </w:p>
        </w:tc>
      </w:tr>
      <w:tr w:rsidR="008C5B6C" w:rsidRPr="008C5B6C" w14:paraId="7FF641B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105AF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7DB6E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D9BB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BD4B5" w14:textId="44104F71" w:rsidR="008C5B6C" w:rsidRPr="008C5B6C" w:rsidRDefault="00B76D7B" w:rsidP="00B76D7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p. 10,916,989,840,230,00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C0F0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0,862,926,586,75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A43C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79</w:t>
            </w:r>
          </w:p>
        </w:tc>
      </w:tr>
      <w:tr w:rsidR="008C5B6C" w:rsidRPr="008C5B6C" w14:paraId="1986C59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44EED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8A84D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71FC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B99F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7,766,937,331,64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E962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1,469,712,165,65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37F4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6</w:t>
            </w:r>
          </w:p>
        </w:tc>
      </w:tr>
      <w:tr w:rsidR="008C5B6C" w:rsidRPr="008C5B6C" w14:paraId="4DC03BA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5658C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98322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962B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D61D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9,734,419,239,98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07BD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4,999,403,480,78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C644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50</w:t>
            </w:r>
          </w:p>
        </w:tc>
      </w:tr>
      <w:tr w:rsidR="008C5B6C" w:rsidRPr="008C5B6C" w14:paraId="13022BE4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BD6E8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60A5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T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0832A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D0D1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2,324,480,55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BD09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18,897,892,81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E3B9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5</w:t>
            </w:r>
          </w:p>
        </w:tc>
      </w:tr>
      <w:tr w:rsidR="008C5B6C" w:rsidRPr="008C5B6C" w14:paraId="5CFE304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5A82D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5AA17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0210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FCD2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9,118,676,92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D3EA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52,922,512,42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A954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1</w:t>
            </w:r>
          </w:p>
        </w:tc>
      </w:tr>
      <w:tr w:rsidR="008C5B6C" w:rsidRPr="008C5B6C" w14:paraId="3F2C4DA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8F831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A5CF8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6EEF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9744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2,408,723,79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EF21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51,332,974,9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ACAA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4</w:t>
            </w:r>
          </w:p>
        </w:tc>
      </w:tr>
      <w:tr w:rsidR="008C5B6C" w:rsidRPr="008C5B6C" w14:paraId="5A26078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AB6D9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98DC2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1AB6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8E72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1,843,081,15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8BC7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33,973,335,74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3711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4</w:t>
            </w:r>
          </w:p>
        </w:tc>
      </w:tr>
      <w:tr w:rsidR="008C5B6C" w:rsidRPr="008C5B6C" w14:paraId="20CACDF9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FB71C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9A24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SI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48CA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41E4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,862,846,59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9AA0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72,484,542,68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CEFD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1</w:t>
            </w:r>
          </w:p>
        </w:tc>
      </w:tr>
      <w:tr w:rsidR="008C5B6C" w:rsidRPr="008C5B6C" w14:paraId="7395621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4C976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5860D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81AE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DFBD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4,691,891,86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3701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38,263,035,99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F643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207E4EF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E1A00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C49D2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EE4D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E2B5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7,378,923,55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10EE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26,136,140,61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5A88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4</w:t>
            </w:r>
          </w:p>
        </w:tc>
      </w:tr>
      <w:tr w:rsidR="008C5B6C" w:rsidRPr="008C5B6C" w14:paraId="2503114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A8BF2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BA68C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26ED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1F73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,173,605,14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5775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46,666,448,27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FD1D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6</w:t>
            </w:r>
          </w:p>
        </w:tc>
      </w:tr>
      <w:tr w:rsidR="008C5B6C" w:rsidRPr="008C5B6C" w14:paraId="1F7CA2B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B9E22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4B49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T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313CA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0D92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,237,92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7FBD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36,196,02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47FE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7</w:t>
            </w:r>
          </w:p>
        </w:tc>
      </w:tr>
      <w:tr w:rsidR="008C5B6C" w:rsidRPr="008C5B6C" w14:paraId="7F8E756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7BAE8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E3860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88BB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58E0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,275,68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7720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39,255,18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D255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4</w:t>
            </w:r>
          </w:p>
        </w:tc>
      </w:tr>
      <w:tr w:rsidR="008C5B6C" w:rsidRPr="008C5B6C" w14:paraId="7E1881F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3B324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03E43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714C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6023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7,161,58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000F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0,668,41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1459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76</w:t>
            </w:r>
          </w:p>
        </w:tc>
      </w:tr>
      <w:tr w:rsidR="008C5B6C" w:rsidRPr="008C5B6C" w14:paraId="5FA6222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3F743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5B445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8B07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5B0C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9,042,19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C627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1,902,38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A5FB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16</w:t>
            </w:r>
          </w:p>
        </w:tc>
      </w:tr>
      <w:tr w:rsidR="008C5B6C" w:rsidRPr="008C5B6C" w14:paraId="5022FFB0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7920F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3563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DART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E45D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9C06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71,462,57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779A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880,951,29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2B8A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312B8CE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B7EA0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9A591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806C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8776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30,173,06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8868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656,120,98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E9F8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5</w:t>
            </w:r>
          </w:p>
        </w:tc>
      </w:tr>
      <w:tr w:rsidR="008C5B6C" w:rsidRPr="008C5B6C" w14:paraId="28A36E8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C9925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FF3F2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ECF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DE79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5,141,81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9A11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604,034,59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582B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4</w:t>
            </w:r>
          </w:p>
        </w:tc>
      </w:tr>
      <w:tr w:rsidR="008C5B6C" w:rsidRPr="008C5B6C" w14:paraId="5C49CD3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D4340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DC6AC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9084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0015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41,595,98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FFCC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462,680,09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17BD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6</w:t>
            </w:r>
          </w:p>
        </w:tc>
      </w:tr>
      <w:tr w:rsidR="008C5B6C" w:rsidRPr="008C5B6C" w14:paraId="37EF51D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51869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5857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DIL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DA63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FF4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415,756,278,14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3F22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4,777,469,292,63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E88B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6</w:t>
            </w:r>
          </w:p>
        </w:tc>
      </w:tr>
      <w:tr w:rsidR="008C5B6C" w:rsidRPr="008C5B6C" w14:paraId="6776146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24310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7A882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7191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9582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424,740,065,13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8764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5,701,872,562,92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DBFD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1</w:t>
            </w:r>
          </w:p>
        </w:tc>
      </w:tr>
      <w:tr w:rsidR="008C5B6C" w:rsidRPr="008C5B6C" w14:paraId="18EB2BD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F9266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42573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8BC1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563F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753,785,483,56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A281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6,461,784,737,63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00CE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7</w:t>
            </w:r>
          </w:p>
        </w:tc>
      </w:tr>
      <w:tr w:rsidR="008C5B6C" w:rsidRPr="008C5B6C" w14:paraId="0DB4F9DA" w14:textId="77777777" w:rsidTr="00131648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FDCC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D153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3D7F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1EC3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162,691,397,05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0A62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6,351,848,378,00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2A5F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1</w:t>
            </w:r>
          </w:p>
        </w:tc>
      </w:tr>
      <w:tr w:rsidR="008C5B6C" w:rsidRPr="008C5B6C" w14:paraId="62042B6E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EBE641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72B6A2F2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72E1D7DD" w14:textId="47ED3929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19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4D738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28D5A5E8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5D2337EA" w14:textId="4B417295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DMA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4E4F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0090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666,865,442,923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8429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16,971,029,620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E7E6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8</w:t>
            </w:r>
          </w:p>
        </w:tc>
      </w:tr>
      <w:tr w:rsidR="008C5B6C" w:rsidRPr="008C5B6C" w14:paraId="342F8688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030F0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6440E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9E09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D2A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375,357,411,446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5F81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752,233,240,104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B05F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04</w:t>
            </w:r>
          </w:p>
        </w:tc>
      </w:tr>
      <w:tr w:rsidR="008C5B6C" w:rsidRPr="008C5B6C" w14:paraId="655CD8F3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48D60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4850B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D6BD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E547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98,937,798,447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C539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113,941,603,354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0B92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8</w:t>
            </w:r>
          </w:p>
        </w:tc>
      </w:tr>
      <w:tr w:rsidR="008C5B6C" w:rsidRPr="008C5B6C" w14:paraId="1E7BDF46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FBC7C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2D086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7ED5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A37D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763,156,464,872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32C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623,414,189,145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3EA2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5</w:t>
            </w:r>
          </w:p>
        </w:tc>
      </w:tr>
      <w:tr w:rsidR="008C5B6C" w:rsidRPr="008C5B6C" w14:paraId="1D1D6E72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313DE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F6BC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DUT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5997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E2A1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3,030,524,159,57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1EB2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788,227,459,96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8255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20</w:t>
            </w:r>
          </w:p>
        </w:tc>
      </w:tr>
      <w:tr w:rsidR="008C5B6C" w:rsidRPr="008C5B6C" w14:paraId="03A6AD1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22DE3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B38C7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A83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40AD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2,511,884,993,36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F8B1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753,624,783,88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5CF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83</w:t>
            </w:r>
          </w:p>
        </w:tc>
      </w:tr>
      <w:tr w:rsidR="008C5B6C" w:rsidRPr="008C5B6C" w14:paraId="03994E4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4A8BF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E8694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CC8B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D56E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3,375,031,454,43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C5CE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5,308,923,447,77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5A4A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20</w:t>
            </w:r>
          </w:p>
        </w:tc>
      </w:tr>
      <w:tr w:rsidR="008C5B6C" w:rsidRPr="008C5B6C" w14:paraId="0F026C3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5C63C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6C209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BC24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A2F0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3,497,490,464,12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B3A0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5,586,178,093,96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EA6D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24</w:t>
            </w:r>
          </w:p>
        </w:tc>
      </w:tr>
      <w:tr w:rsidR="008C5B6C" w:rsidRPr="008C5B6C" w14:paraId="100D9274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FDDD6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4BD4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EMD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EDBA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DAE1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4,408,300,81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BD3E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143,944,238,36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D76A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0</w:t>
            </w:r>
          </w:p>
        </w:tc>
      </w:tr>
      <w:tr w:rsidR="008C5B6C" w:rsidRPr="008C5B6C" w14:paraId="0C0D4EC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B81EF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87E33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54CF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757C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0,178,477,11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0683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454,054,273,49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A821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0</w:t>
            </w:r>
          </w:p>
        </w:tc>
      </w:tr>
      <w:tr w:rsidR="008C5B6C" w:rsidRPr="008C5B6C" w14:paraId="2BC699C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92DD8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49BD0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6149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14E5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9,746,746,87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6EC6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728,638,990,78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8A10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9</w:t>
            </w:r>
          </w:p>
        </w:tc>
      </w:tr>
      <w:tr w:rsidR="008C5B6C" w:rsidRPr="008C5B6C" w14:paraId="15C666F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06716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38B3B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42C4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493A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5,611,936,27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1A6B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743,751,737,05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6938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8</w:t>
            </w:r>
          </w:p>
        </w:tc>
      </w:tr>
      <w:tr w:rsidR="008C5B6C" w:rsidRPr="008C5B6C" w14:paraId="222C21E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6962D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243D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FM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0CE9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2680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5,803,772,59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C864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91,866,986,26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7B65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1</w:t>
            </w:r>
          </w:p>
        </w:tc>
      </w:tr>
      <w:tr w:rsidR="008C5B6C" w:rsidRPr="008C5B6C" w14:paraId="41A813B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1E122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AC587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97F7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C4D6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017,445,91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2395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70,707,453,07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E9F0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6CDCB23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08CEC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F0D7A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EAA3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5CE4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7,980,382,86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898F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69,030,674,62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14E1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6B719BB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AD281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E6F06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1DCF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79E8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963,943,76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9082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52,865,843,07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B27C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0C1DDB1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6F8B9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A8D5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GMT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D6E5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EF13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7,458,486,79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7F31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107,528,134,86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590B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6</w:t>
            </w:r>
          </w:p>
        </w:tc>
      </w:tr>
      <w:tr w:rsidR="008C5B6C" w:rsidRPr="008C5B6C" w14:paraId="7597BEE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6B62B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B7D4E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D56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E324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8,531,856,93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AACE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87,323,142,09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8B44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9</w:t>
            </w:r>
          </w:p>
        </w:tc>
      </w:tr>
      <w:tr w:rsidR="008C5B6C" w:rsidRPr="008C5B6C" w14:paraId="5B5355D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83CB4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1B677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C60C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9560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0,785,526,5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6636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72,945,636,69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0088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9</w:t>
            </w:r>
          </w:p>
        </w:tc>
      </w:tr>
      <w:tr w:rsidR="008C5B6C" w:rsidRPr="008C5B6C" w14:paraId="59AD602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11FC0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FEF60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1680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177C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7,233,260,57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D5BA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160,940,485,13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1ABE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5</w:t>
            </w:r>
          </w:p>
        </w:tc>
      </w:tr>
      <w:tr w:rsidR="008C5B6C" w:rsidRPr="008C5B6C" w14:paraId="15D6F225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4F068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9FF4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GP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83DE8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BB0D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1,336,801,91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AED0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05,918,986,76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3509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4</w:t>
            </w:r>
          </w:p>
        </w:tc>
      </w:tr>
      <w:tr w:rsidR="008C5B6C" w:rsidRPr="008C5B6C" w14:paraId="1316A37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1427B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44931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C8E4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B5CB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7,929,495,61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FA16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27,361,676,94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0DC7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2</w:t>
            </w:r>
          </w:p>
        </w:tc>
      </w:tr>
      <w:tr w:rsidR="008C5B6C" w:rsidRPr="008C5B6C" w14:paraId="14C7852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89C4B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4CEBC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D69A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B5FB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3,317,226,05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4024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60,551,462,44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7BE2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6</w:t>
            </w:r>
          </w:p>
        </w:tc>
      </w:tr>
      <w:tr w:rsidR="008C5B6C" w:rsidRPr="008C5B6C" w14:paraId="01AD5B1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4C544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4B091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2ED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8C6A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4,150,001,00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95CB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81,355,644,22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5C75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6</w:t>
            </w:r>
          </w:p>
        </w:tc>
      </w:tr>
      <w:tr w:rsidR="008C5B6C" w:rsidRPr="008C5B6C" w14:paraId="7967DAFD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8CD00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4B53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GW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903A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EF7F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74,633,166,04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C6D5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01,642,820,70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C7B6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9</w:t>
            </w:r>
          </w:p>
        </w:tc>
      </w:tr>
      <w:tr w:rsidR="008C5B6C" w:rsidRPr="008C5B6C" w14:paraId="0848EA2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49065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83DBD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AA7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9452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37,315,872,45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F1CF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543,459,452,38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83A1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1</w:t>
            </w:r>
          </w:p>
        </w:tc>
      </w:tr>
      <w:tr w:rsidR="008C5B6C" w:rsidRPr="008C5B6C" w14:paraId="579E000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4ADE2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39B38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7D87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92CF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2,925,401,95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E223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558,387,262,32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3A42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2</w:t>
            </w:r>
          </w:p>
        </w:tc>
      </w:tr>
      <w:tr w:rsidR="008C5B6C" w:rsidRPr="008C5B6C" w14:paraId="6E7BC1A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374EB4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730CF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5111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E2D8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8,805,683,62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62D8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788,406,536,52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E3DF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2B9AD9F1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C057B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0F44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ND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6F1A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1423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15,606,703,79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570A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50,642,771,30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F6D2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42</w:t>
            </w:r>
          </w:p>
        </w:tc>
      </w:tr>
      <w:tr w:rsidR="008C5B6C" w:rsidRPr="008C5B6C" w14:paraId="15F9796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A7C08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92BE6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080A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4D98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67,200,041,47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97C3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68,396,392,75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E121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82</w:t>
            </w:r>
          </w:p>
        </w:tc>
      </w:tr>
      <w:tr w:rsidR="008C5B6C" w:rsidRPr="008C5B6C" w14:paraId="41B2CF7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B2CB2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29024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9D0A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5CB7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28,143,428,03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A79C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80,668,268,51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F9FD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35</w:t>
            </w:r>
          </w:p>
        </w:tc>
      </w:tr>
      <w:tr w:rsidR="008C5B6C" w:rsidRPr="008C5B6C" w14:paraId="35BEA27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CD1CF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DBD27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10A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70A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05,326,083,95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F714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80,544,177,71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AC39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11</w:t>
            </w:r>
          </w:p>
        </w:tc>
      </w:tr>
      <w:tr w:rsidR="008C5B6C" w:rsidRPr="008C5B6C" w14:paraId="7365D17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6B9FE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E301C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NP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79EB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166A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627,640,216,02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C75D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989,904,868,95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1195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9</w:t>
            </w:r>
          </w:p>
        </w:tc>
      </w:tr>
      <w:tr w:rsidR="008C5B6C" w:rsidRPr="008C5B6C" w14:paraId="5CEE028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22425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57B16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CFC2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15DA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37,631,210,36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3679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57,106,251,56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A49C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7</w:t>
            </w:r>
          </w:p>
        </w:tc>
      </w:tr>
      <w:tr w:rsidR="008C5B6C" w:rsidRPr="008C5B6C" w14:paraId="32B3AB4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E4ED8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7A56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7680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D7DC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18,753,168,61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FE4F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8,970,902,805,80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0644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8</w:t>
            </w:r>
          </w:p>
        </w:tc>
      </w:tr>
      <w:tr w:rsidR="008C5B6C" w:rsidRPr="008C5B6C" w14:paraId="2407851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BE47B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D2F70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C7BF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E50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607,088,330,06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E2FE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9,163,821,178,88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FD1F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6</w:t>
            </w:r>
          </w:p>
        </w:tc>
      </w:tr>
      <w:tr w:rsidR="008C5B6C" w:rsidRPr="008C5B6C" w14:paraId="5D6A35FD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88B2D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0ED5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JRP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DF092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E635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14,040,95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5384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164,935,1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DB0F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3</w:t>
            </w:r>
          </w:p>
        </w:tc>
      </w:tr>
      <w:tr w:rsidR="008C5B6C" w:rsidRPr="008C5B6C" w14:paraId="7B43991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A6115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F3F5B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5854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5F56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009,019,62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4C57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481,521,26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7430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8</w:t>
            </w:r>
          </w:p>
        </w:tc>
      </w:tr>
      <w:tr w:rsidR="008C5B6C" w:rsidRPr="008C5B6C" w14:paraId="13C59B8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550BF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B9632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D368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1490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546,059,81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AB08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748,147,83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262D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6</w:t>
            </w:r>
          </w:p>
        </w:tc>
      </w:tr>
      <w:tr w:rsidR="008C5B6C" w:rsidRPr="008C5B6C" w14:paraId="68A7E9DA" w14:textId="77777777" w:rsidTr="00131648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EB8AD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393D6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6861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239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621,060,87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C943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2,251,800,5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F414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1</w:t>
            </w:r>
          </w:p>
        </w:tc>
      </w:tr>
      <w:tr w:rsidR="008C5B6C" w:rsidRPr="008C5B6C" w14:paraId="32159DC1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895252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0CC33EB8" w14:textId="33F0E4E1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9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0E869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3949C940" w14:textId="78CC366D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KBA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A5CC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58DB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558,440,395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B70E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1,842,574,686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69D8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4</w:t>
            </w:r>
          </w:p>
        </w:tc>
      </w:tr>
      <w:tr w:rsidR="008C5B6C" w:rsidRPr="008C5B6C" w14:paraId="7DC8862F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51D5E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888C4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AA64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A203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5,996,771,144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3258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63,491,459,004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307A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3</w:t>
            </w:r>
          </w:p>
        </w:tc>
      </w:tr>
      <w:tr w:rsidR="008C5B6C" w:rsidRPr="008C5B6C" w14:paraId="0746ADFE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D0C7B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8B718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E458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DC91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6,931,884,587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980E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58,744,601,288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210A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5</w:t>
            </w:r>
          </w:p>
        </w:tc>
      </w:tr>
      <w:tr w:rsidR="008C5B6C" w:rsidRPr="008C5B6C" w14:paraId="76923D2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8DA76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5B710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D1C1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BC83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5,568,958,50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CDDB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43,422,913,60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2995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3</w:t>
            </w:r>
          </w:p>
        </w:tc>
      </w:tr>
      <w:tr w:rsidR="008C5B6C" w:rsidRPr="008C5B6C" w14:paraId="25032A5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4019F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1FA9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KIJ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6854F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0723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005,108,029,38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A131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184,611,579,31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AA61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2</w:t>
            </w:r>
          </w:p>
        </w:tc>
      </w:tr>
      <w:tr w:rsidR="008C5B6C" w:rsidRPr="008C5B6C" w14:paraId="6D8BE18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7CC90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385DC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214B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0F17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178,458,368,68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C454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200,175,979,87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AE04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7</w:t>
            </w:r>
          </w:p>
        </w:tc>
      </w:tr>
      <w:tr w:rsidR="008C5B6C" w:rsidRPr="008C5B6C" w14:paraId="4DD044B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5900E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8411D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DCF0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C42E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111,486,304,90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F0EB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292,090,330,02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3DC1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0</w:t>
            </w:r>
          </w:p>
        </w:tc>
      </w:tr>
      <w:tr w:rsidR="008C5B6C" w:rsidRPr="008C5B6C" w14:paraId="24BC23E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E9D85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1D0E4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93B4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4780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326,141,917,02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C63F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110,459,383,6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44EB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1</w:t>
            </w:r>
          </w:p>
        </w:tc>
      </w:tr>
      <w:tr w:rsidR="008C5B6C" w:rsidRPr="008C5B6C" w14:paraId="308C1EF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BA774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F1CF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KO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6E35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CF9B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7,964,586,40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5C62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476,008,700,14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F1DE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5</w:t>
            </w:r>
          </w:p>
        </w:tc>
      </w:tr>
      <w:tr w:rsidR="008C5B6C" w:rsidRPr="008C5B6C" w14:paraId="3B7B71A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8D762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F9758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E95F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BB0A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304,729,15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47F3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574,527,771,75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1093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55CE216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C3D21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5F553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59DF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9C4E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474,172,67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49AC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560,279,964,72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2A69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684056F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E48D3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0A492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6272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8DAE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4,560,006,90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2EB0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542,045,324,03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EF88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0B511A7D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54FD0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AB67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AN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7391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702B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0,808,992,93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0505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16,689,248,97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7115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7</w:t>
            </w:r>
          </w:p>
        </w:tc>
      </w:tr>
      <w:tr w:rsidR="008C5B6C" w:rsidRPr="008C5B6C" w14:paraId="10DE387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71E5C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880DB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3990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1553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6,896,260,51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EEC0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55,728,123,63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0D81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6</w:t>
            </w:r>
          </w:p>
        </w:tc>
      </w:tr>
      <w:tr w:rsidR="008C5B6C" w:rsidRPr="008C5B6C" w14:paraId="36B86E3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28952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EFD3C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CAA3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A3AC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6,802,379,34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C918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63,357,981,90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776E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5</w:t>
            </w:r>
          </w:p>
        </w:tc>
      </w:tr>
      <w:tr w:rsidR="008C5B6C" w:rsidRPr="008C5B6C" w14:paraId="737A9815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6994D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7FD9E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7CFB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91E1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8,309,603,32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4141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34,346,966,84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2EDD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1</w:t>
            </w:r>
          </w:p>
        </w:tc>
      </w:tr>
      <w:tr w:rsidR="008C5B6C" w:rsidRPr="008C5B6C" w14:paraId="7113F5C9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29551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1355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PC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7D4A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5A4D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522,69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0CED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12,219,22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B59E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3</w:t>
            </w:r>
          </w:p>
        </w:tc>
      </w:tr>
      <w:tr w:rsidR="008C5B6C" w:rsidRPr="008C5B6C" w14:paraId="108E25D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C9133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F1D2F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6D58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A4B5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635,42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87A3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9,719,57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6036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5</w:t>
            </w:r>
          </w:p>
        </w:tc>
      </w:tr>
      <w:tr w:rsidR="008C5B6C" w:rsidRPr="008C5B6C" w14:paraId="39B5AF3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4EA09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749C6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FD39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4EAA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376,19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9BA6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9,134,53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065F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1</w:t>
            </w:r>
          </w:p>
        </w:tc>
      </w:tr>
      <w:tr w:rsidR="008C5B6C" w:rsidRPr="008C5B6C" w14:paraId="6A54AD6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0ED68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499A5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2E18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2134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206,73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9E5C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9,349,61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0F2E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2</w:t>
            </w:r>
          </w:p>
        </w:tc>
      </w:tr>
      <w:tr w:rsidR="008C5B6C" w:rsidRPr="008C5B6C" w14:paraId="7DF5BE0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8CA4C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99484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PK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655D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B34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,685,12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4AD8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5,079,58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15FD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5</w:t>
            </w:r>
          </w:p>
        </w:tc>
      </w:tr>
      <w:tr w:rsidR="008C5B6C" w:rsidRPr="008C5B6C" w14:paraId="2750519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88CC7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19DA9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46E8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14BC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2,993,46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4A1C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1,865,48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F27A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8</w:t>
            </w:r>
          </w:p>
        </w:tc>
      </w:tr>
      <w:tr w:rsidR="008C5B6C" w:rsidRPr="008C5B6C" w14:paraId="398A6ED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57ACC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8B553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0BE1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8C76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,888,49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7895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2,080,93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CF2C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4</w:t>
            </w:r>
          </w:p>
        </w:tc>
      </w:tr>
      <w:tr w:rsidR="008C5B6C" w:rsidRPr="008C5B6C" w14:paraId="358D087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CC2BC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B8C8D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E900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7B91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2,625,92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F78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9,870,09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800A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3</w:t>
            </w:r>
          </w:p>
        </w:tc>
      </w:tr>
      <w:tr w:rsidR="008C5B6C" w:rsidRPr="008C5B6C" w14:paraId="5594FB80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8B81B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D4A2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PL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2F5B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939C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31,925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99DD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004,419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A380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2</w:t>
            </w:r>
          </w:p>
        </w:tc>
      </w:tr>
      <w:tr w:rsidR="008C5B6C" w:rsidRPr="008C5B6C" w14:paraId="0FE6735C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8140D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A1E5D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BC34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0120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18,218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1559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35,197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D45A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9</w:t>
            </w:r>
          </w:p>
        </w:tc>
      </w:tr>
      <w:tr w:rsidR="008C5B6C" w:rsidRPr="008C5B6C" w14:paraId="5171B6C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E459C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54FA7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9728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BBA4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25,414,4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6EF3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74,069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4099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6</w:t>
            </w:r>
          </w:p>
        </w:tc>
      </w:tr>
      <w:tr w:rsidR="008C5B6C" w:rsidRPr="008C5B6C" w14:paraId="2E49916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7EF6D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CFA50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B46C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7FBF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64,800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A163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125,536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3DE0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8</w:t>
            </w:r>
          </w:p>
        </w:tc>
      </w:tr>
      <w:tr w:rsidR="008C5B6C" w:rsidRPr="008C5B6C" w14:paraId="63B18192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5BF49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3D67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DL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8871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3B68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53,863,157,76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D465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6,125,557,867,43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0120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4</w:t>
            </w:r>
          </w:p>
        </w:tc>
      </w:tr>
      <w:tr w:rsidR="008C5B6C" w:rsidRPr="008C5B6C" w14:paraId="6658711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C499C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4B412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040C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2D01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14,674,914,07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4DC9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4,850,039,389,85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054F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4</w:t>
            </w:r>
          </w:p>
        </w:tc>
      </w:tr>
      <w:tr w:rsidR="008C5B6C" w:rsidRPr="008C5B6C" w14:paraId="61F90F7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F6F4F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1F91E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C0D6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BDA4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111,920,218,77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19AC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4,539,539,040,79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8F7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6</w:t>
            </w:r>
          </w:p>
        </w:tc>
      </w:tr>
      <w:tr w:rsidR="008C5B6C" w:rsidRPr="008C5B6C" w14:paraId="05D763C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D3216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B4FF6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5DDF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2242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31,726,756,21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0D68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528,168,874,94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329C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46E5D256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1ACB7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D553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KP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B4B3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253B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874,915,652,70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1F37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275,234,517,57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6DDC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0</w:t>
            </w:r>
          </w:p>
        </w:tc>
      </w:tr>
      <w:tr w:rsidR="008C5B6C" w:rsidRPr="008C5B6C" w14:paraId="02E33CA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C300E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07CCE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CB25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2166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71,328,533,19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18D9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22,918,065,73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1811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5</w:t>
            </w:r>
          </w:p>
        </w:tc>
      </w:tr>
      <w:tr w:rsidR="008C5B6C" w:rsidRPr="008C5B6C" w14:paraId="442D541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99D96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37553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CD9F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173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713,494,544,73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288C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994,282,432,02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7142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9</w:t>
            </w:r>
          </w:p>
        </w:tc>
      </w:tr>
      <w:tr w:rsidR="008C5B6C" w:rsidRPr="008C5B6C" w14:paraId="6973610F" w14:textId="77777777" w:rsidTr="00131648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00D9F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B6B51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F185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49BC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935,561,875,63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96F5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8,155,939,004,81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1707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5</w:t>
            </w:r>
          </w:p>
        </w:tc>
      </w:tr>
      <w:tr w:rsidR="008C5B6C" w:rsidRPr="008C5B6C" w14:paraId="5B3EA690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C6E55C" w14:textId="620F0973" w:rsidR="00131648" w:rsidRDefault="008C5B6C" w:rsidP="00067F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8</w:t>
            </w:r>
          </w:p>
          <w:p w14:paraId="0A5F7DA1" w14:textId="34F43839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73A09" w14:textId="181DA492" w:rsidR="00131648" w:rsidRDefault="008C5B6C" w:rsidP="00067F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MLP</w:t>
            </w:r>
            <w:r w:rsidR="0013164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</w:p>
          <w:p w14:paraId="0C6342A9" w14:textId="226F8751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1179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2357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29,320,049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B33D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755,553,584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0656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9</w:t>
            </w:r>
          </w:p>
        </w:tc>
      </w:tr>
      <w:tr w:rsidR="008C5B6C" w:rsidRPr="008C5B6C" w14:paraId="74EF8FB6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88B81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0BBCD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7BC6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3756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252,298,329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C2D9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726,005,150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EAC2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86</w:t>
            </w:r>
          </w:p>
        </w:tc>
      </w:tr>
      <w:tr w:rsidR="008C5B6C" w:rsidRPr="008C5B6C" w14:paraId="7C66EB1B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692BC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C0880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EF9C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1894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70,334,468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C734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7,107,303,861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E9E9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8</w:t>
            </w:r>
          </w:p>
        </w:tc>
      </w:tr>
      <w:tr w:rsidR="008C5B6C" w:rsidRPr="008C5B6C" w14:paraId="20E71B1E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566C5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7E18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31B2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4B83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438,404,650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B561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7,635,870,085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1A65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88</w:t>
            </w:r>
          </w:p>
        </w:tc>
      </w:tr>
      <w:tr w:rsidR="008C5B6C" w:rsidRPr="008C5B6C" w14:paraId="7FEA1EAB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081AA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39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245F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OR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2E66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DD6C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7,371,268,975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6916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234,319,812,443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5CE5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4</w:t>
            </w:r>
          </w:p>
        </w:tc>
      </w:tr>
      <w:tr w:rsidR="008C5B6C" w:rsidRPr="008C5B6C" w14:paraId="519FE816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A78D8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ECE37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FE06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1309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0,935,590,800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1711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133,988,674,027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C323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5D3045F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9767F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7D202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6C6A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F58F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1,651,962,77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40DC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109,123,842,7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2AC7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8</w:t>
            </w:r>
          </w:p>
        </w:tc>
      </w:tr>
      <w:tr w:rsidR="008C5B6C" w:rsidRPr="008C5B6C" w14:paraId="1A64A1A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FA3AF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B46B0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A8A7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FB7E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6,082,791,12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FC2C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989,682,804,52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F672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6C655524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9B3C4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3F56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P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AAEE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409F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54,602,11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F17D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56,570,82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2FF3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1</w:t>
            </w:r>
          </w:p>
        </w:tc>
      </w:tr>
      <w:tr w:rsidR="008C5B6C" w:rsidRPr="008C5B6C" w14:paraId="143DF0F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802B7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0FF83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AE6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D1C4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67,488,79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3C99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70,238,84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92C8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8</w:t>
            </w:r>
          </w:p>
        </w:tc>
      </w:tr>
      <w:tr w:rsidR="008C5B6C" w:rsidRPr="008C5B6C" w14:paraId="65278CB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51F6D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7872E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CA9A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4A20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73,643,17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8381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62,114,81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C8C8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2</w:t>
            </w:r>
          </w:p>
        </w:tc>
      </w:tr>
      <w:tr w:rsidR="008C5B6C" w:rsidRPr="008C5B6C" w14:paraId="094149D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94DACA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E6808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CA0E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618E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36,804,86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7604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25,176,25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4E99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1</w:t>
            </w:r>
          </w:p>
        </w:tc>
      </w:tr>
      <w:tr w:rsidR="008C5B6C" w:rsidRPr="008C5B6C" w14:paraId="0E62E279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BAF26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355A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TL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2AC76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FC5E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27,634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81DD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107,364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C87C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9</w:t>
            </w:r>
          </w:p>
        </w:tc>
      </w:tr>
      <w:tr w:rsidR="008C5B6C" w:rsidRPr="008C5B6C" w14:paraId="7AC4EB9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97008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FBA98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2CD1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3260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47,022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5B9B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3,403,567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3B5D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4</w:t>
            </w:r>
          </w:p>
        </w:tc>
      </w:tr>
      <w:tr w:rsidR="008C5B6C" w:rsidRPr="008C5B6C" w14:paraId="771A5A9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903B2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39514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101F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5386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652,366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1687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409,548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154A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2</w:t>
            </w:r>
          </w:p>
        </w:tc>
      </w:tr>
      <w:tr w:rsidR="008C5B6C" w:rsidRPr="008C5B6C" w14:paraId="7DEC575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11783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3CD20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25BC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7466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56,141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4628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735,895,00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422E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2</w:t>
            </w:r>
          </w:p>
        </w:tc>
      </w:tr>
      <w:tr w:rsidR="008C5B6C" w:rsidRPr="008C5B6C" w14:paraId="0037BC7E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E00A8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1FB5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I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35DD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4E8C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2,384,940,859,91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255E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8,238,835,052,51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59F2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89</w:t>
            </w:r>
          </w:p>
        </w:tc>
      </w:tr>
      <w:tr w:rsidR="008C5B6C" w:rsidRPr="008C5B6C" w14:paraId="5745E7F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46E41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A9610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B6E5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570B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662,889,729,34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2572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0,608,390,520,54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5526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57</w:t>
            </w:r>
          </w:p>
        </w:tc>
      </w:tr>
      <w:tr w:rsidR="008C5B6C" w:rsidRPr="008C5B6C" w14:paraId="122640F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E1E12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88566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6E20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A7DD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992,445,129,17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968C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1,691,071,599,37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5A0C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5</w:t>
            </w:r>
          </w:p>
        </w:tc>
      </w:tr>
      <w:tr w:rsidR="008C5B6C" w:rsidRPr="008C5B6C" w14:paraId="207E7D5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965C6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63C91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7346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134B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089,493,757,56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05BA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930,967,694,75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7C85D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4</w:t>
            </w:r>
          </w:p>
        </w:tc>
      </w:tr>
      <w:tr w:rsidR="008C5B6C" w:rsidRPr="008C5B6C" w14:paraId="2533A96D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9A44A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76A7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L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B535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9AFE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40,080,31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D6B9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2,548,031,31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618D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9</w:t>
            </w:r>
          </w:p>
        </w:tc>
      </w:tr>
      <w:tr w:rsidR="008C5B6C" w:rsidRPr="008C5B6C" w14:paraId="5CEE4F1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F792B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9C4415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B455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F6D2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76,166,53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A34A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815,911,49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29DD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6</w:t>
            </w:r>
          </w:p>
        </w:tc>
      </w:tr>
      <w:tr w:rsidR="008C5B6C" w:rsidRPr="008C5B6C" w14:paraId="3C7BF3E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5D2DA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AD22A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7495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5854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04,815,64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75D4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971,692,55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2F84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9</w:t>
            </w:r>
          </w:p>
        </w:tc>
      </w:tr>
      <w:tr w:rsidR="008C5B6C" w:rsidRPr="008C5B6C" w14:paraId="0C5CF31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4856E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3ADD6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C40B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C4C5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47,854,65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A13A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2,369,620,55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0CA4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9</w:t>
            </w:r>
          </w:p>
        </w:tc>
      </w:tr>
      <w:tr w:rsidR="008C5B6C" w:rsidRPr="008C5B6C" w14:paraId="0091E3DC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E779F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F288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MA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2086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81C1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366,013,67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AC10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7,469,783,72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BEA2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79CD796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DF29A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4E482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407F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873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8,656,234,09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A25D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2,806,214,35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99EC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9</w:t>
            </w:r>
          </w:p>
        </w:tc>
      </w:tr>
      <w:tr w:rsidR="008C5B6C" w:rsidRPr="008C5B6C" w14:paraId="2DBBF83C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B681D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9EE0E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6DDA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314E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595,029,04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6DB8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3,578,892,47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1C26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6</w:t>
            </w:r>
          </w:p>
        </w:tc>
      </w:tr>
      <w:tr w:rsidR="008C5B6C" w:rsidRPr="008C5B6C" w14:paraId="0AE3207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2ED13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1D066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B1B4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10F7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89,246,46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AF7F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2,565,037,55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766E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7387077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60FB0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A085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L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DD2A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8537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,550,309,99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62E8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325,578,782,72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3E36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5</w:t>
            </w:r>
          </w:p>
        </w:tc>
      </w:tr>
      <w:tr w:rsidR="008C5B6C" w:rsidRPr="008C5B6C" w14:paraId="21E2AE8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36F4A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54144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A42A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AF0B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1,955,088,35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2126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473,039,414,91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88C1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3</w:t>
            </w:r>
          </w:p>
        </w:tc>
      </w:tr>
      <w:tr w:rsidR="008C5B6C" w:rsidRPr="008C5B6C" w14:paraId="25A08C6A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4DA9F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7D279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3B52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A4E7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2,171,266,67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14A9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440,573,927,92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7DD4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5A657139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378B0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DCB70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63F3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3F93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9,770,766,11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DBED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583,234,248,02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E95C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2</w:t>
            </w:r>
          </w:p>
        </w:tc>
      </w:tr>
      <w:tr w:rsidR="008C5B6C" w:rsidRPr="008C5B6C" w14:paraId="7B37BBD0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B587C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931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L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3E95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AEB0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06,555,509,70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6FEC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5,834,505,485,31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9CC1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8</w:t>
            </w:r>
          </w:p>
        </w:tc>
      </w:tr>
      <w:tr w:rsidR="008C5B6C" w:rsidRPr="008C5B6C" w14:paraId="795E23E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2D078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85E44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2B69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4314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2,269,926,74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22F0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017,159,595,51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3040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5</w:t>
            </w:r>
          </w:p>
        </w:tc>
      </w:tr>
      <w:tr w:rsidR="008C5B6C" w:rsidRPr="008C5B6C" w14:paraId="7512656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94714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CB276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ABF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C537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6,165,999,78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BA8B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895,345,778,17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376D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6A28D2C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C8F7B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D3CC2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A944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71E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2,160,652,37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8F93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845,037,355,08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E88F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44FC1A30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2B09D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5460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BB0D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AFF9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6,683,353,90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C308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52,001,351,74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D86D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6</w:t>
            </w:r>
          </w:p>
        </w:tc>
      </w:tr>
      <w:tr w:rsidR="008C5B6C" w:rsidRPr="008C5B6C" w14:paraId="08B1FFEC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8582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AFE54A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1C45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4F56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,084,269,79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16B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76,480,109,57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EF09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34F53FD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B3B36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F5AEB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C5C7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47E6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,577,230,88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2E7B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08,417,331,06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0930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6</w:t>
            </w:r>
          </w:p>
        </w:tc>
      </w:tr>
      <w:tr w:rsidR="008C5B6C" w:rsidRPr="008C5B6C" w14:paraId="35DE613C" w14:textId="77777777" w:rsidTr="00131648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9E31A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4CA9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D99D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2A3E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3,012,697,99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742A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62,192,739,44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55AE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5</w:t>
            </w:r>
          </w:p>
        </w:tc>
      </w:tr>
      <w:tr w:rsidR="008C5B6C" w:rsidRPr="008C5B6C" w14:paraId="55827D33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8EE3D5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13004A3E" w14:textId="362D0112" w:rsidR="00131648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8</w:t>
            </w:r>
          </w:p>
          <w:p w14:paraId="0CC85B1E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564ABCCC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2F450F8B" w14:textId="0C958508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07A33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1F737124" w14:textId="5F1D3894" w:rsidR="00131648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PRO</w:t>
            </w:r>
          </w:p>
          <w:p w14:paraId="5B94C769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6E05CBD5" w14:textId="77777777" w:rsidR="00131648" w:rsidRDefault="00131648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07720BAF" w14:textId="543EE9A0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36F74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9AD0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16,016,628,187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E87A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9,584,680,576,433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7FE4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6</w:t>
            </w:r>
          </w:p>
        </w:tc>
      </w:tr>
      <w:tr w:rsidR="008C5B6C" w:rsidRPr="008C5B6C" w14:paraId="5D7A43FA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09E91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3FEFD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11F2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5651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00,710,364,759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45DE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8,588,970,471,991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431E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2</w:t>
            </w:r>
          </w:p>
        </w:tc>
      </w:tr>
      <w:tr w:rsidR="008C5B6C" w:rsidRPr="008C5B6C" w14:paraId="2F6FAFB7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8EB35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833BE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D7C8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E698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689,094,320,891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36C3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21,086,427,083,575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C0DF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0</w:t>
            </w:r>
          </w:p>
        </w:tc>
      </w:tr>
      <w:tr w:rsidR="008C5B6C" w:rsidRPr="008C5B6C" w14:paraId="24884116" w14:textId="77777777" w:rsidTr="00131648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B4DF2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E2266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6FBB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3FA0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,482,260,092,259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B579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21,812,999,448,669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B805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8</w:t>
            </w:r>
          </w:p>
        </w:tc>
      </w:tr>
      <w:tr w:rsidR="008C5B6C" w:rsidRPr="008C5B6C" w14:paraId="6ADB964B" w14:textId="77777777" w:rsidTr="00131648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359F8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9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653F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UDP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FF49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7E24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3,574,823,706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FD2C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39,915,871,769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6A74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4</w:t>
            </w:r>
          </w:p>
        </w:tc>
      </w:tr>
      <w:tr w:rsidR="008C5B6C" w:rsidRPr="008C5B6C" w14:paraId="77598CC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21BD1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6039A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19AA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60B3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,526,837,035.00 </w:t>
            </w:r>
          </w:p>
        </w:tc>
        <w:tc>
          <w:tcPr>
            <w:tcW w:w="27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86EE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21,632,597,21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389C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8</w:t>
            </w:r>
          </w:p>
        </w:tc>
      </w:tr>
      <w:tr w:rsidR="008C5B6C" w:rsidRPr="008C5B6C" w14:paraId="3B2E76C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7AA74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711C4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77BF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B328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7,744,898,85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D6A2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92,003,943,52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E84E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6</w:t>
            </w:r>
          </w:p>
        </w:tc>
      </w:tr>
      <w:tr w:rsidR="008C5B6C" w:rsidRPr="008C5B6C" w14:paraId="22C23B6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90763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14948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2790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AB8A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13,584,665,78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A725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51,369,072,12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29DF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28</w:t>
            </w:r>
          </w:p>
        </w:tc>
      </w:tr>
      <w:tr w:rsidR="008C5B6C" w:rsidRPr="008C5B6C" w14:paraId="54395903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6EE81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AA13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U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83D5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5CB1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4,401,540,07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DB3D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71,623,023,40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9CBB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6</w:t>
            </w:r>
          </w:p>
        </w:tc>
      </w:tr>
      <w:tr w:rsidR="008C5B6C" w:rsidRPr="008C5B6C" w14:paraId="29A76E3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18BC0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AF14C2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258B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15BD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5,924,300,25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C086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20,351,043,08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B99C8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7</w:t>
            </w:r>
          </w:p>
        </w:tc>
      </w:tr>
      <w:tr w:rsidR="008C5B6C" w:rsidRPr="008C5B6C" w14:paraId="679EA6E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3CF92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2FCCC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EAB5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F9D9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,258,746,85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D8F2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24,744,062,68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9E18C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3</w:t>
            </w:r>
          </w:p>
        </w:tc>
      </w:tr>
      <w:tr w:rsidR="008C5B6C" w:rsidRPr="008C5B6C" w14:paraId="3DE607A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75CD4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4FE83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C694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EFCA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8,125,478,44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FF0F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16,737,170,42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CA44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9</w:t>
            </w:r>
          </w:p>
        </w:tc>
      </w:tr>
      <w:tr w:rsidR="008C5B6C" w:rsidRPr="008C5B6C" w14:paraId="0A3EF272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BFD0A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3973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W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BCF3F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7520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4,313,284,57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2723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6,098,153,34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39CB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65</w:t>
            </w:r>
          </w:p>
        </w:tc>
      </w:tr>
      <w:tr w:rsidR="008C5B6C" w:rsidRPr="008C5B6C" w14:paraId="77A83F7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E7AAA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8A74B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CD5E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763D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886,903,14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D6C2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6,458,805,37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9AC6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9</w:t>
            </w:r>
          </w:p>
        </w:tc>
      </w:tr>
      <w:tr w:rsidR="008C5B6C" w:rsidRPr="008C5B6C" w14:paraId="1B01329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9793D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108B2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8544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514B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6,443,643,45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84E7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8,866,081,129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684C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23</w:t>
            </w:r>
          </w:p>
        </w:tc>
      </w:tr>
      <w:tr w:rsidR="008C5B6C" w:rsidRPr="008C5B6C" w14:paraId="0898F6A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FFB8B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5EB5E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51BD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9AE1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7,444,244,95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7AD6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0,602,179,91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3F92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43</w:t>
            </w:r>
          </w:p>
        </w:tc>
      </w:tr>
      <w:tr w:rsidR="008C5B6C" w:rsidRPr="008C5B6C" w14:paraId="7786084A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3B16B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3779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BM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EF71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9885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8,963,152,87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055C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09,591,455,28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7D43E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0</w:t>
            </w:r>
          </w:p>
        </w:tc>
      </w:tr>
      <w:tr w:rsidR="008C5B6C" w:rsidRPr="008C5B6C" w14:paraId="3B1E722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F900C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AA0DDD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B567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04F5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4,154,673,21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0CD7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60,445,865,84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6462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8</w:t>
            </w:r>
          </w:p>
        </w:tc>
      </w:tr>
      <w:tr w:rsidR="008C5B6C" w:rsidRPr="008C5B6C" w14:paraId="7CF5DCF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A0D3F0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3867C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234E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371A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0,503,143,89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D072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71,096,800,59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89FC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5</w:t>
            </w:r>
          </w:p>
        </w:tc>
      </w:tr>
      <w:tr w:rsidR="008C5B6C" w:rsidRPr="008C5B6C" w14:paraId="6C03067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2A195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1AE7F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19B9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BA84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9,879,980,63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4A31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17,606,761,07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23CC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8</w:t>
            </w:r>
          </w:p>
        </w:tc>
      </w:tr>
      <w:tr w:rsidR="008C5B6C" w:rsidRPr="008C5B6C" w14:paraId="5808F327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1D0C6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0C1C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DT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C6AF4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F3BA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02,592,727,86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FDE4A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795,788,452,76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FA35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2</w:t>
            </w:r>
          </w:p>
        </w:tc>
      </w:tr>
      <w:tr w:rsidR="008C5B6C" w:rsidRPr="008C5B6C" w14:paraId="239C74C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64F6C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5B574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020B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4428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91,136,360,97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2A4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971,061,771,71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41CA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4</w:t>
            </w:r>
          </w:p>
        </w:tc>
      </w:tr>
      <w:tr w:rsidR="008C5B6C" w:rsidRPr="008C5B6C" w14:paraId="25D59708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39F4E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7420B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9246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5E47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81,086,181,11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ACF2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161,105,356,52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8B7F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7</w:t>
            </w:r>
          </w:p>
        </w:tc>
      </w:tr>
      <w:tr w:rsidR="008C5B6C" w:rsidRPr="008C5B6C" w14:paraId="69B39AE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0FD8C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FB75ED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7CAB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851C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13,923,182,15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618D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387,321,004,20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7F9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2</w:t>
            </w:r>
          </w:p>
        </w:tc>
      </w:tr>
      <w:tr w:rsidR="008C5B6C" w:rsidRPr="008C5B6C" w14:paraId="11CABA74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49725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48B2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E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C758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55B4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424,996,59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BF5E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2,565,515,82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9ED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4EC967BB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5FB7A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54E6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D528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3FD1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491,997,648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0C1A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2,590,228,52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2184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46AC012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9D488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F4237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2079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AFB7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524,613,24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DA72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3,731,723,32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2290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8C5B6C" w:rsidRPr="008C5B6C" w14:paraId="00E84B32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B4FD5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672FE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6314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C26D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115,918,82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BB21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2,269,524,06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D0DD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5F0D7FF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997F9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05D7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OD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E3BA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4447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,571,661,52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2B92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911,163,391,13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52085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5</w:t>
            </w:r>
          </w:p>
        </w:tc>
      </w:tr>
      <w:tr w:rsidR="008C5B6C" w:rsidRPr="008C5B6C" w14:paraId="70ED481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F3AF1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90658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324D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9F6B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8,410,679,07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9DE5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936,147,888,28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4452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2</w:t>
            </w:r>
          </w:p>
        </w:tc>
      </w:tr>
      <w:tr w:rsidR="008C5B6C" w:rsidRPr="008C5B6C" w14:paraId="7248D040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F4C97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E2C6E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58DD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F6FF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5,419,490,75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6F7C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650,686,851,64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C44D0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8</w:t>
            </w:r>
          </w:p>
        </w:tc>
      </w:tr>
      <w:tr w:rsidR="008C5B6C" w:rsidRPr="008C5B6C" w14:paraId="0BE505EC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6A2EA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8C527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4C066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5FE2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5,545,200,481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48DD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547,426,939,513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333B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3</w:t>
            </w:r>
          </w:p>
        </w:tc>
      </w:tr>
      <w:tr w:rsidR="008C5B6C" w:rsidRPr="008C5B6C" w14:paraId="36C8DD36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20F8F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CDBF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MD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FC62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2D40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2,169,215,67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D4AB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213,173,105,91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91CF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9</w:t>
            </w:r>
          </w:p>
        </w:tc>
      </w:tr>
      <w:tr w:rsidR="008C5B6C" w:rsidRPr="008C5B6C" w14:paraId="792221E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DB444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D6FB3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1036B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CD273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9,593,455,14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2508E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201,910,904,02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93C1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5</w:t>
            </w:r>
          </w:p>
        </w:tc>
      </w:tr>
      <w:tr w:rsidR="008C5B6C" w:rsidRPr="008C5B6C" w14:paraId="42022C94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7B90E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73D79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2D9F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049A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34,212,374,293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711C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303,511,723,151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1749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1</w:t>
            </w:r>
          </w:p>
        </w:tc>
      </w:tr>
      <w:tr w:rsidR="008C5B6C" w:rsidRPr="008C5B6C" w14:paraId="632AC553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75094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F2992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A404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0351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13,283,850,49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26D2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423,278,470,83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2664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2</w:t>
            </w:r>
          </w:p>
        </w:tc>
      </w:tr>
      <w:tr w:rsidR="008C5B6C" w:rsidRPr="008C5B6C" w14:paraId="2C4B95DB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E0F3F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B48E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M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27C1F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925F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664,424,147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1D9D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4,441,657,276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E9233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8</w:t>
            </w:r>
          </w:p>
        </w:tc>
      </w:tr>
      <w:tr w:rsidR="008C5B6C" w:rsidRPr="008C5B6C" w14:paraId="4F3CF546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C0B88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7478FF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2B9E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3E3D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,656,482,28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94730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4,922,534,22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CD53B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6</w:t>
            </w:r>
          </w:p>
        </w:tc>
      </w:tr>
      <w:tr w:rsidR="008C5B6C" w:rsidRPr="008C5B6C" w14:paraId="11B846BE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9A6B2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0D802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A08A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A8FDC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773,938,38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DD6B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6,049,716,67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41F7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6</w:t>
            </w:r>
          </w:p>
        </w:tc>
      </w:tr>
      <w:tr w:rsidR="008C5B6C" w:rsidRPr="008C5B6C" w14:paraId="4FEBE1FD" w14:textId="77777777" w:rsidTr="00067F23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E9C12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64F75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0B1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CD45B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142,557,829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B9BF3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8,433,574,878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A7A8A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11</w:t>
            </w:r>
          </w:p>
        </w:tc>
      </w:tr>
      <w:tr w:rsidR="008C5B6C" w:rsidRPr="008C5B6C" w14:paraId="6D9A2C9A" w14:textId="77777777" w:rsidTr="00067F23">
        <w:trPr>
          <w:trHeight w:val="315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AEB08E" w14:textId="77777777" w:rsidR="00067F23" w:rsidRDefault="00067F23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2749894B" w14:textId="75EA5AEA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8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38D4E" w14:textId="77777777" w:rsidR="00067F23" w:rsidRDefault="00067F23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4B24C8AE" w14:textId="18EE0CF3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ARA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38B2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767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0,663,273,477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3938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125,958,346,465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EF217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9</w:t>
            </w:r>
          </w:p>
        </w:tc>
      </w:tr>
      <w:tr w:rsidR="008C5B6C" w:rsidRPr="008C5B6C" w14:paraId="12461D3E" w14:textId="77777777" w:rsidTr="00067F23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ADFE64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05124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B005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9D01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000,420,922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005A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86,597,471,370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68E19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11B970EA" w14:textId="77777777" w:rsidTr="00067F23">
        <w:trPr>
          <w:trHeight w:val="315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DC83E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BE01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E965C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B064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,689,642,710.00 </w:t>
            </w:r>
          </w:p>
        </w:tc>
        <w:tc>
          <w:tcPr>
            <w:tcW w:w="27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D0791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85,232,564,474.00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838D6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8C5B6C" w:rsidRPr="008C5B6C" w14:paraId="08D5C551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2D8E90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C2DDB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0802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268A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,708,800,000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5F037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80,248,725,557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D3924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8C5B6C" w:rsidRPr="008C5B6C" w14:paraId="522C8E83" w14:textId="77777777" w:rsidTr="008C5B6C">
        <w:trPr>
          <w:trHeight w:val="315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FF607D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54764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R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0B91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8B70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51,942,594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2C9C2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819,761,502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2EA1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9</w:t>
            </w:r>
          </w:p>
        </w:tc>
      </w:tr>
      <w:tr w:rsidR="008C5B6C" w:rsidRPr="008C5B6C" w14:paraId="0663B3C7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641C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B826B8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256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1C1F9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17,068,232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B5A5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472,164,984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51F6F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2</w:t>
            </w:r>
          </w:p>
        </w:tc>
      </w:tr>
      <w:tr w:rsidR="008C5B6C" w:rsidRPr="008C5B6C" w14:paraId="54176F4D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9F4939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CEC777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72899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D65E6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34,276,645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B0D2F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871,869,145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59BD2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8</w:t>
            </w:r>
          </w:p>
        </w:tc>
      </w:tr>
      <w:tr w:rsidR="008C5B6C" w:rsidRPr="008C5B6C" w14:paraId="6861623F" w14:textId="77777777" w:rsidTr="008C5B6C">
        <w:trPr>
          <w:trHeight w:val="315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15B6AA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0D5B7E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BD268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3AD41" w14:textId="77777777" w:rsidR="008C5B6C" w:rsidRPr="008C5B6C" w:rsidRDefault="008C5B6C" w:rsidP="008C5B6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67,337,106.00 </w:t>
            </w:r>
          </w:p>
        </w:tc>
        <w:tc>
          <w:tcPr>
            <w:tcW w:w="2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A8FC5" w14:textId="77777777" w:rsidR="008C5B6C" w:rsidRPr="008C5B6C" w:rsidRDefault="008C5B6C" w:rsidP="008C5B6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2,076,978,640.00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A6DC1" w14:textId="77777777" w:rsidR="008C5B6C" w:rsidRPr="008C5B6C" w:rsidRDefault="008C5B6C" w:rsidP="008C5B6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C5B6C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32</w:t>
            </w:r>
          </w:p>
        </w:tc>
      </w:tr>
    </w:tbl>
    <w:p w14:paraId="0F25AAE1" w14:textId="3DBA67D8" w:rsidR="006658EB" w:rsidRDefault="006658EB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32E8D81" w14:textId="780CA6DF" w:rsidR="00B81EA6" w:rsidRDefault="00B81EA6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 2</w:t>
      </w:r>
    </w:p>
    <w:p w14:paraId="186AB3F9" w14:textId="722AAE8F" w:rsidR="00B81EA6" w:rsidRDefault="00B81EA6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hitungan Net Working Capital</w:t>
      </w:r>
    </w:p>
    <w:tbl>
      <w:tblPr>
        <w:tblW w:w="10627" w:type="dxa"/>
        <w:jc w:val="center"/>
        <w:tblLook w:val="04A0" w:firstRow="1" w:lastRow="0" w:firstColumn="1" w:lastColumn="0" w:noHBand="0" w:noVBand="1"/>
      </w:tblPr>
      <w:tblGrid>
        <w:gridCol w:w="416"/>
        <w:gridCol w:w="828"/>
        <w:gridCol w:w="1019"/>
        <w:gridCol w:w="2410"/>
        <w:gridCol w:w="2410"/>
        <w:gridCol w:w="2693"/>
        <w:gridCol w:w="851"/>
      </w:tblGrid>
      <w:tr w:rsidR="009B7F69" w:rsidRPr="00C015E7" w14:paraId="298E0CE0" w14:textId="77777777" w:rsidTr="009B7F69">
        <w:trPr>
          <w:trHeight w:val="300"/>
          <w:jc w:val="center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EE80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07742A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de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A450E3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ahun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63EE5A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Aset Lancar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5FD7F8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Hutang Lancar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9113C0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Total Aset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5397D7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umlah</w:t>
            </w:r>
          </w:p>
        </w:tc>
      </w:tr>
      <w:tr w:rsidR="009B7F69" w:rsidRPr="00C015E7" w14:paraId="7B9114AF" w14:textId="77777777" w:rsidTr="009B7F69">
        <w:trPr>
          <w:trHeight w:val="300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90C9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8AB6E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DCP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790E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9E2D8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30,315,155,278,02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46794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24,493,176,968,23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A85B3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6,515,833,214,54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FF119" w14:textId="303AC579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9</w:t>
            </w:r>
          </w:p>
        </w:tc>
      </w:tr>
      <w:tr w:rsidR="009B7F69" w:rsidRPr="00C015E7" w14:paraId="63FD9D1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D37E2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9B6C5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974A9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14B98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198,674,282,99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1D440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392,142,631,18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C6E43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,676,206,827,34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E8DA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2</w:t>
            </w:r>
          </w:p>
        </w:tc>
      </w:tr>
      <w:tr w:rsidR="009B7F69" w:rsidRPr="00C015E7" w14:paraId="1727C42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7FFEC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5EE5F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A86F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EBBC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635,321,504,73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36FA1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519,129,820,48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24352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5,978,673,938,13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8880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9</w:t>
            </w:r>
          </w:p>
        </w:tc>
      </w:tr>
      <w:tr w:rsidR="009B7F69" w:rsidRPr="00C015E7" w14:paraId="28D11D3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D8BF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0FADF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90D2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E21AA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437,620,539,86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4C08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579,040,895,1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B92D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321,024,480,87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C8BE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2</w:t>
            </w:r>
          </w:p>
        </w:tc>
      </w:tr>
      <w:tr w:rsidR="009B7F69" w:rsidRPr="00C015E7" w14:paraId="2300A8E2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5B05E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FE1B8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MAN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71DA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D1F11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312,683,21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1B66C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27,188,20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43F06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728,120,84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AC47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55</w:t>
            </w:r>
          </w:p>
        </w:tc>
      </w:tr>
      <w:tr w:rsidR="009B7F69" w:rsidRPr="00C015E7" w14:paraId="7E39CFE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BA5C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F41F5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63D25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88CC6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364,679,87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16C79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20,247,0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F2BCF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799,397,51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8783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06</w:t>
            </w:r>
          </w:p>
        </w:tc>
      </w:tr>
      <w:tr w:rsidR="009B7F69" w:rsidRPr="00C015E7" w14:paraId="1868BC4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EA4BB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67106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EE36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A27ED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435,816,82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E829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49,061,65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9BBD0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861,888,87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EE3D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33</w:t>
            </w:r>
          </w:p>
        </w:tc>
      </w:tr>
      <w:tr w:rsidR="009B7F69" w:rsidRPr="00C015E7" w14:paraId="6D603B4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0CAB1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0C786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73181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6F6D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555,826,74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D7874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71,816,84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6D017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966,109,13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DE9D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97</w:t>
            </w:r>
          </w:p>
        </w:tc>
      </w:tr>
      <w:tr w:rsidR="009B7F69" w:rsidRPr="00C015E7" w14:paraId="339AE434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D048F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8C5B4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PLN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96EFC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78E96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8,170,838,06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9FCF6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,909,431,5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E507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9,460,345,08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B522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1</w:t>
            </w:r>
          </w:p>
        </w:tc>
      </w:tr>
      <w:tr w:rsidR="009B7F69" w:rsidRPr="00C015E7" w14:paraId="2C367E0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31706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25DF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CB7CD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80E8E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676,576,49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737A2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6,158,911,98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21DF4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0,391,359,95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011C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82</w:t>
            </w:r>
          </w:p>
        </w:tc>
      </w:tr>
      <w:tr w:rsidR="009B7F69" w:rsidRPr="00C015E7" w14:paraId="6898C8D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8D5C4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A278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6B12B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B940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958,891,76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F6235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7,314,345,54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B6009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9,611,111,19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2829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7</w:t>
            </w:r>
          </w:p>
        </w:tc>
      </w:tr>
      <w:tr w:rsidR="009B7F69" w:rsidRPr="00C015E7" w14:paraId="080FCFB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5E1F8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ED1B3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3A199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F5C04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303,386,74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DE43A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5,771,555,20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D5372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8,617,781,74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2A27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93</w:t>
            </w:r>
          </w:p>
        </w:tc>
      </w:tr>
      <w:tr w:rsidR="009B7F69" w:rsidRPr="00C015E7" w14:paraId="3FF9B23A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A106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79FD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SP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F3649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66F7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4,438,741,13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3B8D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,590,896,10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AEECB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47,037,543,98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C043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9</w:t>
            </w:r>
          </w:p>
        </w:tc>
      </w:tr>
      <w:tr w:rsidR="009B7F69" w:rsidRPr="00C015E7" w14:paraId="40156EC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37408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B32C4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B639D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D6DB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8,307,449,17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B2A63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5,443,220,09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9E6F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99,903,703,38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844D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3</w:t>
            </w:r>
          </w:p>
        </w:tc>
      </w:tr>
      <w:tr w:rsidR="009B7F69" w:rsidRPr="00C015E7" w14:paraId="7A20E4A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489CF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BB930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04CD8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4CDD1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4,489,321,25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CBF9D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,927,120,01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3D095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04,778,918,14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B629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5</w:t>
            </w:r>
          </w:p>
        </w:tc>
      </w:tr>
      <w:tr w:rsidR="009B7F69" w:rsidRPr="00C015E7" w14:paraId="118BA0F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F00F2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81AE5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095C3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24E2A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0,805,342,35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17438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9,369,590,7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869AB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91,092,516,34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A1DF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94</w:t>
            </w:r>
          </w:p>
        </w:tc>
      </w:tr>
      <w:tr w:rsidR="009B7F69" w:rsidRPr="00C015E7" w14:paraId="3DFFC743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ABB5B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681D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SR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4D25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AE51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,521,030,73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86F1E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923,805,48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A554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1,894,272,00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6470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7</w:t>
            </w:r>
          </w:p>
        </w:tc>
      </w:tr>
      <w:tr w:rsidR="00C015E7" w:rsidRPr="00C015E7" w14:paraId="7C8C200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8C288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AF4E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91BD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28357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,156,001,15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7756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198,161,43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027E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1,226,814,87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835F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9</w:t>
            </w:r>
          </w:p>
        </w:tc>
      </w:tr>
      <w:tr w:rsidR="00C015E7" w:rsidRPr="00C015E7" w14:paraId="671EDFC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B55C5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A497F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671CE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CC7D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034,403,54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91D1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633,263,4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DE65F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1,933,974,71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A370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7</w:t>
            </w:r>
          </w:p>
        </w:tc>
      </w:tr>
      <w:tr w:rsidR="009B7F69" w:rsidRPr="00C015E7" w14:paraId="4F0DB6C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B273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9C279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A8D2E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AFE7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636,178,31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4EE01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717,703,47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F7F7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2,298,925,27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32A6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4</w:t>
            </w:r>
          </w:p>
        </w:tc>
      </w:tr>
      <w:tr w:rsidR="009B7F69" w:rsidRPr="00C015E7" w14:paraId="6E804E4A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29236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408BC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AP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3F04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9AB1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6,498,735,01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16267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,280,173,02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D8BA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43,136,436,71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34DE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14</w:t>
            </w:r>
          </w:p>
        </w:tc>
      </w:tr>
      <w:tr w:rsidR="00C015E7" w:rsidRPr="00C015E7" w14:paraId="7C9EE08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484FB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26E97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D62B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E277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7,744,633,32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BBF3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7,445,381,4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7E6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42,306,771,02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595C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05</w:t>
            </w:r>
          </w:p>
        </w:tc>
      </w:tr>
      <w:tr w:rsidR="00C015E7" w:rsidRPr="00C015E7" w14:paraId="50DCF42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17BB6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E73D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2F6D0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58E0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6,400,639,86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6E4D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6,843,248,57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598F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39,570,998,33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B2B6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13</w:t>
            </w:r>
          </w:p>
        </w:tc>
      </w:tr>
      <w:tr w:rsidR="009B7F69" w:rsidRPr="00C015E7" w14:paraId="2BA1C135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90093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F270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49F8E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DEDEB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2,845,370,85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138EE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6,386,787,78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5E7ED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35,434,013,48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439F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2</w:t>
            </w:r>
          </w:p>
        </w:tc>
      </w:tr>
      <w:tr w:rsidR="009B7F69" w:rsidRPr="00C015E7" w14:paraId="5E21BBAC" w14:textId="77777777" w:rsidTr="00067F23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73D6DA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276B893E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777DD25C" w14:textId="62065158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50D617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7C6DA0F7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30FC17E5" w14:textId="3F32016E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SS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2D8B6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4AA94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4,327,185,157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4C794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,503,358,863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D5A85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07,362,210,157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885C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44</w:t>
            </w:r>
          </w:p>
        </w:tc>
      </w:tr>
      <w:tr w:rsidR="00C015E7" w:rsidRPr="00C015E7" w14:paraId="0CDE68FC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29AA2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71468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AB70E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708C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0,851,588,228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9E4B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,286,132,239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7E92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56,020,467,272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8E24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7</w:t>
            </w:r>
          </w:p>
        </w:tc>
      </w:tr>
      <w:tr w:rsidR="009B7F69" w:rsidRPr="00C015E7" w14:paraId="388DD871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6E4A3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20E79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61184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EDD4E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8,590,411,370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0E869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761,316,460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4DA69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54,690,876,408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DE6D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2</w:t>
            </w:r>
          </w:p>
        </w:tc>
      </w:tr>
      <w:tr w:rsidR="009B7F69" w:rsidRPr="00C015E7" w14:paraId="1A621947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B5371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0EAD7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20A43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48957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5,819,358,059.00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9BCF94" w14:textId="77777777" w:rsidR="00C015E7" w:rsidRPr="00C015E7" w:rsidRDefault="00C015E7" w:rsidP="00C015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,233,986,198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771B4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53,436,945,894.00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E940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69</w:t>
            </w:r>
          </w:p>
        </w:tc>
      </w:tr>
      <w:tr w:rsidR="00C015E7" w:rsidRPr="00C015E7" w14:paraId="19B237A9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7083F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82BB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CIP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6E358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7410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91,674,006,29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64EA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83,080,536,19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736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67,065,425,45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EBBA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5</w:t>
            </w:r>
          </w:p>
        </w:tc>
      </w:tr>
      <w:tr w:rsidR="009B7F69" w:rsidRPr="00C015E7" w14:paraId="139D5D1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E0C3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F747D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8BBC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D9B8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95,767,984,97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98A7A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08,300,895,92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65858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09,264,462,66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0FC5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6</w:t>
            </w:r>
          </w:p>
        </w:tc>
      </w:tr>
      <w:tr w:rsidR="009B7F69" w:rsidRPr="00C015E7" w14:paraId="6DA8B4A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08F9E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689FE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CB8AE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9DABC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47,736,855,34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D380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01,144,035,42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EA2A5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87,073,065,39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78D6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78</w:t>
            </w:r>
          </w:p>
        </w:tc>
      </w:tr>
      <w:tr w:rsidR="009B7F69" w:rsidRPr="00C015E7" w14:paraId="56D5AD6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2708A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84B84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9E572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8176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66,321,332,03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BCB46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1,907,072,93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6267E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84,034,513,12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8EC7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22</w:t>
            </w:r>
          </w:p>
        </w:tc>
      </w:tr>
      <w:tr w:rsidR="009B7F69" w:rsidRPr="00C015E7" w14:paraId="49286403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6A76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5E5DA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EST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3B2B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F72BC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600,730,976,85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58A42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28,163,127,98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9F43D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399,477,523,89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B563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1</w:t>
            </w:r>
          </w:p>
        </w:tc>
      </w:tr>
      <w:tr w:rsidR="009B7F69" w:rsidRPr="00C015E7" w14:paraId="10C2B86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91989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88A7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05B3E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D289B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722,827,270,19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FB110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58,669,858,99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C9B6B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282,180,229,73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3CE6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92</w:t>
            </w:r>
          </w:p>
        </w:tc>
      </w:tr>
      <w:tr w:rsidR="009B7F69" w:rsidRPr="00C015E7" w14:paraId="629DEFA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29704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C64A3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19C65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DAF7D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512,714,351,54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6191E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32,585,170,22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26086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046,212,385,41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D42F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44</w:t>
            </w:r>
          </w:p>
        </w:tc>
      </w:tr>
      <w:tr w:rsidR="009B7F69" w:rsidRPr="00C015E7" w14:paraId="3FD33C3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FECE0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332FF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C525B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450D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587,148,796,40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14E26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79,952,124,62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3DA31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078,468,909,02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5985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8</w:t>
            </w:r>
          </w:p>
        </w:tc>
      </w:tr>
      <w:tr w:rsidR="009B7F69" w:rsidRPr="00C015E7" w14:paraId="04C56EB1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BA03A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2B69F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IK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8E424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91E50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875,243,362,48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0C16B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43,322,441,12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CFFD7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358,913,455,64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A89C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22</w:t>
            </w:r>
          </w:p>
        </w:tc>
      </w:tr>
      <w:tr w:rsidR="009B7F69" w:rsidRPr="00C015E7" w14:paraId="76E9EB9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34417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C0187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76995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E492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838,420,407,56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CEEC3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408,288,167,43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4A022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192,672,527,43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1872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35</w:t>
            </w:r>
          </w:p>
        </w:tc>
      </w:tr>
      <w:tr w:rsidR="009B7F69" w:rsidRPr="00C015E7" w14:paraId="3AF7761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F90D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65511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E5B5C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7B70E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718,817,939,27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A63C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270,628,279,99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70E4F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064,221,042,58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D014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46</w:t>
            </w:r>
          </w:p>
        </w:tc>
      </w:tr>
      <w:tr w:rsidR="009B7F69" w:rsidRPr="00C015E7" w14:paraId="6BB06A2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7ADE2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AA1B3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E2258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C5A5B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561,159,739,72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7283B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301,675,244,89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33EC7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900,520,980,45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30A5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9</w:t>
            </w:r>
          </w:p>
        </w:tc>
      </w:tr>
      <w:tr w:rsidR="009B7F69" w:rsidRPr="00C015E7" w14:paraId="20A7F339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E5E72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E1ED5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IPP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5A9C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3CB83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6,581,368,10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74B61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07,830,945,82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7A06C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176,012,633,19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25D7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4</w:t>
            </w:r>
          </w:p>
        </w:tc>
      </w:tr>
      <w:tr w:rsidR="009B7F69" w:rsidRPr="00C015E7" w14:paraId="4E2BF03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2AA18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82BCD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942C7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79FA2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7,418,770,82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7EF48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78,283,630,0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7890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126,525,330,31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EF43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6</w:t>
            </w:r>
          </w:p>
        </w:tc>
      </w:tr>
      <w:tr w:rsidR="009B7F69" w:rsidRPr="00C015E7" w14:paraId="3DAE882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AA7E9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C6305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38F47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0632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4,765,863,84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BBBE0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66,079,648,18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75AB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044,606,725,85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98CE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03</w:t>
            </w:r>
          </w:p>
        </w:tc>
      </w:tr>
      <w:tr w:rsidR="009B7F69" w:rsidRPr="00C015E7" w14:paraId="327938C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AB0A8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BFB14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00377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5CF88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73,208,654,11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B6DED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47,729,876,36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8E728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888,336,506,75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CA23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2</w:t>
            </w:r>
          </w:p>
        </w:tc>
      </w:tr>
      <w:tr w:rsidR="009B7F69" w:rsidRPr="00C015E7" w14:paraId="778E61D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8522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8C8F9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KDP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6E39A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A6774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25,127,821,37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3C02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71,661,406,2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26380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30,006,852,23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F759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56</w:t>
            </w:r>
          </w:p>
        </w:tc>
      </w:tr>
      <w:tr w:rsidR="009B7F69" w:rsidRPr="00C015E7" w14:paraId="6C4D209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4D56D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09642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54E5A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FBAA5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6,926,323,53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C3721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77,364,586,6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FC16E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90,840,175,52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740C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14</w:t>
            </w:r>
          </w:p>
        </w:tc>
      </w:tr>
      <w:tr w:rsidR="009B7F69" w:rsidRPr="00C015E7" w14:paraId="0BA2BD5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E7CB9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7978F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22FFF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C264D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2,564,049,56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A3A29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29,540,100,58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A03DF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74,139,598,34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5E36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1</w:t>
            </w:r>
          </w:p>
        </w:tc>
      </w:tr>
      <w:tr w:rsidR="009B7F69" w:rsidRPr="00C015E7" w14:paraId="5966EC5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4780D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275D3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3043B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A2FF4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67,137,207,85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271B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08,482,187,82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59FB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56,499,706,86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2AB0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55</w:t>
            </w:r>
          </w:p>
        </w:tc>
      </w:tr>
      <w:tr w:rsidR="009B7F69" w:rsidRPr="00C015E7" w14:paraId="37889AC6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85176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E94F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DE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04BD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F778A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4,959,942,497,15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DD72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6,177,662,471,57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8015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54,540,978,397,96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F721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44</w:t>
            </w:r>
          </w:p>
        </w:tc>
      </w:tr>
      <w:tr w:rsidR="00C015E7" w:rsidRPr="00C015E7" w14:paraId="4550FFD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A65D2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51202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B305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B42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8,364,288,311,88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1B18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11,985,625,224,53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4BA9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0,862,926,586,75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753A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69</w:t>
            </w:r>
          </w:p>
        </w:tc>
      </w:tr>
      <w:tr w:rsidR="00C015E7" w:rsidRPr="00C015E7" w14:paraId="0CD0EE0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74A51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EE3B1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DFC7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AEE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8,397,860,868,62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0B7F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10,967,892,740,43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EB40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1,469,712,165,65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E6CC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4</w:t>
            </w:r>
          </w:p>
        </w:tc>
      </w:tr>
      <w:tr w:rsidR="00C015E7" w:rsidRPr="00C015E7" w14:paraId="4B9EC38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78E0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20917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848E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2CB1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9,586,676,362,74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642A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11,332,854,264,00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76F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4,999,403,480,78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2381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1</w:t>
            </w:r>
          </w:p>
        </w:tc>
      </w:tr>
      <w:tr w:rsidR="00C015E7" w:rsidRPr="00C015E7" w14:paraId="426B6F5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BF6DC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3486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ITY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5E755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821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06,721,141,16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3EE2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62,122,504,8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571B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18,897,892,81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76D5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84</w:t>
            </w:r>
          </w:p>
        </w:tc>
      </w:tr>
      <w:tr w:rsidR="00C015E7" w:rsidRPr="00C015E7" w14:paraId="649220D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9C0FD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76DE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06B3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D380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60,447,511,08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C313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1,703,899,31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95B2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52,922,512,42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9F1E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29</w:t>
            </w:r>
          </w:p>
        </w:tc>
      </w:tr>
      <w:tr w:rsidR="00C015E7" w:rsidRPr="00C015E7" w14:paraId="3E0AE7F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0347A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E0A03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E5F6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FBA8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54,733,573,42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B66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6,601,331,2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9030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51,332,974,9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50DB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29</w:t>
            </w:r>
          </w:p>
        </w:tc>
      </w:tr>
      <w:tr w:rsidR="00C015E7" w:rsidRPr="00C015E7" w14:paraId="7BB318B0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72A09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8785D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7544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96F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29,661,448,01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538B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6,617,421,5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D577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33,973,335,74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03BC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21</w:t>
            </w:r>
          </w:p>
        </w:tc>
      </w:tr>
      <w:tr w:rsidR="00C015E7" w:rsidRPr="00C015E7" w14:paraId="1237F92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C703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9B2B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SIS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A412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2DFE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4,406,733,37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5175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63,682,992,8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DE7D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72,484,542,68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A8A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401</w:t>
            </w:r>
          </w:p>
        </w:tc>
      </w:tr>
      <w:tr w:rsidR="00C015E7" w:rsidRPr="00C015E7" w14:paraId="1A79387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5EDE4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824D1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3680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9DE9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44,941,389,96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DBDE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49,024,359,92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ACF0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38,263,035,99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4713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64</w:t>
            </w:r>
          </w:p>
        </w:tc>
      </w:tr>
      <w:tr w:rsidR="00C015E7" w:rsidRPr="00C015E7" w14:paraId="4CB78EB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78A22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F2438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49DA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1F2A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30,194,381,58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7C83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18,419,841,9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8B90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26,136,140,61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E18B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03</w:t>
            </w:r>
          </w:p>
        </w:tc>
      </w:tr>
      <w:tr w:rsidR="00C015E7" w:rsidRPr="00C015E7" w14:paraId="4F7DAA6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EA884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79D89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5F9E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215B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24,279,976,94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73F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19,190,277,2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0E7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46,666,448,27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CFEF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5</w:t>
            </w:r>
          </w:p>
        </w:tc>
      </w:tr>
      <w:tr w:rsidR="00C015E7" w:rsidRPr="00C015E7" w14:paraId="197C2E01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FF5AF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22B0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R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4A395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75BA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18,195,17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32E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8,368,18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FED8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36,196,02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9660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71</w:t>
            </w:r>
          </w:p>
        </w:tc>
      </w:tr>
      <w:tr w:rsidR="00C015E7" w:rsidRPr="00C015E7" w14:paraId="0E58305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FDA1D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35DDB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87D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1337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20,645,59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026C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11,609,4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CBC9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39,255,18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BE97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3</w:t>
            </w:r>
          </w:p>
        </w:tc>
      </w:tr>
      <w:tr w:rsidR="00C015E7" w:rsidRPr="00C015E7" w14:paraId="7DB0A62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42E5E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A8B2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97F3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2E46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21,894,71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0574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10,963,37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1D45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40,668,41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B6C9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69</w:t>
            </w:r>
          </w:p>
        </w:tc>
      </w:tr>
      <w:tr w:rsidR="00C015E7" w:rsidRPr="00C015E7" w14:paraId="228ADE79" w14:textId="77777777" w:rsidTr="00131648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E412B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E045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A4B9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19CB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23,571,97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6FF2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10,780,8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7B5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41,902,38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8791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05</w:t>
            </w:r>
          </w:p>
        </w:tc>
      </w:tr>
      <w:tr w:rsidR="00C015E7" w:rsidRPr="00C015E7" w14:paraId="48121E83" w14:textId="77777777" w:rsidTr="00067F23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46255A" w14:textId="77777777" w:rsidR="00131648" w:rsidRDefault="00131648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0F55BC6E" w14:textId="77777777" w:rsidR="00131648" w:rsidRDefault="00131648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44857D62" w14:textId="4213DEC3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1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4A1F7" w14:textId="77777777" w:rsidR="00131648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 xml:space="preserve"> </w:t>
            </w:r>
          </w:p>
          <w:p w14:paraId="3B797D6E" w14:textId="77777777" w:rsidR="00131648" w:rsidRDefault="00131648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5027DFA2" w14:textId="7FE6272A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 xml:space="preserve">DART </w:t>
            </w:r>
          </w:p>
        </w:tc>
        <w:tc>
          <w:tcPr>
            <w:tcW w:w="10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B2B2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4820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255,695,90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D9CE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432,033,72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98A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880,951,29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CCA1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71</w:t>
            </w:r>
          </w:p>
        </w:tc>
      </w:tr>
      <w:tr w:rsidR="00C015E7" w:rsidRPr="00C015E7" w14:paraId="5FC17EB4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963F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ED463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C528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6B9A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182,368,717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CB60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09,340,883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0D2B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656,120,982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1511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4</w:t>
            </w:r>
          </w:p>
        </w:tc>
      </w:tr>
      <w:tr w:rsidR="00C015E7" w:rsidRPr="00C015E7" w14:paraId="0F719FF3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6AFE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836E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FC0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83F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188,892,861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D0DA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287,069,124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2554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604,034,590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E5DC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66</w:t>
            </w:r>
          </w:p>
        </w:tc>
      </w:tr>
      <w:tr w:rsidR="00C015E7" w:rsidRPr="00C015E7" w14:paraId="2307ECFC" w14:textId="77777777" w:rsidTr="00131648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11E74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E2328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97DE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FA9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142,287,400.00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3A45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995,858,912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597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462,680,097.00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390D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32</w:t>
            </w:r>
          </w:p>
        </w:tc>
      </w:tr>
      <w:tr w:rsidR="00C015E7" w:rsidRPr="00C015E7" w14:paraId="4883997E" w14:textId="77777777" w:rsidTr="00131648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1B3C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B6E8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ILD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D28D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37B4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180,236,974,06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CD96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550,608,637,03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C843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4,777,469,292,63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8A58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3</w:t>
            </w:r>
          </w:p>
        </w:tc>
      </w:tr>
      <w:tr w:rsidR="00C015E7" w:rsidRPr="00C015E7" w14:paraId="48D9689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A4420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84E1E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C188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63EF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567,112,486,58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BA6F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4,367,599,682,70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0FB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5,701,872,562,92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EC49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3</w:t>
            </w:r>
          </w:p>
        </w:tc>
      </w:tr>
      <w:tr w:rsidR="00C015E7" w:rsidRPr="00C015E7" w14:paraId="77E7E2C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8E537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255B5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EFC2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BC67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668,818,368,23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AD2A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6,489,247,592,87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0F6D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6,461,784,737,63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A4E3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1</w:t>
            </w:r>
          </w:p>
        </w:tc>
      </w:tr>
      <w:tr w:rsidR="00C015E7" w:rsidRPr="00C015E7" w14:paraId="4418504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3F91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A7802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C5D1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C1E0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459,625,889,45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921A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6,191,313,428,0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CCA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6,351,848,378,00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2176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6</w:t>
            </w:r>
          </w:p>
        </w:tc>
      </w:tr>
      <w:tr w:rsidR="00C015E7" w:rsidRPr="00C015E7" w14:paraId="6E7D1007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CBFA9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A8F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MAS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6CD9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E20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009,185,451,87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063E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080,280,696,76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68F6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616,971,029,62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767F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85</w:t>
            </w:r>
          </w:p>
        </w:tc>
      </w:tr>
      <w:tr w:rsidR="00C015E7" w:rsidRPr="00C015E7" w14:paraId="4F9FDF5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DCC28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F4A6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5FBF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0864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741,930,229,37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B3CC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166,176,089,31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6D3D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752,233,240,10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8BDA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81</w:t>
            </w:r>
          </w:p>
        </w:tc>
      </w:tr>
      <w:tr w:rsidR="00C015E7" w:rsidRPr="00C015E7" w14:paraId="621E6050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48179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BE204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7FEA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150D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165,390,132,31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731D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00,412,191,93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F772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113,941,603,35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B8EB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03</w:t>
            </w:r>
          </w:p>
        </w:tc>
      </w:tr>
      <w:tr w:rsidR="00C015E7" w:rsidRPr="00C015E7" w14:paraId="3348E8A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61BD7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AF823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3199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AD7F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797,719,720,01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B9A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88,645,645,5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CECA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623,414,189,14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EA26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54</w:t>
            </w:r>
          </w:p>
        </w:tc>
      </w:tr>
      <w:tr w:rsidR="00C015E7" w:rsidRPr="00C015E7" w14:paraId="0A9DF85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1291D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25F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UT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5E73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4133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724,985,445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287C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755,044,091,8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0238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3,788,227,459,96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0C9E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6</w:t>
            </w:r>
          </w:p>
        </w:tc>
      </w:tr>
      <w:tr w:rsidR="00C015E7" w:rsidRPr="00C015E7" w14:paraId="777D2F8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4DB4A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18D66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5A51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BAA1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073,849,342,91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81CE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900,303,058,10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A865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3,753,624,783,88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0941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03</w:t>
            </w:r>
          </w:p>
        </w:tc>
      </w:tr>
      <w:tr w:rsidR="00C015E7" w:rsidRPr="00C015E7" w14:paraId="179B4B0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9663A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78F9D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6A6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C335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924,474,668,93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B495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425,833,181,00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A085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5,308,923,447,77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EDB2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59</w:t>
            </w:r>
          </w:p>
        </w:tc>
      </w:tr>
      <w:tr w:rsidR="00C015E7" w:rsidRPr="00C015E7" w14:paraId="2A15ABB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99304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E794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0407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5BF6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165,460,087,44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D297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354,912,498,89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C79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5,586,178,093,96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FB5F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09</w:t>
            </w:r>
          </w:p>
        </w:tc>
      </w:tr>
      <w:tr w:rsidR="00C015E7" w:rsidRPr="00C015E7" w14:paraId="7108080B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69482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29EC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EMDE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1BCC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4675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13,884,585,92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CC21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81,032,836,60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F4F5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143,944,238,36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2912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28</w:t>
            </w:r>
          </w:p>
        </w:tc>
      </w:tr>
      <w:tr w:rsidR="00C015E7" w:rsidRPr="00C015E7" w14:paraId="2A5BCCE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97DA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C5C8E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A2FD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9719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851,347,307,71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69F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887,763,447,55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5FAA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454,054,273,49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CFEE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93</w:t>
            </w:r>
          </w:p>
        </w:tc>
      </w:tr>
      <w:tr w:rsidR="00C015E7" w:rsidRPr="00C015E7" w14:paraId="2CE46EC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D0330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42521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4C9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D389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88,507,549,72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1E4C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001,239,817,4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2AF4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728,638,990,78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A78A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31</w:t>
            </w:r>
          </w:p>
        </w:tc>
      </w:tr>
      <w:tr w:rsidR="00C015E7" w:rsidRPr="00C015E7" w14:paraId="0AC3CFB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7B5BC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DC38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3F0A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34C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02,657,683,21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30ED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095,251,094,70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CA8A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743,751,737,05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E7C5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9</w:t>
            </w:r>
          </w:p>
        </w:tc>
      </w:tr>
      <w:tr w:rsidR="00C015E7" w:rsidRPr="00C015E7" w14:paraId="79189374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04AAB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55B3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MI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9EE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41F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74,783,145,87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5C0D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4,605,074,88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2B94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91,866,986,26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A270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02</w:t>
            </w:r>
          </w:p>
        </w:tc>
      </w:tr>
      <w:tr w:rsidR="00C015E7" w:rsidRPr="00C015E7" w14:paraId="7A0A346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DCDC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2B9F2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5C2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A3A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67,196,924,71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25A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1,634,525,40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15B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70,707,453,07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000C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13</w:t>
            </w:r>
          </w:p>
        </w:tc>
      </w:tr>
      <w:tr w:rsidR="00C015E7" w:rsidRPr="00C015E7" w14:paraId="4F32921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88F4A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1FD04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6845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F04A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48,069,247,81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30E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93,806,868,88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E10C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69,030,674,62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5EA1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2</w:t>
            </w:r>
          </w:p>
        </w:tc>
      </w:tr>
      <w:tr w:rsidR="00C015E7" w:rsidRPr="00C015E7" w14:paraId="6F24EAD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1AFF0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B7113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CBBC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DB09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94,478,486,68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C7A2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68,336,742,19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625B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52,865,843,07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0F21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68</w:t>
            </w:r>
          </w:p>
        </w:tc>
      </w:tr>
      <w:tr w:rsidR="00C015E7" w:rsidRPr="00C015E7" w14:paraId="7D50477E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5256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B4A9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MTD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9936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84BE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95,255,257,72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5B2D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81,738,984,3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9CF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107,528,134,86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ABD6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93</w:t>
            </w:r>
          </w:p>
        </w:tc>
      </w:tr>
      <w:tr w:rsidR="00C015E7" w:rsidRPr="00C015E7" w14:paraId="5CAC231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D3A66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A2CFF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068A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BC48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66,605,508,68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F649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35,120,216,07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67E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87,323,142,09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6ABD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33</w:t>
            </w:r>
          </w:p>
        </w:tc>
      </w:tr>
      <w:tr w:rsidR="00C015E7" w:rsidRPr="00C015E7" w14:paraId="0DF7EF3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CBE39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E7838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CCFA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7AAD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93,500,638,90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2AEA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90,368,704,87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363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072,945,636,69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D06B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89</w:t>
            </w:r>
          </w:p>
        </w:tc>
      </w:tr>
      <w:tr w:rsidR="00C015E7" w:rsidRPr="00C015E7" w14:paraId="291EED3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A06B5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43C7F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A5DD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DD8A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97,830,875,08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DE56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66,965,051,46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551D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160,940,485,13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1874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3</w:t>
            </w:r>
          </w:p>
        </w:tc>
      </w:tr>
      <w:tr w:rsidR="00C015E7" w:rsidRPr="00C015E7" w14:paraId="23DCA99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7FCCB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E8CD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PR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CDB23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B35A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12,917,760,43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65F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28,957,173,5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83FB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705,918,986,76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16E2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94</w:t>
            </w:r>
          </w:p>
        </w:tc>
      </w:tr>
      <w:tr w:rsidR="00C015E7" w:rsidRPr="00C015E7" w14:paraId="4873F42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63A9C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5048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C2CC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D9CE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53,805,827,2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A8AB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09,260,780,29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7C8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727,361,676,94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C36E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05</w:t>
            </w:r>
          </w:p>
        </w:tc>
      </w:tr>
      <w:tr w:rsidR="00C015E7" w:rsidRPr="00C015E7" w14:paraId="1F8DAB9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6A055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5A87A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4123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B0F4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379,043,374,86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543F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64,080,854,95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E727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760,551,462,44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B11F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2</w:t>
            </w:r>
          </w:p>
        </w:tc>
      </w:tr>
      <w:tr w:rsidR="00C015E7" w:rsidRPr="00C015E7" w14:paraId="2540A5C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FC9EC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648A8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3C4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A99D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14,460,893,13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D9C1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78,523,126,15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ABC6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781,355,644,22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BB52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25</w:t>
            </w:r>
          </w:p>
        </w:tc>
      </w:tr>
      <w:tr w:rsidR="00C015E7" w:rsidRPr="00C015E7" w14:paraId="2506E03F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24A79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F60E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WS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5EF4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8B9A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250,403,227,98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70D1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30,963,598,54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EFC6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601,642,820,70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5165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8</w:t>
            </w:r>
          </w:p>
        </w:tc>
      </w:tr>
      <w:tr w:rsidR="00C015E7" w:rsidRPr="00C015E7" w14:paraId="2E6A605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D5A62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41B2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AF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9C4D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267,248,705,81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2350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8,876,768,04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9A9E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543,459,452,38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80AF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8</w:t>
            </w:r>
          </w:p>
        </w:tc>
      </w:tr>
      <w:tr w:rsidR="00C015E7" w:rsidRPr="00C015E7" w14:paraId="2A6E20B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FF51B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EF687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8A9C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50DE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250,715,596,82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2567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0,437,597,75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CEC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558,387,262,32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823B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9</w:t>
            </w:r>
          </w:p>
        </w:tc>
      </w:tr>
      <w:tr w:rsidR="00C015E7" w:rsidRPr="00C015E7" w14:paraId="07E8FCD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EA813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6B49A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525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A4C7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52,318,606,57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4916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4,849,017,3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BE9C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788,406,536,52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42F5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4</w:t>
            </w:r>
          </w:p>
        </w:tc>
      </w:tr>
      <w:tr w:rsidR="00C015E7" w:rsidRPr="00C015E7" w14:paraId="09F83F03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379A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F5F1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DO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FBD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4E22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91,117,181,19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40B9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25,236,451,41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D868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50,642,771,30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DFD3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</w:t>
            </w:r>
          </w:p>
        </w:tc>
      </w:tr>
      <w:tr w:rsidR="00C015E7" w:rsidRPr="00C015E7" w14:paraId="271C143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961EA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218D0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B57F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BBC6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05,485,717,45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7E76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,073,926,01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448E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68,396,392,75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DCFD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26</w:t>
            </w:r>
          </w:p>
        </w:tc>
      </w:tr>
      <w:tr w:rsidR="00C015E7" w:rsidRPr="00C015E7" w14:paraId="40E6E236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3FA3D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7E767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3354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ED4C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646,904,942,43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5D22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313,759,26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BDF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80,668,268,51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59BC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58</w:t>
            </w:r>
          </w:p>
        </w:tc>
      </w:tr>
      <w:tr w:rsidR="00C015E7" w:rsidRPr="00C015E7" w14:paraId="7EEB0037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810A2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707B6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E4A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6695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636,783,563,34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2D8D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746,769,61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55B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80,544,177,71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54B6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48</w:t>
            </w:r>
          </w:p>
        </w:tc>
      </w:tr>
      <w:tr w:rsidR="003B59CA" w:rsidRPr="00C015E7" w14:paraId="57820869" w14:textId="77777777" w:rsidTr="00067F23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A2BFA0" w14:textId="77777777" w:rsidR="00131648" w:rsidRDefault="00131648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18742E9A" w14:textId="7F09522F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2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3F9A26" w14:textId="77777777" w:rsidR="00131648" w:rsidRDefault="00131648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3C2C7DB9" w14:textId="72B105FC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INPP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FE96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96A3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3,338,681,425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D4F8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55,689,886,062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085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989,904,868,957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86D9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4</w:t>
            </w:r>
          </w:p>
        </w:tc>
      </w:tr>
      <w:tr w:rsidR="00C015E7" w:rsidRPr="00C015E7" w14:paraId="16E40F15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897EF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D85C8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2E45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DA42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5,878,224,090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F7D3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03,665,590,134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40D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657,106,251,566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6D7D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2</w:t>
            </w:r>
          </w:p>
        </w:tc>
      </w:tr>
      <w:tr w:rsidR="00C015E7" w:rsidRPr="00C015E7" w14:paraId="26255278" w14:textId="77777777" w:rsidTr="00131648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234B4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0BDAE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9B04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C5DE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849,220,249,359.00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B0CA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51,378,943,714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25E0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8,970,902,805,805.00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E252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2</w:t>
            </w:r>
          </w:p>
        </w:tc>
      </w:tr>
      <w:tr w:rsidR="00C015E7" w:rsidRPr="00C015E7" w14:paraId="428979B9" w14:textId="77777777" w:rsidTr="00131648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D989B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849C8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4B9B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641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007,355,068,56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A646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63,049,526,35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B562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9,163,821,178,88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5FF8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47</w:t>
            </w:r>
          </w:p>
        </w:tc>
      </w:tr>
      <w:tr w:rsidR="00C015E7" w:rsidRPr="00C015E7" w14:paraId="2EE0D152" w14:textId="77777777" w:rsidTr="00131648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0F7C5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29A3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RPT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82B35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764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882,837,36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C055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385,768,35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4D9E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1,164,935,1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7645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5</w:t>
            </w:r>
          </w:p>
        </w:tc>
      </w:tr>
      <w:tr w:rsidR="00C015E7" w:rsidRPr="00C015E7" w14:paraId="415F9AF6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CAF25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C0766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B5C7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6DBD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4,189,170,73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C405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244,809,93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DFC4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1,481,521,26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467D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2</w:t>
            </w:r>
          </w:p>
        </w:tc>
      </w:tr>
      <w:tr w:rsidR="00C015E7" w:rsidRPr="00C015E7" w14:paraId="77E3E75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C8A7B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D6AA8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842A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2AD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372,963,98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9F29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283,208,94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C4C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1,748,147,83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09B5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8</w:t>
            </w:r>
          </w:p>
        </w:tc>
      </w:tr>
      <w:tr w:rsidR="00C015E7" w:rsidRPr="00C015E7" w14:paraId="2A24200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2FD2A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B1DBF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F5CB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543E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420,467,43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AEA5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390,150,46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C8A8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2,251,800,5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C54F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C015E7" w:rsidRPr="00C015E7" w14:paraId="757BE024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ECC0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0042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BAG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D120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9950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1,844,136,19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6D20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7,893,829,5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4685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51,842,574,68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430A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5</w:t>
            </w:r>
          </w:p>
        </w:tc>
      </w:tr>
      <w:tr w:rsidR="00C015E7" w:rsidRPr="00C015E7" w14:paraId="0FB34F8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52C4F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5BAD6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8D2B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87F3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02,064,214,60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608F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9,225,533,8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2182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63,491,459,00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6AEF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81</w:t>
            </w:r>
          </w:p>
        </w:tc>
      </w:tr>
      <w:tr w:rsidR="00C015E7" w:rsidRPr="00C015E7" w14:paraId="4468D4F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FE324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DAA88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08BE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4DC3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83,250,826,29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FF62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5,407,718,78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3126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58,744,601,28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5EA4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53</w:t>
            </w:r>
          </w:p>
        </w:tc>
      </w:tr>
      <w:tr w:rsidR="00C015E7" w:rsidRPr="00C015E7" w14:paraId="2AC1E1D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BE222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301A2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79BD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33D6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8,155,437,87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6B91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7,172,644,14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83F3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43,422,913,60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DE4D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21</w:t>
            </w:r>
          </w:p>
        </w:tc>
      </w:tr>
      <w:tr w:rsidR="00C015E7" w:rsidRPr="00C015E7" w14:paraId="0EE9B8D4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0253C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5664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IJ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42131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3ADB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540,885,742,46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BA36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395,923,707,32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7F45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2,184,611,579,31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6871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86</w:t>
            </w:r>
          </w:p>
        </w:tc>
      </w:tr>
      <w:tr w:rsidR="00C015E7" w:rsidRPr="00C015E7" w14:paraId="1632CD9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4625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CE4A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D37C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1CE5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519,726,344,15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4F18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378,761,274,76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F52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2,200,175,979,87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2BD3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85</w:t>
            </w:r>
          </w:p>
        </w:tc>
      </w:tr>
      <w:tr w:rsidR="00C015E7" w:rsidRPr="00C015E7" w14:paraId="32B0154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05DA1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8BB19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7D7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0E8B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638,908,717,78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D28D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320,149,276,7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3E6C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2,292,090,330,02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9BFC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95</w:t>
            </w:r>
          </w:p>
        </w:tc>
      </w:tr>
      <w:tr w:rsidR="00C015E7" w:rsidRPr="00C015E7" w14:paraId="6172D76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2E388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3AD80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D4CB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5FF9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964,904,133,45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A69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985,458,651,7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F7F0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3,110,459,383,6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86B2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32</w:t>
            </w:r>
          </w:p>
        </w:tc>
      </w:tr>
      <w:tr w:rsidR="00C015E7" w:rsidRPr="00C015E7" w14:paraId="3D08874F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BEAB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50E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T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76E2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A42B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5,343,042,41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EFB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52,263,233,5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D18A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476,008,700,14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8065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</w:t>
            </w:r>
          </w:p>
        </w:tc>
      </w:tr>
      <w:tr w:rsidR="00C015E7" w:rsidRPr="00C015E7" w14:paraId="304DACD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3BA8A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C20F6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571C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AC23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80,964,874,10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8EF5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89,752,167,64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40F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574,527,771,75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D51F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6</w:t>
            </w:r>
          </w:p>
        </w:tc>
      </w:tr>
      <w:tr w:rsidR="00C015E7" w:rsidRPr="00C015E7" w14:paraId="25174DD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CC4F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4C2FA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D45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506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74,041,148,76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A101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91,262,520,3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8EB6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560,279,964,72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A763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1</w:t>
            </w:r>
          </w:p>
        </w:tc>
      </w:tr>
      <w:tr w:rsidR="00C015E7" w:rsidRPr="00C015E7" w14:paraId="1AA86B1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11196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07588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C3F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8749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61,462,331,85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E4E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00,399,261,62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B34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542,045,324,03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3A7C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</w:t>
            </w:r>
          </w:p>
        </w:tc>
      </w:tr>
      <w:tr w:rsidR="00C015E7" w:rsidRPr="00C015E7" w14:paraId="74C70707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20229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D177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AND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AD53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1E79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83,668,905,49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F1C9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42,781,626,9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8D3A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16,689,248,97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C7EB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7</w:t>
            </w:r>
          </w:p>
        </w:tc>
      </w:tr>
      <w:tr w:rsidR="00C015E7" w:rsidRPr="00C015E7" w14:paraId="63DA887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6586D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1A95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B196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B066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70,202,985,82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1397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10,082,396,54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57B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55,728,123,63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9A9F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</w:t>
            </w:r>
          </w:p>
        </w:tc>
      </w:tr>
      <w:tr w:rsidR="00C015E7" w:rsidRPr="00C015E7" w14:paraId="7FCD539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B2940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E6877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8E5A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E512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8,653,508,03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CA5E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24,362,275,43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4789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63,357,981,90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3EAA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5</w:t>
            </w:r>
          </w:p>
        </w:tc>
      </w:tr>
      <w:tr w:rsidR="00C015E7" w:rsidRPr="00C015E7" w14:paraId="74C91E2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0DBD8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2C918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7A5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EB50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12,791,397,38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4814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21,474,334,36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034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34,346,966,84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F2CD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2</w:t>
            </w:r>
          </w:p>
        </w:tc>
      </w:tr>
      <w:tr w:rsidR="00C015E7" w:rsidRPr="00C015E7" w14:paraId="0C2FA170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96D8B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5E6B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PCK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1A1D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ADC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6,298,07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265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 950,78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6CD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12,219,22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248C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38</w:t>
            </w:r>
          </w:p>
        </w:tc>
      </w:tr>
      <w:tr w:rsidR="00C015E7" w:rsidRPr="00C015E7" w14:paraId="3A986BD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510BA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3991F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25BD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A4B8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6,755,89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F6C2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2,158,09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406C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 9,719,57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4E38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73</w:t>
            </w:r>
          </w:p>
        </w:tc>
      </w:tr>
      <w:tr w:rsidR="00C015E7" w:rsidRPr="00C015E7" w14:paraId="0349DEB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6E9FE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F9379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73B9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589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6,226,63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3C8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1,966,68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DFF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 9,134,53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2D88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66</w:t>
            </w:r>
          </w:p>
        </w:tc>
      </w:tr>
      <w:tr w:rsidR="00C015E7" w:rsidRPr="00C015E7" w14:paraId="13E9EFF6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F17E8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90B4E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9C07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868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6,341,54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BBC8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1,878,83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B415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 9,349,61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5402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77</w:t>
            </w:r>
          </w:p>
        </w:tc>
      </w:tr>
      <w:tr w:rsidR="00C015E7" w:rsidRPr="00C015E7" w14:paraId="5A5A5EB8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A75CC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9FF34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PKR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587B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57BD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7,197,25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C853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6,881,25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FDCA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55,079,58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10A0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5</w:t>
            </w:r>
          </w:p>
        </w:tc>
      </w:tr>
      <w:tr w:rsidR="00C015E7" w:rsidRPr="00C015E7" w14:paraId="025C227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F0B12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CA009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44C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953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3,078,23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6DFC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10,573,85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2A3F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51,865,48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80A3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34</w:t>
            </w:r>
          </w:p>
        </w:tc>
      </w:tr>
      <w:tr w:rsidR="00C015E7" w:rsidRPr="00C015E7" w14:paraId="44C3CE2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A3043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E4F19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62A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94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1,374,90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F41D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9,605,96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DC3F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52,080,93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5073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18</w:t>
            </w:r>
          </w:p>
        </w:tc>
      </w:tr>
      <w:tr w:rsidR="00C015E7" w:rsidRPr="00C015E7" w14:paraId="03BA1FF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8BF4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5FE6F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13C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EA95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29,144,10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3E48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9,325,96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2A1D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49,870,09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F25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97</w:t>
            </w:r>
          </w:p>
        </w:tc>
      </w:tr>
      <w:tr w:rsidR="00C015E7" w:rsidRPr="00C015E7" w14:paraId="2FCD68A2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6957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CB34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PL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62CD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224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634,053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823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41,193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3351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004,419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9C87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91</w:t>
            </w:r>
          </w:p>
        </w:tc>
      </w:tr>
      <w:tr w:rsidR="00C015E7" w:rsidRPr="00C015E7" w14:paraId="514FEDC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3E70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362D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2D34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F2A9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558,890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1FC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29,099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09CE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935,197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11C8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6</w:t>
            </w:r>
          </w:p>
        </w:tc>
      </w:tr>
      <w:tr w:rsidR="00C015E7" w:rsidRPr="00C015E7" w14:paraId="4B3931E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621F3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539F9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D9F2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F4FF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679,725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C434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04,170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DAE4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974,069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35ED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91</w:t>
            </w:r>
          </w:p>
        </w:tc>
      </w:tr>
      <w:tr w:rsidR="00C015E7" w:rsidRPr="00C015E7" w14:paraId="579FE7FB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3CF4D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89A83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7CE4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05FF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818,135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E641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24,730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2ACA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125,536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59A5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16</w:t>
            </w:r>
          </w:p>
        </w:tc>
      </w:tr>
      <w:tr w:rsidR="00C015E7" w:rsidRPr="00C015E7" w14:paraId="41422C5D" w14:textId="77777777" w:rsidTr="00067F23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936E3D" w14:textId="750539F0" w:rsidR="00C015E7" w:rsidRPr="00C015E7" w:rsidRDefault="00C015E7" w:rsidP="00067F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DBCC6" w14:textId="7BC84503" w:rsidR="00067F23" w:rsidRDefault="00C015E7" w:rsidP="00067F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DLN</w:t>
            </w:r>
          </w:p>
          <w:p w14:paraId="2EF8DCC6" w14:textId="3EC3E22A" w:rsidR="00067F23" w:rsidRPr="00C015E7" w:rsidRDefault="00067F23" w:rsidP="00067F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A5DC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E6C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861,731,207,805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0E0B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004,495,457,707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AB65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6,125,557,867,438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0D40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5</w:t>
            </w:r>
          </w:p>
        </w:tc>
      </w:tr>
      <w:tr w:rsidR="00C015E7" w:rsidRPr="00C015E7" w14:paraId="73FCBCF7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CCB3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DF31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3DD4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D96E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388,191,472,756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41F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9,295,120,926,887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8E3F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4,850,039,389,857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F0A5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465</w:t>
            </w:r>
          </w:p>
        </w:tc>
      </w:tr>
      <w:tr w:rsidR="00C015E7" w:rsidRPr="00C015E7" w14:paraId="227F593E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EA43C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363AA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3DB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939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395,447,292,615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27CA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469,212,455,512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544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4,539,539,040,795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F71D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5</w:t>
            </w:r>
          </w:p>
        </w:tc>
      </w:tr>
      <w:tr w:rsidR="00C015E7" w:rsidRPr="00C015E7" w14:paraId="7C8DC954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8F56F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0851D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7A4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E755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55,645,610,545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8A8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054,936,013,849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BA60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3,528,168,874,943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DEB6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4</w:t>
            </w:r>
          </w:p>
        </w:tc>
      </w:tr>
      <w:tr w:rsidR="000743FC" w:rsidRPr="00C015E7" w14:paraId="1569661C" w14:textId="77777777" w:rsidTr="00067F23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718AB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3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330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KPI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C32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9E82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41,219,410,744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C7F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945,950,522,245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6EA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275,234,517,578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25A2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7</w:t>
            </w:r>
          </w:p>
        </w:tc>
      </w:tr>
      <w:tr w:rsidR="00C015E7" w:rsidRPr="00C015E7" w14:paraId="702515FC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EEEC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9B216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C855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350A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79,975,478,975.00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A544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939,808,397,416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150B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622,918,065,733.00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2334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8</w:t>
            </w:r>
          </w:p>
        </w:tc>
      </w:tr>
      <w:tr w:rsidR="00C015E7" w:rsidRPr="00C015E7" w14:paraId="237C1C61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C9486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EC5C6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0EC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A309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32,021,454,1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71E2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059,762,104,83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D477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994,282,432,02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C678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3</w:t>
            </w:r>
          </w:p>
        </w:tc>
      </w:tr>
      <w:tr w:rsidR="00C015E7" w:rsidRPr="00C015E7" w14:paraId="070A6AAC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97E9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A606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0A7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17A1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324,273,038,92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6E8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129,484,743,35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73B9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8,155,939,004,81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5ADD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4</w:t>
            </w:r>
          </w:p>
        </w:tc>
      </w:tr>
      <w:tr w:rsidR="00C015E7" w:rsidRPr="00C015E7" w14:paraId="72B67507" w14:textId="77777777" w:rsidTr="00EA0391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AAF5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869E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MLP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4F11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184D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567,365,56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1767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469,905,4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3E3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755,553,58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2C54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4</w:t>
            </w:r>
          </w:p>
        </w:tc>
      </w:tr>
      <w:tr w:rsidR="00C015E7" w:rsidRPr="00C015E7" w14:paraId="23ED7AC3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B477A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5EB03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AD51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DCC8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628,532,99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BB2C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285,799,99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6596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726,005,15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1A25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</w:t>
            </w:r>
          </w:p>
        </w:tc>
      </w:tr>
      <w:tr w:rsidR="00C015E7" w:rsidRPr="00C015E7" w14:paraId="6121DE0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8B434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A0329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094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4689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153,842,68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4C2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80,973,20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361D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7,107,303,86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C785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37</w:t>
            </w:r>
          </w:p>
        </w:tc>
      </w:tr>
      <w:tr w:rsidR="00C015E7" w:rsidRPr="00C015E7" w14:paraId="02D727F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06BE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47FB8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7FFB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AF63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13,109,77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5504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347,133,80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6D1D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7,635,870,08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D41E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9</w:t>
            </w:r>
          </w:p>
        </w:tc>
      </w:tr>
      <w:tr w:rsidR="00C015E7" w:rsidRPr="00C015E7" w14:paraId="6D22CE22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252D2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15B9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ORE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403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9D1B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44,854,782,50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E946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46,824,864,60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FD4C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,234,319,812,44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2102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3</w:t>
            </w:r>
          </w:p>
        </w:tc>
      </w:tr>
      <w:tr w:rsidR="00C015E7" w:rsidRPr="00C015E7" w14:paraId="5E5CEA4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4AD51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DD3B4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8ED7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B99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43,280,519,66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0E34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79,267,714,07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B61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,133,988,674,02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599D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9</w:t>
            </w:r>
          </w:p>
        </w:tc>
      </w:tr>
      <w:tr w:rsidR="00C015E7" w:rsidRPr="00C015E7" w14:paraId="2EA1A61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93D5B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9E0D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33D0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9BD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79,230,950,85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6A71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571,929,180,06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4562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,109,123,842,7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AC0C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1</w:t>
            </w:r>
          </w:p>
        </w:tc>
      </w:tr>
      <w:tr w:rsidR="00C015E7" w:rsidRPr="00C015E7" w14:paraId="7C2CB9E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6DDBD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97508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9E05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0C03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21,382,846,87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A46C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10,135,539,2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95F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989,682,804,52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B3E9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97</w:t>
            </w:r>
          </w:p>
        </w:tc>
      </w:tr>
      <w:tr w:rsidR="00C015E7" w:rsidRPr="00C015E7" w14:paraId="56F8DD93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E4188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EA00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PRO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E1F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4E43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126,831,08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3A76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394,129,10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A3F0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756,570,82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1189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52</w:t>
            </w:r>
          </w:p>
        </w:tc>
      </w:tr>
      <w:tr w:rsidR="00C015E7" w:rsidRPr="00C015E7" w14:paraId="403FC90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93B5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45C0B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ECCA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CED0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115,933,57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E8D7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399,812,6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52F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770,238,84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BAB8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6</w:t>
            </w:r>
          </w:p>
        </w:tc>
      </w:tr>
      <w:tr w:rsidR="00C015E7" w:rsidRPr="00C015E7" w14:paraId="344C09D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02F3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EF4B3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60D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EEC0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79,507,30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144A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405,814,93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5D1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762,114,81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5F09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85</w:t>
            </w:r>
          </w:p>
        </w:tc>
      </w:tr>
      <w:tr w:rsidR="00C015E7" w:rsidRPr="00C015E7" w14:paraId="3774FE8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22DC2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652DA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4EC7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106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0,100,26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076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398,068,21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8DAB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725,176,25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AB88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207</w:t>
            </w:r>
          </w:p>
        </w:tc>
      </w:tr>
      <w:tr w:rsidR="00C015E7" w:rsidRPr="00C015E7" w14:paraId="4D5203AA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55A72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A9E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TL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90D7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5806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490,754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CDC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257,895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11EF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107,364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EA58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66</w:t>
            </w:r>
          </w:p>
        </w:tc>
      </w:tr>
      <w:tr w:rsidR="00C015E7" w:rsidRPr="00C015E7" w14:paraId="299C7CC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36AB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0300F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A07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978F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86,593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3935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767,175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8867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3,403,567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B417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4</w:t>
            </w:r>
          </w:p>
        </w:tc>
      </w:tr>
      <w:tr w:rsidR="00C015E7" w:rsidRPr="00C015E7" w14:paraId="73E9672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6CB26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04921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4C48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4893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386,270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208A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391,162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3F06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409,548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A563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11</w:t>
            </w:r>
          </w:p>
        </w:tc>
      </w:tr>
      <w:tr w:rsidR="00C015E7" w:rsidRPr="00C015E7" w14:paraId="24A7D9D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7E6D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08B1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402C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AC8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806,290,0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59E9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437,529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2AD7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6,735,895,00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5DCE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52</w:t>
            </w:r>
          </w:p>
        </w:tc>
      </w:tr>
      <w:tr w:rsidR="00C015E7" w:rsidRPr="00C015E7" w14:paraId="087E9FA2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5BE93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F997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IRO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FF9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3FFC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061,312,001,62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7A0D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561,228,670,23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289D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8,238,835,052,51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EAAE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03</w:t>
            </w:r>
          </w:p>
        </w:tc>
      </w:tr>
      <w:tr w:rsidR="00C015E7" w:rsidRPr="00C015E7" w14:paraId="1C4DD15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BEC35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806D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B4F3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B5E3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614,304,555,06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9CDB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236,406,020,27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6346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0,608,390,520,54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6545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3</w:t>
            </w:r>
          </w:p>
        </w:tc>
      </w:tr>
      <w:tr w:rsidR="00C015E7" w:rsidRPr="00C015E7" w14:paraId="798E5F4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65B52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E277E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E06D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A76D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665,187,274,85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D40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895,623,500,68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D983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1,691,071,599,37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6649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1</w:t>
            </w:r>
          </w:p>
        </w:tc>
      </w:tr>
      <w:tr w:rsidR="00C015E7" w:rsidRPr="00C015E7" w14:paraId="664F257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EB1AC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0719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1462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E144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782,747,556,79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C98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047,123,049,96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17BE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2,930,967,694,75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A2A8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7</w:t>
            </w:r>
          </w:p>
        </w:tc>
      </w:tr>
      <w:tr w:rsidR="00C015E7" w:rsidRPr="00C015E7" w14:paraId="51A6E92C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5CE93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C02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LIN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73D0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D978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56,474,29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AE94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582,233,5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48E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2,548,031,31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E58F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</w:t>
            </w:r>
          </w:p>
        </w:tc>
      </w:tr>
      <w:tr w:rsidR="00C015E7" w:rsidRPr="00C015E7" w14:paraId="184A087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4C0BB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6B017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407B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927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234,393,31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8333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418,601,97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1C6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1,815,911,49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8EC3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9</w:t>
            </w:r>
          </w:p>
        </w:tc>
      </w:tr>
      <w:tr w:rsidR="00C015E7" w:rsidRPr="00C015E7" w14:paraId="6C08A11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33900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92B5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1924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5CB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180,759,12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BCDB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457,680,36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F777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1,971,692,55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6DA7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</w:t>
            </w:r>
          </w:p>
        </w:tc>
      </w:tr>
      <w:tr w:rsidR="00C015E7" w:rsidRPr="00C015E7" w14:paraId="5A9A3CE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1995C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2B3D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A888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3ED0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285,035,04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8B42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580,745,66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426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2,369,620,55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7209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7</w:t>
            </w:r>
          </w:p>
        </w:tc>
      </w:tr>
      <w:tr w:rsidR="00C015E7" w:rsidRPr="00C015E7" w14:paraId="49D7AF37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20953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9F4A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MAG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BFDB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22FB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0,804,296,40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DB3E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3,279,092,6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BB41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87,469,783,72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94E2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7</w:t>
            </w:r>
          </w:p>
        </w:tc>
      </w:tr>
      <w:tr w:rsidR="00C015E7" w:rsidRPr="00C015E7" w14:paraId="6CF067B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69BFA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EA280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DB35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6BA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5,539,020,28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D22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2,691,314,27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FB92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82,806,214,35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ED57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5</w:t>
            </w:r>
          </w:p>
        </w:tc>
      </w:tr>
      <w:tr w:rsidR="00C015E7" w:rsidRPr="00C015E7" w14:paraId="28A9FDF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C87CE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6C691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8293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0F94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7,377,633,83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795F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5,005,879,81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0427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83,578,892,47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3FD5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4</w:t>
            </w:r>
          </w:p>
        </w:tc>
      </w:tr>
      <w:tr w:rsidR="00C015E7" w:rsidRPr="00C015E7" w14:paraId="37807D40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7FE78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E141B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2DB0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880D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5,595,085,33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2A86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8,879,870,06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2F5B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82,565,037,55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880C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6</w:t>
            </w:r>
          </w:p>
        </w:tc>
      </w:tr>
      <w:tr w:rsidR="00C015E7" w:rsidRPr="00C015E7" w14:paraId="37A0C86A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51D3D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9E0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L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06F0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F755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00,362,195,09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6889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27,294,702,97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2E2D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325,578,782,72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5581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1</w:t>
            </w:r>
          </w:p>
        </w:tc>
      </w:tr>
      <w:tr w:rsidR="00C015E7" w:rsidRPr="00C015E7" w14:paraId="413E04D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35598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B98EA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17B8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B9C2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25,381,987,27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1E53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36,323,158,22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394F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473,039,414,91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5EE9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6</w:t>
            </w:r>
          </w:p>
        </w:tc>
      </w:tr>
      <w:tr w:rsidR="00C015E7" w:rsidRPr="00C015E7" w14:paraId="5EA8CD7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4BC57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E2D2D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EC0C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6276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37,838,813,45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2E0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03,707,083,64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51E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440,573,927,92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B806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5</w:t>
            </w:r>
          </w:p>
        </w:tc>
      </w:tr>
      <w:tr w:rsidR="00C015E7" w:rsidRPr="00C015E7" w14:paraId="6B4ECE19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E06D3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97B1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3109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73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75,952,526,57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5997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45,137,534,88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D48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583,234,248,02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B704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1</w:t>
            </w:r>
          </w:p>
        </w:tc>
      </w:tr>
      <w:tr w:rsidR="00C015E7" w:rsidRPr="00C015E7" w14:paraId="59144719" w14:textId="77777777" w:rsidTr="00067F23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1AADA1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313B72A0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4945766A" w14:textId="3883BECC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C127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2BAAA543" w14:textId="77777777" w:rsidR="00067F23" w:rsidRDefault="00067F23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08DC988D" w14:textId="1AEDB0F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LL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51D1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A846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69,475,480,707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542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,898,833,001,342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3EF8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5,834,505,485,314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7EFB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4</w:t>
            </w:r>
          </w:p>
        </w:tc>
      </w:tr>
      <w:tr w:rsidR="00C015E7" w:rsidRPr="00C015E7" w14:paraId="4A46578B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F8817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8AB37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3361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EFF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875,795,202,826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D4DC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660,227,816,119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CBFA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,017,159,595,518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0472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12</w:t>
            </w:r>
          </w:p>
        </w:tc>
      </w:tr>
      <w:tr w:rsidR="00C015E7" w:rsidRPr="00C015E7" w14:paraId="18A9F36C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9481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E5C1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097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786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820,344,281,713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C7AA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,569,529,279,805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9905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6,895,345,778,172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40ED5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09</w:t>
            </w:r>
          </w:p>
        </w:tc>
      </w:tr>
      <w:tr w:rsidR="00C015E7" w:rsidRPr="00C015E7" w14:paraId="041B7F37" w14:textId="77777777" w:rsidTr="00067F23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EC3B3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A99E8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3752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38B9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657,111,296,364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F72C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,044,810,336,951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322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,845,037,355,081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972F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8</w:t>
            </w:r>
          </w:p>
        </w:tc>
      </w:tr>
      <w:tr w:rsidR="00C015E7" w:rsidRPr="00C015E7" w14:paraId="40B054C6" w14:textId="77777777" w:rsidTr="000743FC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EC179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258B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SA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35D2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9326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66,987,882,199.00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F6AB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45,164,046,381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DCB6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052,001,351,749.00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09E2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264</w:t>
            </w:r>
          </w:p>
        </w:tc>
      </w:tr>
      <w:tr w:rsidR="00C015E7" w:rsidRPr="00C015E7" w14:paraId="5306166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B10D8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6055C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7581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AFEA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14,939,566,05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87BD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535,128,327,1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4332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76,480,109,57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A907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43</w:t>
            </w:r>
          </w:p>
        </w:tc>
      </w:tr>
      <w:tr w:rsidR="00C015E7" w:rsidRPr="00C015E7" w14:paraId="02C71D4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96451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E5246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23AD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91A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4,722,544,91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7A3F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725,650,345,4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9B0B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08,417,331,06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C431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695</w:t>
            </w:r>
          </w:p>
        </w:tc>
      </w:tr>
      <w:tr w:rsidR="00C015E7" w:rsidRPr="00C015E7" w14:paraId="6AD017C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BA142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A4690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DECE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594E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67,783,833,41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E7D5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866,555,444,89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A81F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62,192,739,44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9A08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926</w:t>
            </w:r>
          </w:p>
        </w:tc>
      </w:tr>
      <w:tr w:rsidR="00C015E7" w:rsidRPr="00C015E7" w14:paraId="1189ED50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2E45F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E6EE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PRO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3105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CD1D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584,680,576,43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A1AF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7,147,437,444,68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8452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9,584,680,576,43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0B19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78</w:t>
            </w:r>
          </w:p>
        </w:tc>
      </w:tr>
      <w:tr w:rsidR="00C015E7" w:rsidRPr="00C015E7" w14:paraId="3FA26CC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61C86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5266C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C77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2281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1,490,844,438,33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29B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6,760,191,759,91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F465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8,588,970,471,99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B6BC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54</w:t>
            </w:r>
          </w:p>
        </w:tc>
      </w:tr>
      <w:tr w:rsidR="00C015E7" w:rsidRPr="00C015E7" w14:paraId="0A8368B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343D6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245ED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7A12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DDB0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368,116,150,61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7E25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7,562,356,662,42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440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1,086,427,083,57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8835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75</w:t>
            </w:r>
          </w:p>
        </w:tc>
      </w:tr>
      <w:tr w:rsidR="00C015E7" w:rsidRPr="00C015E7" w14:paraId="729817B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53F7E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59920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443B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6217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226,798,633,93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E9A3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7,637,304,658,68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FDEF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1,812,999,448,66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A7F0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56</w:t>
            </w:r>
          </w:p>
        </w:tc>
      </w:tr>
      <w:tr w:rsidR="00C015E7" w:rsidRPr="00C015E7" w14:paraId="11098E9A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D1CD9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846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DP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B1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17F1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60,249,243,68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4D81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63,865,260,6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1C7B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39,915,871,76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677A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64</w:t>
            </w:r>
          </w:p>
        </w:tc>
      </w:tr>
      <w:tr w:rsidR="00C015E7" w:rsidRPr="00C015E7" w14:paraId="4F926A8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B0554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3780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F8C9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1489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39,235,411,46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B54A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2,460,422,62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B453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521,632,597,21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A170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96</w:t>
            </w:r>
          </w:p>
        </w:tc>
      </w:tr>
      <w:tr w:rsidR="00C015E7" w:rsidRPr="00C015E7" w14:paraId="0EAF36F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0D374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0E612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2F90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7665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31,727,305,90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EF72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5,169,388,6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D105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92,003,943,52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91D8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2</w:t>
            </w:r>
          </w:p>
        </w:tc>
      </w:tr>
      <w:tr w:rsidR="00C015E7" w:rsidRPr="00C015E7" w14:paraId="2E02A486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DC508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0B6BF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8EF4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FE1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84,736,911,56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A091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63,177,226,92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B8E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651,369,072,12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4E0D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94</w:t>
            </w:r>
          </w:p>
        </w:tc>
      </w:tr>
      <w:tr w:rsidR="00C015E7" w:rsidRPr="00C015E7" w14:paraId="15CC8728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6E6B4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6E21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RI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BFE3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3915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7,065,212,19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B93E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9,516,449,95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5712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71,623,023,40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2275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4</w:t>
            </w:r>
          </w:p>
        </w:tc>
      </w:tr>
      <w:tr w:rsidR="00C015E7" w:rsidRPr="00C015E7" w14:paraId="6212904F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69CCB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E06C3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54A7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7473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03,551,476,50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416D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5,745,487,24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C4A4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20,351,043,08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A9DB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35</w:t>
            </w:r>
          </w:p>
        </w:tc>
      </w:tr>
      <w:tr w:rsidR="00C015E7" w:rsidRPr="00C015E7" w14:paraId="45CE8FA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7248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8041B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666E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62F5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08,869,852,17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3EA4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9,186,691,84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EE04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24,744,062,68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E2E9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77</w:t>
            </w:r>
          </w:p>
        </w:tc>
      </w:tr>
      <w:tr w:rsidR="00C015E7" w:rsidRPr="00C015E7" w14:paraId="65CECBC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8EA7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F8461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62FF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B969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02,405,776,00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DC42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70,717,918,1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9D73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16,737,170,421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24B4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16</w:t>
            </w:r>
          </w:p>
        </w:tc>
      </w:tr>
      <w:tr w:rsidR="00C015E7" w:rsidRPr="00C015E7" w14:paraId="0E4865E8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6C0A6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7CFF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WON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52C3B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B6D7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9,642,587,36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45A1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373,096,6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0CA4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6,098,153,34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C8F7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4</w:t>
            </w:r>
          </w:p>
        </w:tc>
      </w:tr>
      <w:tr w:rsidR="00C015E7" w:rsidRPr="00C015E7" w14:paraId="5BEC71E6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7A261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12FC4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61F4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ACE4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8,590,023,83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970F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,336,698,23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F530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6,458,805,37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1F0B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61</w:t>
            </w:r>
          </w:p>
        </w:tc>
      </w:tr>
      <w:tr w:rsidR="00C015E7" w:rsidRPr="00C015E7" w14:paraId="22F5D1D1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DA6118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CB95B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B1F3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A42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453,040,37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44B7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018,980,94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EED3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8,866,081,129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F358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92</w:t>
            </w:r>
          </w:p>
        </w:tc>
      </w:tr>
      <w:tr w:rsidR="00C015E7" w:rsidRPr="00C015E7" w14:paraId="0C960D0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7EFAD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6AFC7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4A8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CD68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253,466,07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EB67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,633,500,06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B8A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0,602,179,91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835D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14</w:t>
            </w:r>
          </w:p>
        </w:tc>
      </w:tr>
      <w:tr w:rsidR="00C015E7" w:rsidRPr="00C015E7" w14:paraId="08219D40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7EF83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66AE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BMS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F9D2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C78F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46,858,246,20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A9F5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5,003,737,70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F71C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09,591,455,28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C700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3</w:t>
            </w:r>
          </w:p>
        </w:tc>
      </w:tr>
      <w:tr w:rsidR="00C015E7" w:rsidRPr="00C015E7" w14:paraId="084AB420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9A4D6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99631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BDD1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DDD3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3,726,849,70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BD48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9,986,583,17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61C0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60,445,865,84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F4870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1</w:t>
            </w:r>
          </w:p>
        </w:tc>
      </w:tr>
      <w:tr w:rsidR="00C015E7" w:rsidRPr="00C015E7" w14:paraId="060094C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ECF56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8E8E9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FFB9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46C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4,977,781,33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67E6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4,013,797,38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CDD7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71,096,800,59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8C4BF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9</w:t>
            </w:r>
          </w:p>
        </w:tc>
      </w:tr>
      <w:tr w:rsidR="00C015E7" w:rsidRPr="00C015E7" w14:paraId="0CBFB28D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5945E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B890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5CBA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1CEE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83,889,314,69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B77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1,726,938,0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5345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717,606,761,07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5B4A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9</w:t>
            </w:r>
          </w:p>
        </w:tc>
      </w:tr>
      <w:tr w:rsidR="00C015E7" w:rsidRPr="00C015E7" w14:paraId="359DBFCB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317C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E8DE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DTX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E7D72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5B80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94,344,906,32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1BB9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41,004,370,45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72C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795,788,452,76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7D39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5</w:t>
            </w:r>
          </w:p>
        </w:tc>
      </w:tr>
      <w:tr w:rsidR="00C015E7" w:rsidRPr="00C015E7" w14:paraId="0D75032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D3AA7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F30E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4FFF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D6B8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07,484,383,04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39D3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11,942,194,78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3529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,971,061,771,71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3941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6</w:t>
            </w:r>
          </w:p>
        </w:tc>
      </w:tr>
      <w:tr w:rsidR="00C015E7" w:rsidRPr="00C015E7" w14:paraId="70289F57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06F65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25352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5194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8437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64,028,004,43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0F15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46,965,834,6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6818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161,105,356,52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4157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</w:t>
            </w:r>
          </w:p>
        </w:tc>
      </w:tr>
      <w:tr w:rsidR="00C015E7" w:rsidRPr="00C015E7" w14:paraId="3FB21BC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5CB6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08555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E527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FFF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698,376,782,27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D908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265,294,793,1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D51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387,321,004,20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BFFD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8</w:t>
            </w:r>
          </w:p>
        </w:tc>
      </w:tr>
      <w:tr w:rsidR="00C015E7" w:rsidRPr="00C015E7" w14:paraId="7684D5BA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E101E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3D05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AL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D75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FD00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77,946,365,28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CFC4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,523,449,08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7182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52,565,515,82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7048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95</w:t>
            </w:r>
          </w:p>
        </w:tc>
      </w:tr>
      <w:tr w:rsidR="00C015E7" w:rsidRPr="00C015E7" w14:paraId="07850442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082CF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B2DFD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1431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6E3D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78,837,118,93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F112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,325,539,96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12C6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52,590,228,52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055B7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01</w:t>
            </w:r>
          </w:p>
        </w:tc>
      </w:tr>
      <w:tr w:rsidR="00C015E7" w:rsidRPr="00C015E7" w14:paraId="6E306964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0102F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DC616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2714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1ADF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80,456,058,79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B43B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,134,925,75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137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53,731,723,32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C54D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04</w:t>
            </w:r>
          </w:p>
        </w:tc>
      </w:tr>
      <w:tr w:rsidR="00C015E7" w:rsidRPr="00C015E7" w14:paraId="62F7BB4B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809A1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A6395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2558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8329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80,067,531,7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9081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583,138,28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860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52,269,524,06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FC72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1</w:t>
            </w:r>
          </w:p>
        </w:tc>
      </w:tr>
      <w:tr w:rsidR="00C015E7" w:rsidRPr="00C015E7" w14:paraId="26ED55F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D918D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9EB5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OD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5FAD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3DCB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77,270,200,74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772E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521,745,951,75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015F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911,163,391,13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8270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21</w:t>
            </w:r>
          </w:p>
        </w:tc>
      </w:tr>
      <w:tr w:rsidR="00C015E7" w:rsidRPr="00C015E7" w14:paraId="1C35C89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891B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CB0C4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2976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6DFD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864,919,949,04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65FB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924,099,584,52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3189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936,147,888,28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357A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39</w:t>
            </w:r>
          </w:p>
        </w:tc>
      </w:tr>
      <w:tr w:rsidR="00C015E7" w:rsidRPr="00C015E7" w14:paraId="10268BF8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5CB0B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4BD0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510F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774A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57,988,292,491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3A7C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23,396,641,6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8471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650,686,851,64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C60B3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11</w:t>
            </w:r>
          </w:p>
        </w:tc>
      </w:tr>
      <w:tr w:rsidR="00C015E7" w:rsidRPr="00C015E7" w14:paraId="53F7E677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D473E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6E167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1A98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0898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76,818,715,20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843A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35,353,454,22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8281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547,426,939,513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6228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94</w:t>
            </w:r>
          </w:p>
        </w:tc>
      </w:tr>
      <w:tr w:rsidR="00C015E7" w:rsidRPr="00C015E7" w14:paraId="4FF3B5D6" w14:textId="77777777" w:rsidTr="00EA0391">
        <w:trPr>
          <w:trHeight w:val="315"/>
          <w:jc w:val="center"/>
        </w:trPr>
        <w:tc>
          <w:tcPr>
            <w:tcW w:w="4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0DBB86" w14:textId="77777777" w:rsidR="00EA0391" w:rsidRDefault="00EA0391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72814624" w14:textId="77777777" w:rsidR="00EA0391" w:rsidRDefault="00EA0391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6851575E" w14:textId="47DFDF2B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5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E6EB7" w14:textId="77777777" w:rsidR="00EA0391" w:rsidRDefault="00EA0391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55B8E335" w14:textId="77777777" w:rsidR="00EA0391" w:rsidRDefault="00EA0391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14:paraId="13919FD2" w14:textId="40FA19B4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SMDM</w:t>
            </w: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CF9A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2019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1742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14,972,706,804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0B2E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42,630,720,460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C72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213,173,105,916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E154B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47</w:t>
            </w:r>
          </w:p>
        </w:tc>
      </w:tr>
      <w:tr w:rsidR="00C015E7" w:rsidRPr="00C015E7" w14:paraId="28672C54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93B98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41EB6D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19DF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5359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20,069,306,444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5B22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66,957,816,969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15DC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201,910,904,021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6CD8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3</w:t>
            </w:r>
          </w:p>
        </w:tc>
      </w:tr>
      <w:tr w:rsidR="00C015E7" w:rsidRPr="00C015E7" w14:paraId="69CC553F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C512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623FA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1A90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DB7E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29,230,974,889.00 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5BEC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433,288,532,976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50E2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303,511,723,151.00 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C754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8</w:t>
            </w:r>
          </w:p>
        </w:tc>
      </w:tr>
      <w:tr w:rsidR="00C015E7" w:rsidRPr="00C015E7" w14:paraId="3DFE4699" w14:textId="77777777" w:rsidTr="00EA0391">
        <w:trPr>
          <w:trHeight w:val="315"/>
          <w:jc w:val="center"/>
        </w:trPr>
        <w:tc>
          <w:tcPr>
            <w:tcW w:w="4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EF4905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D13DA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7EF2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EE58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52,982,179,278.00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7C8D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71,360,766,372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0389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3,423,278,470,836.00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8E9CE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28</w:t>
            </w:r>
          </w:p>
        </w:tc>
      </w:tr>
      <w:tr w:rsidR="00C015E7" w:rsidRPr="00C015E7" w14:paraId="3E6E2C7F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E72F5A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06C6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MR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1AB98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C464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150,744,75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13AF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9,017,332,18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08E9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4,441,657,276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A3348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7</w:t>
            </w:r>
          </w:p>
        </w:tc>
      </w:tr>
      <w:tr w:rsidR="00C015E7" w:rsidRPr="00C015E7" w14:paraId="6083EAC0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ADC7B9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D3D7E7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E8EA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D54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888,917,64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C413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8,359,155,15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E6E3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4,922,534,22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7E7CA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42</w:t>
            </w:r>
          </w:p>
        </w:tc>
      </w:tr>
      <w:tr w:rsidR="00C015E7" w:rsidRPr="00C015E7" w14:paraId="061D4730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D1B4B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0DEE8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5618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C3F4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3,030,535,603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3831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6,968,765,92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816F1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6,049,716,67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4E761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33</w:t>
            </w:r>
          </w:p>
        </w:tc>
      </w:tr>
      <w:tr w:rsidR="00C015E7" w:rsidRPr="00C015E7" w14:paraId="533779C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40B2D6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1990A3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E8F5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DB31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4,290,620,589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BE234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9,501,274,37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1B9D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8,433,574,878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4060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68</w:t>
            </w:r>
          </w:p>
        </w:tc>
      </w:tr>
      <w:tr w:rsidR="00C015E7" w:rsidRPr="00C015E7" w14:paraId="34F46D23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48B01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7936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RA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DDF3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8CE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3,946,141,770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59FB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1,511,185,1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E272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125,958,346,46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1931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4</w:t>
            </w:r>
          </w:p>
        </w:tc>
      </w:tr>
      <w:tr w:rsidR="00C015E7" w:rsidRPr="00C015E7" w14:paraId="18D9316C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0BAFC2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62695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0DDF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11E9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529,141,728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F14A5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4,834,819,42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7C19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086,597,471,37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B0B9C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1</w:t>
            </w:r>
          </w:p>
        </w:tc>
      </w:tr>
      <w:tr w:rsidR="00C015E7" w:rsidRPr="00C015E7" w14:paraId="6B8885A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49B63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E0BF8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0DD4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51BC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5,297,097,624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82D6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2,543,782,86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2055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085,232,564,47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45E74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2</w:t>
            </w:r>
          </w:p>
        </w:tc>
      </w:tr>
      <w:tr w:rsidR="00C015E7" w:rsidRPr="00C015E7" w14:paraId="636A6F19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7BEE5E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748DD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2A7D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E5739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688,253,807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502C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0,067,280,05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979F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1,080,248,725,557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7FBF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6</w:t>
            </w:r>
          </w:p>
        </w:tc>
      </w:tr>
      <w:tr w:rsidR="00C015E7" w:rsidRPr="00C015E7" w14:paraId="36699E3D" w14:textId="77777777" w:rsidTr="009B7F69">
        <w:trPr>
          <w:trHeight w:val="315"/>
          <w:jc w:val="center"/>
        </w:trPr>
        <w:tc>
          <w:tcPr>
            <w:tcW w:w="4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3504CD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82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5E37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RIN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458DF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23A8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010,104,262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C2CE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801,097,64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2736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819,761,502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30592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5</w:t>
            </w:r>
          </w:p>
        </w:tc>
      </w:tr>
      <w:tr w:rsidR="00C015E7" w:rsidRPr="00C015E7" w14:paraId="65928165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E848BB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3AD4BF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080AC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525CB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612,974,786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7B86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357,508,02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671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472,164,984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39406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4</w:t>
            </w:r>
          </w:p>
        </w:tc>
      </w:tr>
      <w:tr w:rsidR="00C015E7" w:rsidRPr="00C015E7" w14:paraId="326325FA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7AF584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9A7D0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7AEC2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7F3F0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91,315,04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5FF2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851,307,89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A4CA6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1,871,869,145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B4FD9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5</w:t>
            </w:r>
          </w:p>
        </w:tc>
      </w:tr>
      <w:tr w:rsidR="00C015E7" w:rsidRPr="00C015E7" w14:paraId="786544CE" w14:textId="77777777" w:rsidTr="009B7F69">
        <w:trPr>
          <w:trHeight w:val="315"/>
          <w:jc w:val="center"/>
        </w:trPr>
        <w:tc>
          <w:tcPr>
            <w:tcW w:w="4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B4C21C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87814A" w14:textId="77777777" w:rsidR="00C015E7" w:rsidRPr="00C015E7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7DAE8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5ED1E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149,653,725.00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674E3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,106,941,23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EEBE7" w14:textId="77777777" w:rsidR="00C015E7" w:rsidRPr="00C015E7" w:rsidRDefault="00C015E7" w:rsidP="00C015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015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2,076,978,640.00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CC2AD" w14:textId="77777777" w:rsidR="00C015E7" w:rsidRPr="00067F23" w:rsidRDefault="00C015E7" w:rsidP="00C015E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7F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1</w:t>
            </w:r>
          </w:p>
        </w:tc>
      </w:tr>
    </w:tbl>
    <w:p w14:paraId="6A778AE6" w14:textId="367A174C" w:rsidR="00B81EA6" w:rsidRDefault="00B81EA6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4DC8D96" w14:textId="7F5A4780" w:rsidR="009B7F69" w:rsidRDefault="009B7F69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 3</w:t>
      </w:r>
    </w:p>
    <w:p w14:paraId="4575FF8C" w14:textId="02495228" w:rsidR="009B7F69" w:rsidRDefault="009B7F69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Perhitungan Leverage </w:t>
      </w:r>
    </w:p>
    <w:tbl>
      <w:tblPr>
        <w:tblW w:w="8642" w:type="dxa"/>
        <w:tblLook w:val="04A0" w:firstRow="1" w:lastRow="0" w:firstColumn="1" w:lastColumn="0" w:noHBand="0" w:noVBand="1"/>
      </w:tblPr>
      <w:tblGrid>
        <w:gridCol w:w="540"/>
        <w:gridCol w:w="889"/>
        <w:gridCol w:w="834"/>
        <w:gridCol w:w="2694"/>
        <w:gridCol w:w="2693"/>
        <w:gridCol w:w="992"/>
      </w:tblGrid>
      <w:tr w:rsidR="00DD508F" w:rsidRPr="00DD508F" w14:paraId="167C8786" w14:textId="77777777" w:rsidTr="00067F23">
        <w:trPr>
          <w:trHeight w:val="315"/>
        </w:trPr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14:paraId="1A65EC4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o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14:paraId="5326570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Kode</w:t>
            </w: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00E49AD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Tahun 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D148C3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Total Hutang 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853BB3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Total Aset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F435E11" w14:textId="77777777" w:rsidR="00DD508F" w:rsidRPr="00875B68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Jumlah</w:t>
            </w:r>
          </w:p>
        </w:tc>
      </w:tr>
      <w:tr w:rsidR="00DD508F" w:rsidRPr="00DD508F" w14:paraId="2FB61E17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67CEE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789E9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DC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684B8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25BFD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29,681,535,534,5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3CD65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36,515,833,214,54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6EB8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813</w:t>
            </w:r>
          </w:p>
        </w:tc>
      </w:tr>
      <w:tr w:rsidR="00404412" w:rsidRPr="00DD508F" w14:paraId="7B90DFD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AD2AD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51C68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3956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C592B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,706,142,631,18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99F55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676,206,827,34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6888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79</w:t>
            </w:r>
          </w:p>
        </w:tc>
      </w:tr>
      <w:tr w:rsidR="00404412" w:rsidRPr="00DD508F" w14:paraId="593EAAA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E8F0E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6FDDF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A2F7D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9D1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878,478,491,6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B383B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5,978,673,938,13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18DE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49</w:t>
            </w:r>
          </w:p>
        </w:tc>
      </w:tr>
      <w:tr w:rsidR="00404412" w:rsidRPr="00DD508F" w14:paraId="01C145E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2544D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CF088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88139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655AA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836,027,035,7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54AD9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321,024,480,87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42E4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07</w:t>
            </w:r>
          </w:p>
        </w:tc>
      </w:tr>
      <w:tr w:rsidR="00DD508F" w:rsidRPr="00DD508F" w14:paraId="28A1F089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A2463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6B98E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MAN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D58AE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3E36C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214,212,84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C843FD" w14:textId="6AE7E347" w:rsidR="00DD508F" w:rsidRPr="00DD508F" w:rsidRDefault="00DD508F" w:rsidP="004044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     728,120,84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516A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4</w:t>
            </w:r>
          </w:p>
        </w:tc>
      </w:tr>
      <w:tr w:rsidR="00404412" w:rsidRPr="00DD508F" w14:paraId="38C3A22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958DA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67863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94202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A258E6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208,345,6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395C94" w14:textId="5D06FA53" w:rsidR="00DD508F" w:rsidRPr="00DD508F" w:rsidRDefault="00DD508F" w:rsidP="004044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     799,397,50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1584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61</w:t>
            </w:r>
          </w:p>
        </w:tc>
      </w:tr>
      <w:tr w:rsidR="00404412" w:rsidRPr="00DD508F" w14:paraId="768E9CB2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31C67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83B9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33FB8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466AA7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242,578,45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764A02" w14:textId="6FBE32C4" w:rsidR="00DD508F" w:rsidRPr="00DD508F" w:rsidRDefault="00DD508F" w:rsidP="004044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Rp             861,888,87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1F13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81</w:t>
            </w:r>
          </w:p>
        </w:tc>
      </w:tr>
      <w:tr w:rsidR="00404412" w:rsidRPr="00DD508F" w14:paraId="2C23B19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1E45D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69EF3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0C08D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BB3E54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313,827,16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52CE6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66,109,13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5B7A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25</w:t>
            </w:r>
          </w:p>
        </w:tc>
      </w:tr>
      <w:tr w:rsidR="00DD508F" w:rsidRPr="00DD508F" w14:paraId="67B09C74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61274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2DA45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PLN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058E4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FB48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6,624,399,4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2E43A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9,460,345,08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5A9D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4</w:t>
            </w:r>
          </w:p>
        </w:tc>
      </w:tr>
      <w:tr w:rsidR="00404412" w:rsidRPr="00DD508F" w14:paraId="6246C0D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6EECB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7B71B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C60F2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3F7826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9,036,134,92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F119C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0,391,359,95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5D3B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26</w:t>
            </w:r>
          </w:p>
        </w:tc>
      </w:tr>
      <w:tr w:rsidR="00404412" w:rsidRPr="00DD508F" w14:paraId="2388457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617B0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BABEB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32A11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5B7EF8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9,071,333,5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22DB1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9,611,111,19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BE9E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44</w:t>
            </w:r>
          </w:p>
        </w:tc>
      </w:tr>
      <w:tr w:rsidR="00404412" w:rsidRPr="00DD508F" w14:paraId="00B0930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DEA3B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3AFB5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C844D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05D3F6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6,148,220,66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A12E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8,617,781,74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3BB2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4</w:t>
            </w:r>
          </w:p>
        </w:tc>
      </w:tr>
      <w:tr w:rsidR="00DD508F" w:rsidRPr="00DD508F" w14:paraId="1CAA902C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0539A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827C4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SPI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E6EB1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D52556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1,168,122,33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0625F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47,037,543,98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C3B4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37</w:t>
            </w:r>
          </w:p>
        </w:tc>
      </w:tr>
      <w:tr w:rsidR="00404412" w:rsidRPr="00DD508F" w14:paraId="646C0995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69B41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2F84F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0DD0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06879D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29,339,769,38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8D7C6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9,903,703,38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B857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4</w:t>
            </w:r>
          </w:p>
        </w:tc>
      </w:tr>
      <w:tr w:rsidR="00404412" w:rsidRPr="00DD508F" w14:paraId="1298861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B893C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0A6D2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0915B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927342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31,873,673,27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5C6EC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04,778,918,14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2FD9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04</w:t>
            </w:r>
          </w:p>
        </w:tc>
      </w:tr>
      <w:tr w:rsidR="00404412" w:rsidRPr="00DD508F" w14:paraId="53F803C7" w14:textId="77777777" w:rsidTr="00EA0391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E001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357DD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29900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8631A2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21,013,278,70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2AE16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91,092,516,34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6062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31</w:t>
            </w:r>
          </w:p>
        </w:tc>
      </w:tr>
      <w:tr w:rsidR="00DD508F" w:rsidRPr="00DD508F" w14:paraId="06625582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B5C6CD" w14:textId="6BB1405B" w:rsidR="00DD508F" w:rsidRPr="00DD508F" w:rsidRDefault="00EA0391" w:rsidP="00EA03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</w:t>
            </w:r>
            <w:r w:rsidR="00DD508F"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989AB0" w14:textId="6DE19CEB" w:rsidR="00DD508F" w:rsidRPr="00DD508F" w:rsidRDefault="00DD508F" w:rsidP="00EA03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ASRI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73214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D0D513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1,332,052,391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AEE6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1,894,272,005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9B21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18</w:t>
            </w:r>
          </w:p>
        </w:tc>
      </w:tr>
      <w:tr w:rsidR="00DD508F" w:rsidRPr="00DD508F" w14:paraId="2BD603C5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7095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ADE90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D29C7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A88E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1,840,666,961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20A4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1,226,814,871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1779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58</w:t>
            </w:r>
          </w:p>
        </w:tc>
      </w:tr>
      <w:tr w:rsidR="00404412" w:rsidRPr="00DD508F" w14:paraId="4CF07D49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5B789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2DA1B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A14B5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4E1A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2,397,883,478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E1F70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1,933,974,714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F5B5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5</w:t>
            </w:r>
          </w:p>
        </w:tc>
      </w:tr>
      <w:tr w:rsidR="00404412" w:rsidRPr="00DD508F" w14:paraId="00E6E946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03417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F289C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9C8F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3C0285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1,656,300,706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396A2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2,298,925,271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B339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23</w:t>
            </w:r>
          </w:p>
        </w:tc>
      </w:tr>
      <w:tr w:rsidR="00DD508F" w:rsidRPr="00DD508F" w14:paraId="7193C188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8FC57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98734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APA</w:t>
            </w: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8B3D7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C0D8F1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,526,048,716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F549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3,136,436,717.0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C0F4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3</w:t>
            </w:r>
          </w:p>
        </w:tc>
      </w:tr>
      <w:tr w:rsidR="00DD508F" w:rsidRPr="00DD508F" w14:paraId="4DC3AC1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45FF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924D6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AFB3D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2458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,098,923,35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0FA8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42,306,771,02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8856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7</w:t>
            </w:r>
          </w:p>
        </w:tc>
      </w:tr>
      <w:tr w:rsidR="00404412" w:rsidRPr="00DD508F" w14:paraId="284F14C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AEEEF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123B1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70E40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E7B243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,171,085,83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E7B2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39,570,998,33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72D3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51</w:t>
            </w:r>
          </w:p>
        </w:tc>
      </w:tr>
      <w:tr w:rsidR="00404412" w:rsidRPr="00DD508F" w14:paraId="78CDE79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DC5EF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35348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2CFB6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B68360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6,589,092,2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DAE09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35,434,013,48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74EF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9</w:t>
            </w:r>
          </w:p>
        </w:tc>
      </w:tr>
      <w:tr w:rsidR="00DD508F" w:rsidRPr="00DD508F" w14:paraId="6EB61404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3BB9F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7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59441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BSS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95212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24F0D6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4,561,032,96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3839A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07,362,210,15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7A0F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2</w:t>
            </w:r>
          </w:p>
        </w:tc>
      </w:tr>
      <w:tr w:rsidR="00404412" w:rsidRPr="00DD508F" w14:paraId="649F8E7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ACEF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52E12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936B1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7FD208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4,368,604,6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948B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6,020,467,27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832B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7</w:t>
            </w:r>
          </w:p>
        </w:tc>
      </w:tr>
      <w:tr w:rsidR="00404412" w:rsidRPr="00DD508F" w14:paraId="0D715B7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97D9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C2F3B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0BF39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8BDDD6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872,214,5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CA449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4,690,876,40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72E2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5</w:t>
            </w:r>
          </w:p>
        </w:tc>
      </w:tr>
      <w:tr w:rsidR="00404412" w:rsidRPr="00DD508F" w14:paraId="39F6673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EB5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25384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EDFCE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0CDBDB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4,649,445,40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5B062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3,436,945,89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8A6D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8</w:t>
            </w:r>
          </w:p>
        </w:tc>
      </w:tr>
      <w:tr w:rsidR="00DD508F" w:rsidRPr="00DD508F" w14:paraId="4702677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E3923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6CEF8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CI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2E7DB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9A981F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33,530,391,80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AC81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67,065,425,45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BB4C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00</w:t>
            </w:r>
          </w:p>
        </w:tc>
      </w:tr>
      <w:tr w:rsidR="00404412" w:rsidRPr="00DD508F" w14:paraId="22C7F49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483D2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5E39A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D7E3D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4C6CD8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62,672,453,92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F88E1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09,264,462,66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FB6E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09</w:t>
            </w:r>
          </w:p>
        </w:tc>
      </w:tr>
      <w:tr w:rsidR="00404412" w:rsidRPr="00DD508F" w14:paraId="6A270D7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FEFB5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CA16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C7D46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2BC51D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40,374,923,5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35B9A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87,073,065,39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5C5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96</w:t>
            </w:r>
          </w:p>
        </w:tc>
      </w:tr>
      <w:tr w:rsidR="00404412" w:rsidRPr="00DD508F" w14:paraId="7682BC1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3C52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27121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EE5B1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2A686A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20,288,826,3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F46E2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84,034,513,12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3424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75</w:t>
            </w:r>
          </w:p>
        </w:tc>
      </w:tr>
      <w:tr w:rsidR="00DD508F" w:rsidRPr="00DD508F" w14:paraId="16865F6A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779D5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9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DB252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EST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2C7B1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7B1737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930,728,238,61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368E7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399,477,523,89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4643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02</w:t>
            </w:r>
          </w:p>
        </w:tc>
      </w:tr>
      <w:tr w:rsidR="00404412" w:rsidRPr="00DD508F" w14:paraId="09F7EAE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0724A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16B90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C5BDA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0A783A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925,523,126,08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B335F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282,180,229,73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9358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07</w:t>
            </w:r>
          </w:p>
        </w:tc>
      </w:tr>
      <w:tr w:rsidR="00404412" w:rsidRPr="00DD508F" w14:paraId="52857F25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BEF8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218DD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4B9C5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B8AB24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752,315,039,99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8A442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046,212,385,41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4FE8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0</w:t>
            </w:r>
          </w:p>
        </w:tc>
      </w:tr>
      <w:tr w:rsidR="00404412" w:rsidRPr="00DD508F" w14:paraId="528F4EB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6BA32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5FF56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56342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1B9DCD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749,964,841,75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818EF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078,468,909,02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5D31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88</w:t>
            </w:r>
          </w:p>
        </w:tc>
      </w:tr>
      <w:tr w:rsidR="00DD508F" w:rsidRPr="00DD508F" w14:paraId="0F63E04D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CC12B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0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F67B2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IK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DE5E8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DC5992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744,747,483,28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6526A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358,913,455,64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8D51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40</w:t>
            </w:r>
          </w:p>
        </w:tc>
      </w:tr>
      <w:tr w:rsidR="00404412" w:rsidRPr="00DD508F" w14:paraId="78EB1E7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A090A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D98C9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F257D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219452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537,619,359,5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44023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192,672,527,43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64F4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108</w:t>
            </w:r>
          </w:p>
        </w:tc>
      </w:tr>
      <w:tr w:rsidR="00404412" w:rsidRPr="00DD508F" w14:paraId="6498FD8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CC1B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A0D83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9348C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5C37A3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216,993,692,90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CF424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064,221,042,58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E846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050</w:t>
            </w:r>
          </w:p>
        </w:tc>
      </w:tr>
      <w:tr w:rsidR="00404412" w:rsidRPr="00DD508F" w14:paraId="48374AF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3667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BF643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752CA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401C13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228,587,467,3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81F15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900,520,980,45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3D0A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113</w:t>
            </w:r>
          </w:p>
        </w:tc>
      </w:tr>
      <w:tr w:rsidR="00DD508F" w:rsidRPr="00DD508F" w14:paraId="00F99DC3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42B79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1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8A3D5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IP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5F83B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4C4F41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045,504,866,61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8959A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176,012,633,19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19B8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80</w:t>
            </w:r>
          </w:p>
        </w:tc>
      </w:tr>
      <w:tr w:rsidR="00404412" w:rsidRPr="00DD508F" w14:paraId="3E36D0D1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25E90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698B4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122BE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2B121C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919,581,439,01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62AA2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126,525,330,31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6FFF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32</w:t>
            </w:r>
          </w:p>
        </w:tc>
      </w:tr>
      <w:tr w:rsidR="00404412" w:rsidRPr="00DD508F" w14:paraId="77AA380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F5C83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0E4A6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49579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B30817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889,578,514,26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4A1CF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044,606,725,85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61BE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35</w:t>
            </w:r>
          </w:p>
        </w:tc>
      </w:tr>
      <w:tr w:rsidR="00404412" w:rsidRPr="00DD508F" w14:paraId="0CA06B9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3431B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643D4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FBA0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E0E508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806,384,409,4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BF1DB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888,336,506,75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5314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27</w:t>
            </w:r>
          </w:p>
        </w:tc>
      </w:tr>
      <w:tr w:rsidR="00DD508F" w:rsidRPr="00DD508F" w14:paraId="1A58D072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CC1B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2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AF9FD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KD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9383E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36F122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09,509,265,58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CD672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30,006,852,23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A95F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3</w:t>
            </w:r>
          </w:p>
        </w:tc>
      </w:tr>
      <w:tr w:rsidR="00404412" w:rsidRPr="00DD508F" w14:paraId="1C3A22F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16E7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37CF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16CC6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AC5273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18,614,718,05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E3E71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90,840,175,52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5F52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03</w:t>
            </w:r>
          </w:p>
        </w:tc>
      </w:tr>
      <w:tr w:rsidR="00404412" w:rsidRPr="00DD508F" w14:paraId="5460082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5D5DF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EA919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E0250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F82DFF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27,575,792,98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09549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74,139,598,34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E431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23</w:t>
            </w:r>
          </w:p>
        </w:tc>
      </w:tr>
      <w:tr w:rsidR="00404412" w:rsidRPr="00DD508F" w14:paraId="020DB1D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2632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68C95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01480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362113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43,253,957,2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9F7D2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56,499,706,86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194F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54</w:t>
            </w:r>
          </w:p>
        </w:tc>
      </w:tr>
      <w:tr w:rsidR="00DD508F" w:rsidRPr="00DD508F" w14:paraId="0D3C753A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6D19B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3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1592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SDE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470B5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89A81F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20,915,564,099,13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037F9B" w14:textId="77777777" w:rsidR="00DD508F" w:rsidRPr="00DD508F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54,540,978,397,96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34F0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83</w:t>
            </w:r>
          </w:p>
        </w:tc>
      </w:tr>
      <w:tr w:rsidR="00DD508F" w:rsidRPr="00DD508F" w14:paraId="71B2C6F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69DAD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CF00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0FD6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74A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26,391,824,110,92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17C0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0,862,926,586,75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09BB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34</w:t>
            </w:r>
          </w:p>
        </w:tc>
      </w:tr>
      <w:tr w:rsidR="00DD508F" w:rsidRPr="00DD508F" w14:paraId="494AAD6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8906B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D391D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ECC9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440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25,575,995,151,8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E6AF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1,469,712,165,65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0B3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16</w:t>
            </w:r>
          </w:p>
        </w:tc>
      </w:tr>
      <w:tr w:rsidR="00DD508F" w:rsidRPr="00DD508F" w14:paraId="1E229213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EC040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62E9F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7754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A69D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26,953,967,352,9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A9F5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64,999,403,480,78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0993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15</w:t>
            </w:r>
          </w:p>
        </w:tc>
      </w:tr>
      <w:tr w:rsidR="00404412" w:rsidRPr="00DD508F" w14:paraId="64410315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4A942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19CC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TY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88D35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F8D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12,161,715,89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0DDD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18,897,892,81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A919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2</w:t>
            </w:r>
          </w:p>
        </w:tc>
      </w:tr>
      <w:tr w:rsidR="00DD508F" w:rsidRPr="00DD508F" w14:paraId="3DBD2BD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202EA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AB417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C63C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C9D7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80,554,999,03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0AAD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52,922,512,42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74CE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5</w:t>
            </w:r>
          </w:p>
        </w:tc>
      </w:tr>
      <w:tr w:rsidR="00DD508F" w:rsidRPr="00DD508F" w14:paraId="0E695D8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483B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1C169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B8AD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9B7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76,993,446,13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2B40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51,332,974,9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1E20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1</w:t>
            </w:r>
          </w:p>
        </w:tc>
      </w:tr>
      <w:tr w:rsidR="00DD508F" w:rsidRPr="00DD508F" w14:paraId="17583085" w14:textId="77777777" w:rsidTr="00EA0391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358E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B8411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5A48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6EB4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79,333,531,76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DAB4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33,973,335,74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0DFD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5</w:t>
            </w:r>
          </w:p>
        </w:tc>
      </w:tr>
      <w:tr w:rsidR="00DD508F" w:rsidRPr="00DD508F" w14:paraId="027270CD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CCEF52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535DA0F9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2D4A29FF" w14:textId="5905ECE3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15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ACDBB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3174706E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1139E0A6" w14:textId="72D35BC4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CSIS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BFEF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05E0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66,092,029,525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53EB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72,484,542,685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CCA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3</w:t>
            </w:r>
          </w:p>
        </w:tc>
      </w:tr>
      <w:tr w:rsidR="00DD508F" w:rsidRPr="00DD508F" w14:paraId="4F20A102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E102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9FBF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90BD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7E7C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70,227,522,474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4CC9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38,263,035,994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96EE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02</w:t>
            </w:r>
          </w:p>
        </w:tc>
      </w:tr>
      <w:tr w:rsidR="00DD508F" w:rsidRPr="00DD508F" w14:paraId="556ED3E0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DA4C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36C14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1A4F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2B8A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39,158,814,425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3A4F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26,136,140,616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D0CC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55</w:t>
            </w:r>
          </w:p>
        </w:tc>
      </w:tr>
      <w:tr w:rsidR="00DD508F" w:rsidRPr="00DD508F" w14:paraId="74D8653B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C3261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9862D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4DE4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0DDA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36,219,076,799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52E6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46,666,448,270.0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22F9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32</w:t>
            </w:r>
          </w:p>
        </w:tc>
      </w:tr>
      <w:tr w:rsidR="00404412" w:rsidRPr="00DD508F" w14:paraId="486FE83C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B07D2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6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EDAD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TR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DDA25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9238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18,434,45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559C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36,196,02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2B9D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09</w:t>
            </w:r>
          </w:p>
        </w:tc>
      </w:tr>
      <w:tr w:rsidR="00DD508F" w:rsidRPr="00DD508F" w14:paraId="09B99E9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2D272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42F4F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C17E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E861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21,797,65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9D8A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39,255,18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A158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55</w:t>
            </w:r>
          </w:p>
        </w:tc>
      </w:tr>
      <w:tr w:rsidR="00DD508F" w:rsidRPr="00DD508F" w14:paraId="7D67E22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069F1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11F5B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C6EC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3C24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21,274,2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12A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0,668,41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1CB1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23</w:t>
            </w:r>
          </w:p>
        </w:tc>
      </w:tr>
      <w:tr w:rsidR="00DD508F" w:rsidRPr="00DD508F" w14:paraId="73157123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5CCF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909AB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B5F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D899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20,989,45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4A99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1,902,38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A0A9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01</w:t>
            </w:r>
          </w:p>
        </w:tc>
      </w:tr>
      <w:tr w:rsidR="00DD508F" w:rsidRPr="00DD508F" w14:paraId="63EEFD40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A2389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7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1A97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DART 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FCF7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6E4C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565,822,98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3198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880,951,29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83B1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18</w:t>
            </w:r>
          </w:p>
        </w:tc>
      </w:tr>
      <w:tr w:rsidR="00DD508F" w:rsidRPr="00DD508F" w14:paraId="5D71EEB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666A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4DE04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2C19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8983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742,012,20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3525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656,120,98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A927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2</w:t>
            </w:r>
          </w:p>
        </w:tc>
      </w:tr>
      <w:tr w:rsidR="00DD508F" w:rsidRPr="00DD508F" w14:paraId="7F8EFDB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DFDCA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222F9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8A42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F108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4,100,747,1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A4ED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604,034,59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F0CE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21</w:t>
            </w:r>
          </w:p>
        </w:tc>
      </w:tr>
      <w:tr w:rsidR="00DD508F" w:rsidRPr="00DD508F" w14:paraId="20AFD58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A842B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14AD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21FA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630A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4,380,333,83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5335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462,680,09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02F3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78</w:t>
            </w:r>
          </w:p>
        </w:tc>
      </w:tr>
      <w:tr w:rsidR="00DD508F" w:rsidRPr="00DD508F" w14:paraId="4373049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A05F3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15E0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DILD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204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0B06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7,542,625,380,50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3D4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4,777,469,292,63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400E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10</w:t>
            </w:r>
          </w:p>
        </w:tc>
      </w:tr>
      <w:tr w:rsidR="00DD508F" w:rsidRPr="00DD508F" w14:paraId="4E40A782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8405E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E40C3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69AB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B13E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9,652,623,140,0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8986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5,701,872,562,92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BACC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15</w:t>
            </w:r>
          </w:p>
        </w:tc>
      </w:tr>
      <w:tr w:rsidR="00DD508F" w:rsidRPr="00DD508F" w14:paraId="03C307A1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67163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CD379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996D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D3FF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0,429,635,817,90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B38C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6,461,784,737,63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EDD0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34</w:t>
            </w:r>
          </w:p>
        </w:tc>
      </w:tr>
      <w:tr w:rsidR="00DD508F" w:rsidRPr="00DD508F" w14:paraId="38B57305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085F0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32E6C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BEFF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13C0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0,136,195,422,5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9CBD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6,351,848,378,00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CC59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20</w:t>
            </w:r>
          </w:p>
        </w:tc>
      </w:tr>
      <w:tr w:rsidR="00DD508F" w:rsidRPr="00DD508F" w14:paraId="0FD96DEA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0A6AF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9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78CD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DMAS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38DB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F9AD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121,231,243,3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4E8C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16,971,029,62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2E1B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47</w:t>
            </w:r>
          </w:p>
        </w:tc>
      </w:tr>
      <w:tr w:rsidR="00DD508F" w:rsidRPr="00DD508F" w14:paraId="10BFD87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A745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2DE84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4A7E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97CD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224,176,089,31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81C7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752,233,240,10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9474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81</w:t>
            </w:r>
          </w:p>
        </w:tc>
      </w:tr>
      <w:tr w:rsidR="00DD508F" w:rsidRPr="00DD508F" w14:paraId="67C7FEC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E0222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89F7B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373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D61A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762,768,422,67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7CBE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113,941,603,35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682E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5</w:t>
            </w:r>
          </w:p>
        </w:tc>
      </w:tr>
      <w:tr w:rsidR="00DD508F" w:rsidRPr="00DD508F" w14:paraId="2285BAC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85061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82B6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5CFF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8A78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898,765,268,06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09E4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623,414,189,14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492E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6</w:t>
            </w:r>
          </w:p>
        </w:tc>
      </w:tr>
      <w:tr w:rsidR="00DD508F" w:rsidRPr="00DD508F" w14:paraId="124EB06B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5C64D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4D36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DUTI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E439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50F9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197,457,277,14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4E69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788,227,459,96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FA9B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32</w:t>
            </w:r>
          </w:p>
        </w:tc>
      </w:tr>
      <w:tr w:rsidR="00DD508F" w:rsidRPr="00DD508F" w14:paraId="008A5CB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D2B1B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F99AB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05C0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76FA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423,402,804,65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4443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753,624,783,88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9764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49</w:t>
            </w:r>
          </w:p>
        </w:tc>
      </w:tr>
      <w:tr w:rsidR="00DD508F" w:rsidRPr="00DD508F" w14:paraId="24E8870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41F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08E90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0CF6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20AD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,347,434,120,8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6EB8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5,308,923,447,77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7139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84</w:t>
            </w:r>
          </w:p>
        </w:tc>
      </w:tr>
      <w:tr w:rsidR="00DD508F" w:rsidRPr="00DD508F" w14:paraId="7389BB3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1612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49CD5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91A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FF1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,659,937,738,57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1E03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5,586,178,093,96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29EF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9</w:t>
            </w:r>
          </w:p>
        </w:tc>
      </w:tr>
      <w:tr w:rsidR="00DD508F" w:rsidRPr="00DD508F" w14:paraId="52833160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E09B2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1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DF7F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EMDE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ED12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A291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371,713,130,3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66D0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143,944,238,36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1AF6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40</w:t>
            </w:r>
          </w:p>
        </w:tc>
      </w:tr>
      <w:tr w:rsidR="00DD508F" w:rsidRPr="00DD508F" w14:paraId="377A5F5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0A0EB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41A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8FF3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461C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905,692,754,65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73BE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454,054,273,49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1BA0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77</w:t>
            </w:r>
          </w:p>
        </w:tc>
      </w:tr>
      <w:tr w:rsidR="00DD508F" w:rsidRPr="00DD508F" w14:paraId="2D52665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9047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1D445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381D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9E75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,033,688,077,68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C7ED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728,638,990,78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C068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45</w:t>
            </w:r>
          </w:p>
        </w:tc>
      </w:tr>
      <w:tr w:rsidR="00DD508F" w:rsidRPr="00DD508F" w14:paraId="007FC77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2E066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B7961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6154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AF05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,117,499,934,2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28E7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743,751,737,05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F93A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6</w:t>
            </w:r>
          </w:p>
        </w:tc>
      </w:tr>
      <w:tr w:rsidR="00DD508F" w:rsidRPr="00DD508F" w14:paraId="3C443557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13A06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2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E00F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FMII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7505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18F7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64,399,707,76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A9A9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91,866,986,26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A113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6</w:t>
            </w:r>
          </w:p>
        </w:tc>
      </w:tr>
      <w:tr w:rsidR="00DD508F" w:rsidRPr="00DD508F" w14:paraId="09B0E862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BF1ED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0E64C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D4E9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C829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45,524,649,8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BEC1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70,707,453,07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D48D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82</w:t>
            </w:r>
          </w:p>
        </w:tc>
      </w:tr>
      <w:tr w:rsidR="00DD508F" w:rsidRPr="00DD508F" w14:paraId="58D32151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CF9D8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DAA75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2C55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A7E4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33,332,307,56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BC03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69,030,674,62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AB87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68</w:t>
            </w:r>
          </w:p>
        </w:tc>
      </w:tr>
      <w:tr w:rsidR="00DD508F" w:rsidRPr="00DD508F" w14:paraId="298ABE7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B1FED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8A2C7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97B9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75B4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00,867,958,68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4DB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52,865,843,07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092C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4</w:t>
            </w:r>
          </w:p>
        </w:tc>
      </w:tr>
      <w:tr w:rsidR="00DD508F" w:rsidRPr="00DD508F" w14:paraId="46CDDF6F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BAD37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E96E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GMTD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0EC1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F3C0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17,348,795,06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DA4A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107,528,134,86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1FCD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7</w:t>
            </w:r>
          </w:p>
        </w:tc>
      </w:tr>
      <w:tr w:rsidR="00DD508F" w:rsidRPr="00DD508F" w14:paraId="1B102F0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016D8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D4BE5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6328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DE7C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02,384,335,10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1524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87,323,142,09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E1BE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08</w:t>
            </w:r>
          </w:p>
        </w:tc>
      </w:tr>
      <w:tr w:rsidR="00DD508F" w:rsidRPr="00DD508F" w14:paraId="4E9F273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E9D4E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A3B5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3A87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29C9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90,368,704,87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F4CD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72,945,636,69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490A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1</w:t>
            </w:r>
          </w:p>
        </w:tc>
      </w:tr>
      <w:tr w:rsidR="00DD508F" w:rsidRPr="00DD508F" w14:paraId="3985A1D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B1730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96B6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369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090E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94,503,930,60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4F84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160,940,485,13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5219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12</w:t>
            </w:r>
          </w:p>
        </w:tc>
      </w:tr>
      <w:tr w:rsidR="00404412" w:rsidRPr="00DD508F" w14:paraId="1B261A79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9EEA6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4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46DA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GPR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407F6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39D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73,167,523,72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D95D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05,918,986,76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91FC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36</w:t>
            </w:r>
          </w:p>
        </w:tc>
      </w:tr>
      <w:tr w:rsidR="00DD508F" w:rsidRPr="00DD508F" w14:paraId="5A62D4F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D2585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4E1C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6115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3269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674,113,858,2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C6AB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27,361,676,94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6AB9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90</w:t>
            </w:r>
          </w:p>
        </w:tc>
      </w:tr>
      <w:tr w:rsidR="00DD508F" w:rsidRPr="00DD508F" w14:paraId="0F0A2381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91F32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29378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4A15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87C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654,638,555,29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DBD1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60,551,462,44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C349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2</w:t>
            </w:r>
          </w:p>
        </w:tc>
      </w:tr>
      <w:tr w:rsidR="00DD508F" w:rsidRPr="00DD508F" w14:paraId="6FEC8884" w14:textId="77777777" w:rsidTr="00067F23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00CA8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58B0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2A4E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C9E8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602,857,333,62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9DFC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781,355,644,22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ACD8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38</w:t>
            </w:r>
          </w:p>
        </w:tc>
      </w:tr>
      <w:tr w:rsidR="00DD508F" w:rsidRPr="00DD508F" w14:paraId="6C444DA1" w14:textId="77777777" w:rsidTr="00067F23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BC0147" w14:textId="77777777" w:rsidR="00C3017A" w:rsidRDefault="00C3017A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603E182D" w14:textId="7C232128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5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87B43" w14:textId="77777777" w:rsidR="00C3017A" w:rsidRDefault="00C3017A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493269A9" w14:textId="4989E379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GWSA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C672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D956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80,184,785,916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8D17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01,642,820,703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91F5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6</w:t>
            </w:r>
          </w:p>
        </w:tc>
      </w:tr>
      <w:tr w:rsidR="00DD508F" w:rsidRPr="00DD508F" w14:paraId="4E177656" w14:textId="77777777" w:rsidTr="00067F23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63117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A13B4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BC5B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DF7A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75,037,098,734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244E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543,459,452,387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9B16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6</w:t>
            </w:r>
          </w:p>
        </w:tc>
      </w:tr>
      <w:tr w:rsidR="00DD508F" w:rsidRPr="00DD508F" w14:paraId="5E1B04E4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23AAB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A0B4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449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7055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63,139,596,371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47BB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558,387,262,329.0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B4D2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5</w:t>
            </w:r>
          </w:p>
        </w:tc>
      </w:tr>
      <w:tr w:rsidR="00DD508F" w:rsidRPr="00DD508F" w14:paraId="643A480C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77C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8143D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911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F984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761,793,933,28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1524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788,406,536,52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E450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8</w:t>
            </w:r>
          </w:p>
        </w:tc>
      </w:tr>
      <w:tr w:rsidR="00DD508F" w:rsidRPr="00DD508F" w14:paraId="0CD51663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EAEAE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6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23AA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NDO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1860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018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25,236,451,41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F61A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50,642,771,30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2676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2</w:t>
            </w:r>
          </w:p>
        </w:tc>
      </w:tr>
      <w:tr w:rsidR="00DD508F" w:rsidRPr="00DD508F" w14:paraId="431417D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C88A2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68471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B35A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6701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2,550,402,14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7A23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68,396,392,75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BD4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3</w:t>
            </w:r>
          </w:p>
        </w:tc>
      </w:tr>
      <w:tr w:rsidR="00DD508F" w:rsidRPr="00DD508F" w14:paraId="03EDFDF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E379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C89B3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7500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67F4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927,235,22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D92F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80,668,268,51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D101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DD508F" w:rsidRPr="00DD508F" w14:paraId="035E54F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34E9D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FC83C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9120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4BBF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2,235,949,44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B68B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80,544,177,71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C1B4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404412" w:rsidRPr="00DD508F" w14:paraId="6FAF1915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EF7FF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7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0C416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INP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6DCA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A9A6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658,216,945,71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3303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989,904,868,95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C81D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08</w:t>
            </w:r>
          </w:p>
        </w:tc>
      </w:tr>
      <w:tr w:rsidR="00DD508F" w:rsidRPr="00DD508F" w14:paraId="3E623023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62347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837A3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3962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3FC7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885,064,829,1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8E76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57,106,251,56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123A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46</w:t>
            </w:r>
          </w:p>
        </w:tc>
      </w:tr>
      <w:tr w:rsidR="00DD508F" w:rsidRPr="00DD508F" w14:paraId="6FE025B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DD807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960F3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2EE2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8007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274,357,557,17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710C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8,970,902,805,80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B859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65</w:t>
            </w:r>
          </w:p>
        </w:tc>
      </w:tr>
      <w:tr w:rsidR="00DD508F" w:rsidRPr="00DD508F" w14:paraId="1BA0436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143BC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46B1E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334D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E30B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423,931,216,11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06AF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9,163,821,178,88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4A1C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4</w:t>
            </w:r>
          </w:p>
        </w:tc>
      </w:tr>
      <w:tr w:rsidR="00404412" w:rsidRPr="00DD508F" w14:paraId="42599486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4607D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8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81CB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JRPT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61C51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2B07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762,437,18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8860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164,935,1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B326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37</w:t>
            </w:r>
          </w:p>
        </w:tc>
      </w:tr>
      <w:tr w:rsidR="00DD508F" w:rsidRPr="00DD508F" w14:paraId="7AFC44D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A3C33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856D2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925E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088E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606,436,88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150C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481,521,26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3A42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14</w:t>
            </w:r>
          </w:p>
        </w:tc>
      </w:tr>
      <w:tr w:rsidR="00DD508F" w:rsidRPr="00DD508F" w14:paraId="7A2DD31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E8D85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0A0A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0FE9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3B65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594,354,65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7903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748,147,83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32DB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06</w:t>
            </w:r>
          </w:p>
        </w:tc>
      </w:tr>
      <w:tr w:rsidR="00DD508F" w:rsidRPr="00DD508F" w14:paraId="10D4FBC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08251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8400C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EC42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91C8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619,754,8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794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2,251,800,5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A993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5</w:t>
            </w:r>
          </w:p>
        </w:tc>
      </w:tr>
      <w:tr w:rsidR="00DD508F" w:rsidRPr="00DD508F" w14:paraId="72411DA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CC7DA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9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D408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KBAG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0E16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49B1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78,283,769,30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DA2C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51,842,574,68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BAB8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11</w:t>
            </w:r>
          </w:p>
        </w:tc>
      </w:tr>
      <w:tr w:rsidR="00DD508F" w:rsidRPr="00DD508F" w14:paraId="3EBDB01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BA35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568E2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7916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2219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81,038,905,73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E88E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63,491,459,00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6B57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75</w:t>
            </w:r>
          </w:p>
        </w:tc>
      </w:tr>
      <w:tr w:rsidR="00DD508F" w:rsidRPr="00DD508F" w14:paraId="5ED2F77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192BD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B4780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D8DF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C2C7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77,243,842,43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20AF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58,744,601,28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AD7B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68</w:t>
            </w:r>
          </w:p>
        </w:tc>
      </w:tr>
      <w:tr w:rsidR="00DD508F" w:rsidRPr="00DD508F" w14:paraId="5D368AE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CD54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3F6D2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B088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3B0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53,394,262,31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8068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43,422,913,60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E3EA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0</w:t>
            </w:r>
          </w:p>
        </w:tc>
      </w:tr>
      <w:tr w:rsidR="00404412" w:rsidRPr="00DD508F" w14:paraId="5DF2E3DE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7C5C0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0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409C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KIJ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590EB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52A2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,877,596,349,99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F57E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184,611,579,31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B846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82</w:t>
            </w:r>
          </w:p>
        </w:tc>
      </w:tr>
      <w:tr w:rsidR="00DD508F" w:rsidRPr="00DD508F" w14:paraId="7BE838D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1C991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29A7E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A0FC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BD8C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,939,921,471,28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8067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200,175,979,87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CB13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87</w:t>
            </w:r>
          </w:p>
        </w:tc>
      </w:tr>
      <w:tr w:rsidR="00DD508F" w:rsidRPr="00DD508F" w14:paraId="2C9846E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DA6FF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06565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AE18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AF26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,920,079,958,94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224B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292,090,330,02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795B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82</w:t>
            </w:r>
          </w:p>
        </w:tc>
      </w:tr>
      <w:tr w:rsidR="00DD508F" w:rsidRPr="00DD508F" w14:paraId="633EE16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5048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EC7FF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72D4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00BB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6,605,080,023,5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EB4D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110,459,383,6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B6C1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04</w:t>
            </w:r>
          </w:p>
        </w:tc>
      </w:tr>
      <w:tr w:rsidR="00DD508F" w:rsidRPr="00DD508F" w14:paraId="1B0926CC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5B3DC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1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F09E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KOT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C161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795F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87,481,329,69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208D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476,008,700,14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AED2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7</w:t>
            </w:r>
          </w:p>
        </w:tc>
      </w:tr>
      <w:tr w:rsidR="00DD508F" w:rsidRPr="00DD508F" w14:paraId="4950E95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221EF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0B1F8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48B0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66C5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01,155,232,14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863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574,527,771,75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5F8A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91</w:t>
            </w:r>
          </w:p>
        </w:tc>
      </w:tr>
      <w:tr w:rsidR="00DD508F" w:rsidRPr="00DD508F" w14:paraId="2DFAFBC2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5BF1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50F6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CC71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DE7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01,012,329,91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D89A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560,279,964,72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590A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93</w:t>
            </w:r>
          </w:p>
        </w:tc>
      </w:tr>
      <w:tr w:rsidR="00DD508F" w:rsidRPr="00DD508F" w14:paraId="467C7C5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99180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3B49C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A994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7434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303,763,121,2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C2E9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542,045,324,03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43B1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97</w:t>
            </w:r>
          </w:p>
        </w:tc>
      </w:tr>
      <w:tr w:rsidR="00DD508F" w:rsidRPr="00DD508F" w14:paraId="4FB65A5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BBB16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2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2CB4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AND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C9E4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215C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74,847,796,86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ABF1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16,689,248,97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1FE5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44</w:t>
            </w:r>
          </w:p>
        </w:tc>
      </w:tr>
      <w:tr w:rsidR="00DD508F" w:rsidRPr="00DD508F" w14:paraId="77877A0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B4B18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0BF79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62A6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4B2D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68,307,023,96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EAA2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55,728,123,63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2099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55</w:t>
            </w:r>
          </w:p>
        </w:tc>
      </w:tr>
      <w:tr w:rsidR="00DD508F" w:rsidRPr="00DD508F" w14:paraId="15D503A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61BFB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042FC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A123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A1D9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87,516,419,43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E715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63,357,981,90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DF82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7</w:t>
            </w:r>
          </w:p>
        </w:tc>
      </w:tr>
      <w:tr w:rsidR="00DD508F" w:rsidRPr="00DD508F" w14:paraId="7CB5843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FAB6B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40C95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9B11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AA4D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66,411,204,0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32A9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34,346,966,84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4E1C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63</w:t>
            </w:r>
          </w:p>
        </w:tc>
      </w:tr>
      <w:tr w:rsidR="00DD508F" w:rsidRPr="00DD508F" w14:paraId="6AADF605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9E7A1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3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F8AA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PCK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79DA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91B1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1,336,70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0228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12,219,22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8AC1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9</w:t>
            </w:r>
          </w:p>
        </w:tc>
      </w:tr>
      <w:tr w:rsidR="00DD508F" w:rsidRPr="00DD508F" w14:paraId="2875CE83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C402B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AA269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63F9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2AFE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3,140,40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2997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9,719,57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649B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23</w:t>
            </w:r>
          </w:p>
        </w:tc>
      </w:tr>
      <w:tr w:rsidR="00DD508F" w:rsidRPr="00DD508F" w14:paraId="56D41695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804EC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5C1F2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4381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7CBA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2,727,59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C999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9,134,53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CFA1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9</w:t>
            </w:r>
          </w:p>
        </w:tc>
      </w:tr>
      <w:tr w:rsidR="00DD508F" w:rsidRPr="00DD508F" w14:paraId="2CB8CDE8" w14:textId="77777777" w:rsidTr="00875B68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3294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031F6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9468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3902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 2,654,44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DB2E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9,349,61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60F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84</w:t>
            </w:r>
          </w:p>
        </w:tc>
      </w:tr>
      <w:tr w:rsidR="00404412" w:rsidRPr="00DD508F" w14:paraId="0C377384" w14:textId="77777777" w:rsidTr="00875B68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8F1608" w14:textId="77777777" w:rsidR="00067F23" w:rsidRDefault="00067F23" w:rsidP="00875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48BFFF85" w14:textId="6F2723A3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4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6824B0" w14:textId="77777777" w:rsidR="00067F23" w:rsidRDefault="00067F23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08BA5AAD" w14:textId="4AD54121" w:rsidR="00DD508F" w:rsidRPr="00DD508F" w:rsidRDefault="00DD508F" w:rsidP="00875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PKR</w:t>
            </w:r>
          </w:p>
        </w:tc>
        <w:tc>
          <w:tcPr>
            <w:tcW w:w="8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54BA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4375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20,703,24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BA6D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5,079,58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CAD0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6</w:t>
            </w:r>
          </w:p>
        </w:tc>
      </w:tr>
      <w:tr w:rsidR="00DD508F" w:rsidRPr="00DD508F" w14:paraId="1B936902" w14:textId="77777777" w:rsidTr="00875B68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57446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E7044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BAC6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19D0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28,291,82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1AC1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1,865,48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086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45</w:t>
            </w:r>
          </w:p>
        </w:tc>
      </w:tr>
      <w:tr w:rsidR="00DD508F" w:rsidRPr="00DD508F" w14:paraId="14BC3CB8" w14:textId="77777777" w:rsidTr="00875B68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30226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A5BFF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3013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251B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29,594,92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5BA8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52,080,93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2860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8</w:t>
            </w:r>
          </w:p>
        </w:tc>
      </w:tr>
      <w:tr w:rsidR="00DD508F" w:rsidRPr="00DD508F" w14:paraId="1B26E7D2" w14:textId="77777777" w:rsidTr="00875B68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721C9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BF73B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8244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4932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30,731,006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D42E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49,870,097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DC4E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16</w:t>
            </w:r>
          </w:p>
        </w:tc>
      </w:tr>
      <w:tr w:rsidR="00DD508F" w:rsidRPr="00DD508F" w14:paraId="0B5F109C" w14:textId="77777777" w:rsidTr="00875B68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98355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35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2FA1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LPLI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1E42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AA03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207,648,000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1DF2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004,419,000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A042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07</w:t>
            </w:r>
          </w:p>
        </w:tc>
      </w:tr>
      <w:tr w:rsidR="00DD508F" w:rsidRPr="00DD508F" w14:paraId="321BD7CF" w14:textId="77777777" w:rsidTr="00C3017A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CF77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EF61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4748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634A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195,934,000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EE8E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35,197,000.0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A820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10</w:t>
            </w:r>
          </w:p>
        </w:tc>
      </w:tr>
      <w:tr w:rsidR="00DD508F" w:rsidRPr="00DD508F" w14:paraId="0664161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32E4C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7EC80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CC7E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EB3F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121,950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A5D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974,069,0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F2F3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5</w:t>
            </w:r>
          </w:p>
        </w:tc>
      </w:tr>
      <w:tr w:rsidR="00DD508F" w:rsidRPr="00DD508F" w14:paraId="319440E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B075E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A7067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EDE6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664C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141,590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577A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   1,125,53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BBBE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25.798</w:t>
            </w:r>
          </w:p>
        </w:tc>
      </w:tr>
      <w:tr w:rsidR="00DD508F" w:rsidRPr="00DD508F" w14:paraId="17E65B2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8B537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6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D926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DLN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696F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B67B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8,875,086,191,89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792D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6,125,557,867,43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9A33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50</w:t>
            </w:r>
          </w:p>
        </w:tc>
      </w:tr>
      <w:tr w:rsidR="00DD508F" w:rsidRPr="00DD508F" w14:paraId="31523A1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43C48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D7555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1026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52A1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0,629,831,146,6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D838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4,850,039,389,85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AFE8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16</w:t>
            </w:r>
          </w:p>
        </w:tc>
      </w:tr>
      <w:tr w:rsidR="00DD508F" w:rsidRPr="00DD508F" w14:paraId="3BD51261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8C143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EF9BB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524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81F1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0,355,441,282,7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DCEC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4,539,539,040,79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3B50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12</w:t>
            </w:r>
          </w:p>
        </w:tc>
      </w:tr>
      <w:tr w:rsidR="00DD508F" w:rsidRPr="00DD508F" w14:paraId="7F1A940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2EF39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43FEB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E722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D9E8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9,302,625,472,8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6830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3,528,168,874,94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D2D9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88</w:t>
            </w:r>
          </w:p>
        </w:tc>
      </w:tr>
      <w:tr w:rsidR="00DD508F" w:rsidRPr="00DD508F" w14:paraId="72E65381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ACD35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7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4768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KPI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36B7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637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771,631,581,51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7A9E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275,234,517,57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6B9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44</w:t>
            </w:r>
          </w:p>
        </w:tc>
      </w:tr>
      <w:tr w:rsidR="00DD508F" w:rsidRPr="00DD508F" w14:paraId="6B738EE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E642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F5731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D901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DFF6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,015,619,366,15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BD0A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622,918,065,73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1A13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64</w:t>
            </w:r>
          </w:p>
        </w:tc>
      </w:tr>
      <w:tr w:rsidR="00DD508F" w:rsidRPr="00DD508F" w14:paraId="0F22F50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3F1E5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7C06B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B424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B3BF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2,157,944,970,3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780B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994,282,432,02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0CE9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0</w:t>
            </w:r>
          </w:p>
        </w:tc>
      </w:tr>
      <w:tr w:rsidR="00DD508F" w:rsidRPr="00DD508F" w14:paraId="0AF00E6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1E52B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586CD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4EBB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4BE3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726,321,957,73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2879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8,155,939,004,81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99C5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12</w:t>
            </w:r>
          </w:p>
        </w:tc>
      </w:tr>
      <w:tr w:rsidR="00DD508F" w:rsidRPr="00DD508F" w14:paraId="59956391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643F0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8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20A2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ML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CD05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06BD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128,774,113.00 </w:t>
            </w:r>
          </w:p>
        </w:tc>
        <w:tc>
          <w:tcPr>
            <w:tcW w:w="26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6350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755,553,58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E300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67</w:t>
            </w:r>
          </w:p>
        </w:tc>
      </w:tr>
      <w:tr w:rsidR="00DD508F" w:rsidRPr="00DD508F" w14:paraId="469F63E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19A88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62869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19F3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553A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963,467,16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6E54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726,005,15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6330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43</w:t>
            </w:r>
          </w:p>
        </w:tc>
      </w:tr>
      <w:tr w:rsidR="00DD508F" w:rsidRPr="00DD508F" w14:paraId="4129D8A1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C8C47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6463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FF04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11D1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949,949,854.00 </w:t>
            </w:r>
          </w:p>
        </w:tc>
        <w:tc>
          <w:tcPr>
            <w:tcW w:w="26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60AF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7,107,303,86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093F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4</w:t>
            </w:r>
          </w:p>
        </w:tc>
      </w:tr>
      <w:tr w:rsidR="00DD508F" w:rsidRPr="00DD508F" w14:paraId="02D10A55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68673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D655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51D2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C78F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452,118,8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9C27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7,635,870,08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56F0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90</w:t>
            </w:r>
          </w:p>
        </w:tc>
      </w:tr>
      <w:tr w:rsidR="00DD508F" w:rsidRPr="00DD508F" w14:paraId="593D3304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86077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9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A317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ORE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9422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CBA4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47,147,225,92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2E7E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234,319,812,44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8101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6</w:t>
            </w:r>
          </w:p>
        </w:tc>
      </w:tr>
      <w:tr w:rsidR="00DD508F" w:rsidRPr="00DD508F" w14:paraId="7B2DD2C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DB0E4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C05E6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1E19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75D3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84,063,261,2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F727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133,988,674,02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6887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41</w:t>
            </w:r>
          </w:p>
        </w:tc>
      </w:tr>
      <w:tr w:rsidR="00DD508F" w:rsidRPr="00DD508F" w14:paraId="447485D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FD350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E821B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1361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5632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723,496,392,23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8C11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109,123,842,7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4F3A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76</w:t>
            </w:r>
          </w:p>
        </w:tc>
      </w:tr>
      <w:tr w:rsidR="00DD508F" w:rsidRPr="00DD508F" w14:paraId="5B62338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F751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7B674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78B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207D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827,629,121,0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339D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989,682,804,52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DCCB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07</w:t>
            </w:r>
          </w:p>
        </w:tc>
      </w:tr>
      <w:tr w:rsidR="00DD508F" w:rsidRPr="00DD508F" w14:paraId="74FDEDDE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5FE01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0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3C91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PRO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633D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EEF8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396,353,69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811F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56,570,82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7121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26</w:t>
            </w:r>
          </w:p>
        </w:tc>
      </w:tr>
      <w:tr w:rsidR="00DD508F" w:rsidRPr="00DD508F" w14:paraId="0317704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9B64F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7D59B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3A6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4F7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401,816,57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73B9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70,238,84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63EE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27</w:t>
            </w:r>
          </w:p>
        </w:tc>
      </w:tr>
      <w:tr w:rsidR="00DD508F" w:rsidRPr="00DD508F" w14:paraId="3DD8FDD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3BC16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76F27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1C27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DF7E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407,517,53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CBE1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62,114,81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69D9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31</w:t>
            </w:r>
          </w:p>
        </w:tc>
      </w:tr>
      <w:tr w:rsidR="00DD508F" w:rsidRPr="00DD508F" w14:paraId="0625F1A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8E828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3297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7889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FBC7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399,625,27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9A4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725,176,25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2006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32</w:t>
            </w:r>
          </w:p>
        </w:tc>
      </w:tr>
      <w:tr w:rsidR="00404412" w:rsidRPr="00DD508F" w14:paraId="1C1AEAB7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B4F1D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1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E418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TL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13FCD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353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2,257,513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EB97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107,364,0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E5B2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0</w:t>
            </w:r>
          </w:p>
        </w:tc>
      </w:tr>
      <w:tr w:rsidR="00DD508F" w:rsidRPr="00DD508F" w14:paraId="7707D0D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AB2D5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F7720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DF69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AEC4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342,911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75AA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3,403,567,0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E747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95</w:t>
            </w:r>
          </w:p>
        </w:tc>
      </w:tr>
      <w:tr w:rsidR="00DD508F" w:rsidRPr="00DD508F" w14:paraId="2233395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E4153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0D9A2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F50C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A391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2,003,374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CB85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409,548,0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9AA9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13</w:t>
            </w:r>
          </w:p>
        </w:tc>
      </w:tr>
      <w:tr w:rsidR="00DD508F" w:rsidRPr="00DD508F" w14:paraId="1F937CE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C16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5E717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322F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0C8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981,223,00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83D7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6,735,895,00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9C18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4</w:t>
            </w:r>
          </w:p>
        </w:tc>
      </w:tr>
      <w:tr w:rsidR="00DD508F" w:rsidRPr="00DD508F" w14:paraId="1C7D0075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2C016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2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F024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IRO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6E4E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8A24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800,514,797,89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72DC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8,238,835,052,51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401F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19</w:t>
            </w:r>
          </w:p>
        </w:tc>
      </w:tr>
      <w:tr w:rsidR="00DD508F" w:rsidRPr="00DD508F" w14:paraId="026F298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874F2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4BCC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9D7F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ECA6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4,019,064,322,18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81A6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0,608,390,520,54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8B4D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9</w:t>
            </w:r>
          </w:p>
        </w:tc>
      </w:tr>
      <w:tr w:rsidR="00DD508F" w:rsidRPr="00DD508F" w14:paraId="29AEC6B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99C09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7E4DC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BA67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CDEE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,263,849,675,7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0BB1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1,691,071,599,37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6DD9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50</w:t>
            </w:r>
          </w:p>
        </w:tc>
      </w:tr>
      <w:tr w:rsidR="00DD508F" w:rsidRPr="00DD508F" w14:paraId="7F0C7C6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0B09F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892EC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3718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7834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6,842,019,184,61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484A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2,930,967,694,75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1BB5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29</w:t>
            </w:r>
          </w:p>
        </w:tc>
      </w:tr>
      <w:tr w:rsidR="00DD508F" w:rsidRPr="00DD508F" w14:paraId="5F1E2E1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0E45A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3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1F7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LIN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E08D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4EA4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972,457,07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B9F8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2,548,031,31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39E5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7</w:t>
            </w:r>
          </w:p>
        </w:tc>
      </w:tr>
      <w:tr w:rsidR="00DD508F" w:rsidRPr="00DD508F" w14:paraId="75BCD4D2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DB3B4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7E674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D60D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8111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162,324,68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446B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815,911,49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8DC0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8</w:t>
            </w:r>
          </w:p>
        </w:tc>
      </w:tr>
      <w:tr w:rsidR="00DD508F" w:rsidRPr="00DD508F" w14:paraId="53055F7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3D80E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8757F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6791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069C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174,237,38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7E6B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1,971,692,55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BD7D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8</w:t>
            </w:r>
          </w:p>
        </w:tc>
      </w:tr>
      <w:tr w:rsidR="00DD508F" w:rsidRPr="00DD508F" w14:paraId="31A6EFAD" w14:textId="77777777" w:rsidTr="00EA0391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CA08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16AF9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AD9D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410D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324,547,59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67B4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12,369,620,55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4C3C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7</w:t>
            </w:r>
          </w:p>
        </w:tc>
      </w:tr>
      <w:tr w:rsidR="00DD508F" w:rsidRPr="00DD508F" w14:paraId="1F44EC0C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36FCC1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5DBDC1CB" w14:textId="27B497F9" w:rsidR="00EA0391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4</w:t>
            </w:r>
          </w:p>
          <w:p w14:paraId="199DE31F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0D5F3F7C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6C457F89" w14:textId="6B123584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C9BDF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128F5105" w14:textId="349BF2C1" w:rsid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MAG</w:t>
            </w:r>
          </w:p>
          <w:p w14:paraId="16159382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2DDEEF2B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413A93BF" w14:textId="1A132229" w:rsidR="00EA0391" w:rsidRPr="00DD508F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2CC4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lastRenderedPageBreak/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4452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45,747,780,781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D657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7,469,783,729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B96C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48</w:t>
            </w:r>
          </w:p>
        </w:tc>
      </w:tr>
      <w:tr w:rsidR="00DD508F" w:rsidRPr="00DD508F" w14:paraId="49004530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05D5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A9389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D6B0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FA16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47,393,574,529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0505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2,806,214,350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7554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53</w:t>
            </w:r>
          </w:p>
        </w:tc>
      </w:tr>
      <w:tr w:rsidR="00DD508F" w:rsidRPr="00DD508F" w14:paraId="1D3DEF0A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6B109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6835A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EA4A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0615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57,557,462,326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B81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3,578,892,476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A8CF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0</w:t>
            </w:r>
          </w:p>
        </w:tc>
      </w:tr>
      <w:tr w:rsidR="00DD508F" w:rsidRPr="00DD508F" w14:paraId="491B2FD8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08254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8AFC0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4178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74E3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59,757,005,714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5CD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82,565,037,552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3867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4</w:t>
            </w:r>
          </w:p>
        </w:tc>
      </w:tr>
      <w:tr w:rsidR="00DD508F" w:rsidRPr="00DD508F" w14:paraId="32117E93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07416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5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5787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LI</w:t>
            </w: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A675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B116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649,959,008,442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6867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325,578,782,725.0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2317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9</w:t>
            </w:r>
          </w:p>
        </w:tc>
      </w:tr>
      <w:tr w:rsidR="00DD508F" w:rsidRPr="00DD508F" w14:paraId="07D4519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31920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BC4BC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4937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B466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780,478,933,365.00 </w:t>
            </w:r>
          </w:p>
        </w:tc>
        <w:tc>
          <w:tcPr>
            <w:tcW w:w="26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9B4E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473,039,414,91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D5AE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16</w:t>
            </w:r>
          </w:p>
        </w:tc>
      </w:tr>
      <w:tr w:rsidR="00DD508F" w:rsidRPr="00DD508F" w14:paraId="5512E43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4ADE6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42F96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5975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BB8A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708,818,433,52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8970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440,573,927,92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764C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90</w:t>
            </w:r>
          </w:p>
        </w:tc>
      </w:tr>
      <w:tr w:rsidR="00DD508F" w:rsidRPr="00DD508F" w14:paraId="6A39E88D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9E06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3BC9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7DF6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47F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683,099,929,96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252E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583,234,248,02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42E8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64</w:t>
            </w:r>
          </w:p>
        </w:tc>
      </w:tr>
      <w:tr w:rsidR="00DD508F" w:rsidRPr="00DD508F" w14:paraId="209DCDCD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9B5EA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6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A5EE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LL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73C3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D558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528,845,287,32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7168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5,834,505,485,31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8F86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05</w:t>
            </w:r>
          </w:p>
        </w:tc>
      </w:tr>
      <w:tr w:rsidR="00DD508F" w:rsidRPr="00DD508F" w14:paraId="1175ECE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CF12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EC9AD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E22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B9D6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,535,564,355,13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21F3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7,017,159,595,51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4F7D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89</w:t>
            </w:r>
          </w:p>
        </w:tc>
      </w:tr>
      <w:tr w:rsidR="00DD508F" w:rsidRPr="00DD508F" w14:paraId="5E7FB9C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0DE0B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737A7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D1B7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46D7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5,547,172,372,21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84D0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6,895,345,778,17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F63A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804</w:t>
            </w:r>
          </w:p>
        </w:tc>
      </w:tr>
      <w:tr w:rsidR="00DD508F" w:rsidRPr="00DD508F" w14:paraId="4EC4ECD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7615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2DE9B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D257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43C3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3,146,900,911,74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639C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4,845,037,355,08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4866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50</w:t>
            </w:r>
          </w:p>
        </w:tc>
      </w:tr>
      <w:tr w:rsidR="00DD508F" w:rsidRPr="00DD508F" w14:paraId="1A70EE74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BEE29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7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8EAE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S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813D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E891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791,667,990,91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EB4C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52,001,351,74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9828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53</w:t>
            </w:r>
          </w:p>
        </w:tc>
      </w:tr>
      <w:tr w:rsidR="00DD508F" w:rsidRPr="00DD508F" w14:paraId="51099A9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788C3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A7FD0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3213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DA70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852,517,654,75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E6B6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76,480,109,57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BF60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873</w:t>
            </w:r>
          </w:p>
        </w:tc>
      </w:tr>
      <w:tr w:rsidR="00DD508F" w:rsidRPr="00DD508F" w14:paraId="2BC23B1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7C9A5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394B9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5361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A166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925,015,705,16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B6BA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908,417,331,06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CC80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018</w:t>
            </w:r>
          </w:p>
        </w:tc>
      </w:tr>
      <w:tr w:rsidR="00DD508F" w:rsidRPr="00DD508F" w14:paraId="51BEF70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60A71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F6BB6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0320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C786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999,513,230,53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31DC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62,192,739,44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9E40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159</w:t>
            </w:r>
          </w:p>
        </w:tc>
      </w:tr>
      <w:tr w:rsidR="00404412" w:rsidRPr="00DD508F" w14:paraId="152A5AD7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17B0D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8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723A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PRO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4ED24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67C5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3,459,622,235,74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DAB9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9,584,680,576,43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C955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87</w:t>
            </w:r>
          </w:p>
        </w:tc>
      </w:tr>
      <w:tr w:rsidR="00DD508F" w:rsidRPr="00DD508F" w14:paraId="1A5B8D1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EBA5F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B205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39B9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5CE3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4,044,750,475,36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521A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18,588,970,471,99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9897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56</w:t>
            </w:r>
          </w:p>
        </w:tc>
      </w:tr>
      <w:tr w:rsidR="00DD508F" w:rsidRPr="00DD508F" w14:paraId="15B5DD3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0BD0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A020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B33A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A4CA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6,588,283,290,25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AEC6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21,086,427,083,57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CB19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87</w:t>
            </w:r>
          </w:p>
        </w:tc>
      </w:tr>
      <w:tr w:rsidR="00DD508F" w:rsidRPr="00DD508F" w14:paraId="3C0C59F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F3C43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BB78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11C4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667E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17,257,435,445,77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D8EF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21,812,999,448,66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194F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91</w:t>
            </w:r>
          </w:p>
        </w:tc>
      </w:tr>
      <w:tr w:rsidR="00DD508F" w:rsidRPr="00DD508F" w14:paraId="094BB9E6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E32B5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9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2C30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UDP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0F19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1B02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98,826,311,691.00 </w:t>
            </w:r>
          </w:p>
        </w:tc>
        <w:tc>
          <w:tcPr>
            <w:tcW w:w="26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EE69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39,915,871,76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1DBD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68</w:t>
            </w:r>
          </w:p>
        </w:tc>
      </w:tr>
      <w:tr w:rsidR="00DD508F" w:rsidRPr="00DD508F" w14:paraId="5232FEA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276A8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2E527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EC3D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C382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04,280,317,91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2B4E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521,632,597,21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2535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92</w:t>
            </w:r>
          </w:p>
        </w:tc>
      </w:tr>
      <w:tr w:rsidR="00DD508F" w:rsidRPr="00DD508F" w14:paraId="3908840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60174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6A952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8CB2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5F2F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90,546,059,153.00 </w:t>
            </w:r>
          </w:p>
        </w:tc>
        <w:tc>
          <w:tcPr>
            <w:tcW w:w="26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744E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492,003,943,52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C1C5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87</w:t>
            </w:r>
          </w:p>
        </w:tc>
      </w:tr>
      <w:tr w:rsidR="00DD508F" w:rsidRPr="00DD508F" w14:paraId="35B96C43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BE10E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9C552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A7E3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9232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70,130,902,74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57B5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651,369,072,12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95DA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08</w:t>
            </w:r>
          </w:p>
        </w:tc>
      </w:tr>
      <w:tr w:rsidR="00DD508F" w:rsidRPr="00DD508F" w14:paraId="732C4118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7B157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0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348D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URI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FA09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FFA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03,634,872,1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9884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171,623,023,40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EDB9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04</w:t>
            </w:r>
          </w:p>
        </w:tc>
      </w:tr>
      <w:tr w:rsidR="00DD508F" w:rsidRPr="00DD508F" w14:paraId="4C04D6E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CA29F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B7852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CD08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8F2C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00,945,547,79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7BD4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20,351,043,08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50A9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58</w:t>
            </w:r>
          </w:p>
        </w:tc>
      </w:tr>
      <w:tr w:rsidR="00DD508F" w:rsidRPr="00DD508F" w14:paraId="628CB6A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B4C8F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8E60E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9631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BB1B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97,656,580,0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D881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224,744,062,68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A55D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35</w:t>
            </w:r>
          </w:p>
        </w:tc>
      </w:tr>
      <w:tr w:rsidR="00DD508F" w:rsidRPr="00DD508F" w14:paraId="3168E48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482DD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14412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4C5D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6C44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90,636,178,04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5160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16,737,170,42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B383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02</w:t>
            </w:r>
          </w:p>
        </w:tc>
      </w:tr>
      <w:tr w:rsidR="00404412" w:rsidRPr="00DD508F" w14:paraId="6CAFF7B7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15137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1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8D46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WON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19969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3D00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7,999,510,2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0E2B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6,098,153,34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6E44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07</w:t>
            </w:r>
          </w:p>
        </w:tc>
      </w:tr>
      <w:tr w:rsidR="00DD508F" w:rsidRPr="00DD508F" w14:paraId="5CB93AC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BF20B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6E26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9303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6AF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8,860,110,10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58F0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6,458,805,37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D7DA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35</w:t>
            </w:r>
          </w:p>
        </w:tc>
      </w:tr>
      <w:tr w:rsidR="00DD508F" w:rsidRPr="00DD508F" w14:paraId="28ABCFE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11452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96C6F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C4E8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E0FA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9,687,642,6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B356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8,866,081,129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BE7E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36</w:t>
            </w:r>
          </w:p>
        </w:tc>
      </w:tr>
      <w:tr w:rsidR="00DD508F" w:rsidRPr="00DD508F" w14:paraId="258A340A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537BA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BA977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2ABF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C11D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9,883,903,90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599F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30,602,179,91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11E74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23</w:t>
            </w:r>
          </w:p>
        </w:tc>
      </w:tr>
      <w:tr w:rsidR="00DD508F" w:rsidRPr="00DD508F" w14:paraId="69033676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FB2CB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2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E399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BMS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47E5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0C98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02,261,071,36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0BAD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809,591,455,28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C2EF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50</w:t>
            </w:r>
          </w:p>
        </w:tc>
      </w:tr>
      <w:tr w:rsidR="00DD508F" w:rsidRPr="00DD508F" w14:paraId="5CCED535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4D408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B272D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B464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37B1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00,695,757,26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5F9C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60,445,865,84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BE14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64</w:t>
            </w:r>
          </w:p>
        </w:tc>
      </w:tr>
      <w:tr w:rsidR="00DD508F" w:rsidRPr="00DD508F" w14:paraId="41457F0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D63FB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57848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3431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0ED3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14,953,290,83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860F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71,096,800,59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CE0B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9</w:t>
            </w:r>
          </w:p>
        </w:tc>
      </w:tr>
      <w:tr w:rsidR="00DD508F" w:rsidRPr="00DD508F" w14:paraId="59E4436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82D3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5BEE8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B60F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3404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198,940,136,77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633F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717,606,761,07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3955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277</w:t>
            </w:r>
          </w:p>
        </w:tc>
      </w:tr>
      <w:tr w:rsidR="00404412" w:rsidRPr="00DD508F" w14:paraId="0E744EDF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FBA84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3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48DE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DTX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74C16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BF76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71,083,812,34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062E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795,788,452,76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FCC7A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97</w:t>
            </w:r>
          </w:p>
        </w:tc>
      </w:tr>
      <w:tr w:rsidR="00DD508F" w:rsidRPr="00DD508F" w14:paraId="66F90FE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027FE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09D6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42B6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1C8D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34,410,089,03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393D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2,971,061,771,71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B528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79</w:t>
            </w:r>
          </w:p>
        </w:tc>
      </w:tr>
      <w:tr w:rsidR="00DD508F" w:rsidRPr="00DD508F" w14:paraId="3AB85DB4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E4FAF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7CF04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BD60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F71E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256,434,333,798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1D288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161,105,356,52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691E9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81</w:t>
            </w:r>
          </w:p>
        </w:tc>
      </w:tr>
      <w:tr w:rsidR="00DD508F" w:rsidRPr="00DD508F" w14:paraId="47F22C9F" w14:textId="77777777" w:rsidTr="00EA0391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EF95D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5001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9D7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3BF8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14,789,785,66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7158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387,321,004,20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0B4BB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22</w:t>
            </w:r>
          </w:p>
        </w:tc>
      </w:tr>
      <w:tr w:rsidR="00DD508F" w:rsidRPr="00DD508F" w14:paraId="413F19D8" w14:textId="77777777" w:rsidTr="00EA0391">
        <w:trPr>
          <w:trHeight w:val="315"/>
        </w:trPr>
        <w:tc>
          <w:tcPr>
            <w:tcW w:w="5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49AA02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30A69C91" w14:textId="168B550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4</w:t>
            </w:r>
          </w:p>
        </w:tc>
        <w:tc>
          <w:tcPr>
            <w:tcW w:w="8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14DD5" w14:textId="77777777" w:rsidR="00EA0391" w:rsidRDefault="00EA0391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02D12120" w14:textId="770BFEF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EAL</w:t>
            </w: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6FD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E585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3,701,033,173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F703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2,565,515,823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10F26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0</w:t>
            </w:r>
          </w:p>
        </w:tc>
      </w:tr>
      <w:tr w:rsidR="00DD508F" w:rsidRPr="00DD508F" w14:paraId="4993AF56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CF42D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3337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AAA3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099C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2,608,820,964.00 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76D8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2,590,228,523.0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1F43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7</w:t>
            </w:r>
          </w:p>
        </w:tc>
      </w:tr>
      <w:tr w:rsidR="00DD508F" w:rsidRPr="00DD508F" w14:paraId="1139FD7C" w14:textId="77777777" w:rsidTr="00EA0391">
        <w:trPr>
          <w:trHeight w:val="315"/>
        </w:trPr>
        <w:tc>
          <w:tcPr>
            <w:tcW w:w="5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BA54A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4E5F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F29B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F506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2,492,305,309.00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B746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3,731,723,320.00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E55B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7</w:t>
            </w:r>
          </w:p>
        </w:tc>
      </w:tr>
      <w:tr w:rsidR="00DD508F" w:rsidRPr="00DD508F" w14:paraId="39552E7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BE288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5C2D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1BA5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70AA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814,437,215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F86B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352,269,524,06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1397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02</w:t>
            </w:r>
          </w:p>
        </w:tc>
      </w:tr>
      <w:tr w:rsidR="00DD508F" w:rsidRPr="00DD508F" w14:paraId="18EA9A5D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E46E97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5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344C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OD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2BA2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B0EB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479,255,937,71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FE8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911,163,391,13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DEFF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8</w:t>
            </w:r>
          </w:p>
        </w:tc>
      </w:tr>
      <w:tr w:rsidR="00DD508F" w:rsidRPr="00DD508F" w14:paraId="79F47BAE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30A2E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E6257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87D9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682D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734,468,189,877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53CB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936,147,888,28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6A8C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441</w:t>
            </w:r>
          </w:p>
        </w:tc>
      </w:tr>
      <w:tr w:rsidR="00DD508F" w:rsidRPr="00DD508F" w14:paraId="0357B0E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39A95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21398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7E2B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1E3B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420,522,013,63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AD89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650,686,851,64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53B7C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89</w:t>
            </w:r>
          </w:p>
        </w:tc>
      </w:tr>
      <w:tr w:rsidR="00DD508F" w:rsidRPr="00DD508F" w14:paraId="1D61242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2B6CB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F72CB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AEF5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E04A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1,328,897,208,76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4444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547,426,939,513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CC6B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375</w:t>
            </w:r>
          </w:p>
        </w:tc>
      </w:tr>
      <w:tr w:rsidR="00DD508F" w:rsidRPr="00DD508F" w14:paraId="50474D30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B5417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6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E374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MDM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B2A4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0F7E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89,477,689,86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2144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213,173,105,91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1DC9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83</w:t>
            </w:r>
          </w:p>
        </w:tc>
      </w:tr>
      <w:tr w:rsidR="00DD508F" w:rsidRPr="00DD508F" w14:paraId="0D84BFE9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69123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EC916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3434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90EB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53,905,302,04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5D84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201,910,904,02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7AB55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73</w:t>
            </w:r>
          </w:p>
        </w:tc>
      </w:tr>
      <w:tr w:rsidR="00DD508F" w:rsidRPr="00DD508F" w14:paraId="0C8124F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C313E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0537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F23C5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C1C1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523,995,257,470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EDBB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303,511,723,151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F3C17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59</w:t>
            </w:r>
          </w:p>
        </w:tc>
      </w:tr>
      <w:tr w:rsidR="00DD508F" w:rsidRPr="00DD508F" w14:paraId="2A676C83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72B1DA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1DC78C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D070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4323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463,973,692,43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8816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3,423,278,470,83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89F6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136</w:t>
            </w:r>
          </w:p>
        </w:tc>
      </w:tr>
      <w:tr w:rsidR="00404412" w:rsidRPr="00DD508F" w14:paraId="03167D20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BAA57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7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9E7A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MR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E9827C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F902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4,990,297,35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A48D1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4,441,657,276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83E2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13</w:t>
            </w:r>
          </w:p>
        </w:tc>
      </w:tr>
      <w:tr w:rsidR="00DD508F" w:rsidRPr="00DD508F" w14:paraId="0BF87D66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AE56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CF83C6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F2E3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D451B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5,836,845,684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0F52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4,922,534,22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99291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35</w:t>
            </w:r>
          </w:p>
        </w:tc>
      </w:tr>
      <w:tr w:rsidR="00DD508F" w:rsidRPr="00DD508F" w14:paraId="4978A3FC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EF78C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F9A2D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8FA8D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0FB5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4,819,493,5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820A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6,049,716,67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8DECF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69</w:t>
            </w:r>
          </w:p>
        </w:tc>
      </w:tr>
      <w:tr w:rsidR="00DD508F" w:rsidRPr="00DD508F" w14:paraId="492B267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37CCE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C389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3088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B654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16,683,534,37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867A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28,433,574,878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C260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87</w:t>
            </w:r>
          </w:p>
        </w:tc>
      </w:tr>
      <w:tr w:rsidR="00DD508F" w:rsidRPr="00DD508F" w14:paraId="5F4B9B3D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6F9A4B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8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EFAC6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ARA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75B5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8EC08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71,897,765,91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3C24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125,958,346,46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1E42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64</w:t>
            </w:r>
          </w:p>
        </w:tc>
      </w:tr>
      <w:tr w:rsidR="00DD508F" w:rsidRPr="00DD508F" w14:paraId="6297E86B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8F6DE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77B1E7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097F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2257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45,402,041,449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4E89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86,597,471,37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B4A23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42</w:t>
            </w:r>
          </w:p>
        </w:tc>
      </w:tr>
      <w:tr w:rsidR="00DD508F" w:rsidRPr="00DD508F" w14:paraId="6D88ED08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BC4A8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8502D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A3F62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E4733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22,071,976,95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E5D0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85,232,564,47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28AF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20</w:t>
            </w:r>
          </w:p>
        </w:tc>
      </w:tr>
      <w:tr w:rsidR="00DD508F" w:rsidRPr="00DD508F" w14:paraId="5E302217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FA2F9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FF714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9224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40ED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20,060,386,80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98E1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1,080,248,725,557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DEA3D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019</w:t>
            </w:r>
          </w:p>
        </w:tc>
      </w:tr>
      <w:tr w:rsidR="00DD508F" w:rsidRPr="00DD508F" w14:paraId="5027B477" w14:textId="77777777" w:rsidTr="00404412">
        <w:trPr>
          <w:trHeight w:val="315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98B6F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9</w:t>
            </w:r>
          </w:p>
        </w:tc>
        <w:tc>
          <w:tcPr>
            <w:tcW w:w="8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080D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RIN</w:t>
            </w: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C9BC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19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177BD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291,065,286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B61F4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819,761,502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9B4BE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709</w:t>
            </w:r>
          </w:p>
        </w:tc>
      </w:tr>
      <w:tr w:rsidR="00DD508F" w:rsidRPr="00DD508F" w14:paraId="202AC2FF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431219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1A0CE5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D6F6E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0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89851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   765,513,292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82E99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472,164,984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06EE2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520</w:t>
            </w:r>
          </w:p>
        </w:tc>
      </w:tr>
      <w:tr w:rsidR="00DD508F" w:rsidRPr="00DD508F" w14:paraId="1ED2A092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783E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DB4760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DF24A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1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4AE24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214,835,891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969D3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1,871,869,145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DC030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49</w:t>
            </w:r>
          </w:p>
        </w:tc>
      </w:tr>
      <w:tr w:rsidR="00DD508F" w:rsidRPr="00DD508F" w14:paraId="38DFDB50" w14:textId="77777777" w:rsidTr="00404412">
        <w:trPr>
          <w:trHeight w:val="315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66BE2F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9AD872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E548F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02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ECA8E" w14:textId="77777777" w:rsidR="00DD508F" w:rsidRPr="00DD508F" w:rsidRDefault="00DD508F" w:rsidP="00DD50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 1,434,907,753.00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D6830" w14:textId="77777777" w:rsidR="00DD508F" w:rsidRPr="00DD508F" w:rsidRDefault="00DD508F" w:rsidP="00DD508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DD508F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Rp          2,076,978,640.00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2DD48" w14:textId="77777777" w:rsidR="00DD508F" w:rsidRPr="00875B68" w:rsidRDefault="00DD508F" w:rsidP="00DD50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875B6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0.691</w:t>
            </w:r>
          </w:p>
        </w:tc>
      </w:tr>
    </w:tbl>
    <w:p w14:paraId="51E16E12" w14:textId="5FDCE528" w:rsidR="009B7F69" w:rsidRDefault="009B7F69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5011B0" w14:textId="689DF3F6" w:rsidR="00404412" w:rsidRDefault="00404412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 4</w:t>
      </w:r>
    </w:p>
    <w:p w14:paraId="0EA515F6" w14:textId="63D86F32" w:rsidR="00404412" w:rsidRDefault="00404412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Perhitungan Growth Opportunity</w:t>
      </w:r>
    </w:p>
    <w:tbl>
      <w:tblPr>
        <w:tblW w:w="10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5"/>
        <w:gridCol w:w="828"/>
        <w:gridCol w:w="727"/>
        <w:gridCol w:w="2491"/>
        <w:gridCol w:w="2552"/>
        <w:gridCol w:w="2410"/>
        <w:gridCol w:w="850"/>
      </w:tblGrid>
      <w:tr w:rsidR="00EF4A5D" w:rsidRPr="00EF4A5D" w14:paraId="09DAF9F5" w14:textId="77777777" w:rsidTr="00875B68">
        <w:trPr>
          <w:trHeight w:val="315"/>
          <w:jc w:val="center"/>
        </w:trPr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14:paraId="0A4C6AC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8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A9647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de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D7FA24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ahun </w:t>
            </w:r>
          </w:p>
        </w:tc>
        <w:tc>
          <w:tcPr>
            <w:tcW w:w="2491" w:type="dxa"/>
            <w:shd w:val="clear" w:color="000000" w:fill="FFFF00"/>
            <w:noWrap/>
            <w:vAlign w:val="bottom"/>
            <w:hideMark/>
          </w:tcPr>
          <w:p w14:paraId="5480C24D" w14:textId="420436B1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TOTAL ASET </w:t>
            </w:r>
            <w:r w:rsidR="00B756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</w:t>
            </w:r>
          </w:p>
        </w:tc>
        <w:tc>
          <w:tcPr>
            <w:tcW w:w="2552" w:type="dxa"/>
            <w:shd w:val="clear" w:color="000000" w:fill="FFFF00"/>
            <w:noWrap/>
            <w:vAlign w:val="bottom"/>
            <w:hideMark/>
          </w:tcPr>
          <w:p w14:paraId="6AAAD56B" w14:textId="08D0F6F5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TOTAL ASET </w:t>
            </w:r>
            <w:r w:rsidR="00B756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-1</w:t>
            </w:r>
          </w:p>
        </w:tc>
        <w:tc>
          <w:tcPr>
            <w:tcW w:w="2410" w:type="dxa"/>
            <w:shd w:val="clear" w:color="000000" w:fill="FFFF00"/>
            <w:noWrap/>
            <w:vAlign w:val="bottom"/>
            <w:hideMark/>
          </w:tcPr>
          <w:p w14:paraId="36CA54B8" w14:textId="0E24A0DC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TOTAL ASET </w:t>
            </w:r>
            <w:r w:rsidR="00B756D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</w:t>
            </w:r>
          </w:p>
        </w:tc>
        <w:tc>
          <w:tcPr>
            <w:tcW w:w="850" w:type="dxa"/>
            <w:shd w:val="clear" w:color="000000" w:fill="FFFF00"/>
            <w:noWrap/>
            <w:vAlign w:val="center"/>
            <w:hideMark/>
          </w:tcPr>
          <w:p w14:paraId="0B20F170" w14:textId="5F3864E3" w:rsidR="00F670EF" w:rsidRPr="00F670EF" w:rsidRDefault="00EF4A5D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umlah</w:t>
            </w:r>
            <w:r w:rsidR="00F670EF"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</w:tr>
      <w:tr w:rsidR="000743FC" w:rsidRPr="00EF4A5D" w14:paraId="0D2343A2" w14:textId="77777777" w:rsidTr="00A30A2E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E27F511" w14:textId="620DC8F1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1. 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F17AF3" w14:textId="75A0FDD5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DC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40673CE" w14:textId="17F54A1B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FFFFFF" w:themeFill="background1"/>
            <w:noWrap/>
            <w:vAlign w:val="bottom"/>
          </w:tcPr>
          <w:p w14:paraId="069549CE" w14:textId="41135DE3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p 36,515,833,214,549.00</w:t>
            </w:r>
          </w:p>
        </w:tc>
        <w:tc>
          <w:tcPr>
            <w:tcW w:w="2552" w:type="dxa"/>
            <w:shd w:val="clear" w:color="auto" w:fill="FFFFFF" w:themeFill="background1"/>
            <w:noWrap/>
            <w:vAlign w:val="bottom"/>
          </w:tcPr>
          <w:p w14:paraId="283D1E82" w14:textId="58A6E460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p  30,091,600,973,297.00</w:t>
            </w:r>
          </w:p>
        </w:tc>
        <w:tc>
          <w:tcPr>
            <w:tcW w:w="2410" w:type="dxa"/>
            <w:shd w:val="clear" w:color="auto" w:fill="FFFFFF" w:themeFill="background1"/>
            <w:noWrap/>
            <w:vAlign w:val="bottom"/>
          </w:tcPr>
          <w:p w14:paraId="4BC81D52" w14:textId="205434DB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p 36,515,833,214,549.00</w:t>
            </w:r>
          </w:p>
        </w:tc>
        <w:tc>
          <w:tcPr>
            <w:tcW w:w="850" w:type="dxa"/>
            <w:shd w:val="clear" w:color="auto" w:fill="FFFFFF" w:themeFill="background1"/>
            <w:noWrap/>
            <w:vAlign w:val="center"/>
          </w:tcPr>
          <w:p w14:paraId="5719A030" w14:textId="4D0BFB91" w:rsidR="000743FC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6</w:t>
            </w:r>
          </w:p>
        </w:tc>
      </w:tr>
      <w:tr w:rsidR="000743FC" w:rsidRPr="00EF4A5D" w14:paraId="6591D997" w14:textId="77777777" w:rsidTr="00A30A2E">
        <w:trPr>
          <w:trHeight w:val="315"/>
          <w:jc w:val="center"/>
        </w:trPr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6B17963F" w14:textId="3BB6775C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2EBDC96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7A16F9" w14:textId="77777777" w:rsidR="000743FC" w:rsidRPr="00F670EF" w:rsidRDefault="000743FC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bottom"/>
            <w:hideMark/>
          </w:tcPr>
          <w:p w14:paraId="3FD015F1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676,206,827,346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2CE693F8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36,515,833,214,549.00 </w:t>
            </w:r>
          </w:p>
        </w:tc>
        <w:tc>
          <w:tcPr>
            <w:tcW w:w="2410" w:type="dxa"/>
            <w:shd w:val="clear" w:color="000000" w:fill="FFFFFF"/>
            <w:noWrap/>
            <w:vAlign w:val="bottom"/>
            <w:hideMark/>
          </w:tcPr>
          <w:p w14:paraId="24C76DA2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676,206,827,34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1C59FD8" w14:textId="77777777" w:rsidR="000743FC" w:rsidRPr="00F670EF" w:rsidRDefault="000743FC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6.809</w:t>
            </w:r>
          </w:p>
        </w:tc>
      </w:tr>
      <w:tr w:rsidR="000743FC" w:rsidRPr="00EF4A5D" w14:paraId="170F8816" w14:textId="77777777" w:rsidTr="00A30A2E">
        <w:trPr>
          <w:trHeight w:val="315"/>
          <w:jc w:val="center"/>
        </w:trPr>
        <w:tc>
          <w:tcPr>
            <w:tcW w:w="485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7555192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F270E1B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54E0E5" w14:textId="77777777" w:rsidR="000743FC" w:rsidRPr="00F670EF" w:rsidRDefault="000743FC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bottom"/>
            <w:hideMark/>
          </w:tcPr>
          <w:p w14:paraId="1B44AF26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5,978,673,938,137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3500053E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4,676,206,827,346.00 </w:t>
            </w:r>
          </w:p>
        </w:tc>
        <w:tc>
          <w:tcPr>
            <w:tcW w:w="2410" w:type="dxa"/>
            <w:shd w:val="clear" w:color="000000" w:fill="FFFFFF"/>
            <w:noWrap/>
            <w:vAlign w:val="bottom"/>
            <w:hideMark/>
          </w:tcPr>
          <w:p w14:paraId="5CD5FD74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5,978,673,938,13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869347E" w14:textId="77777777" w:rsidR="000743FC" w:rsidRPr="00F670EF" w:rsidRDefault="000743FC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18</w:t>
            </w:r>
          </w:p>
        </w:tc>
      </w:tr>
      <w:tr w:rsidR="000743FC" w:rsidRPr="00EF4A5D" w14:paraId="3C2DC1A5" w14:textId="77777777" w:rsidTr="00A30A2E">
        <w:trPr>
          <w:trHeight w:val="315"/>
          <w:jc w:val="center"/>
        </w:trPr>
        <w:tc>
          <w:tcPr>
            <w:tcW w:w="48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E48451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B4E679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FAA1FF" w14:textId="77777777" w:rsidR="000743FC" w:rsidRPr="00F670EF" w:rsidRDefault="000743FC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bottom"/>
            <w:hideMark/>
          </w:tcPr>
          <w:p w14:paraId="16259F03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321,024,480,878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3C51F4BB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5,978,673,938,137.00 </w:t>
            </w:r>
          </w:p>
        </w:tc>
        <w:tc>
          <w:tcPr>
            <w:tcW w:w="2410" w:type="dxa"/>
            <w:shd w:val="clear" w:color="000000" w:fill="FFFFFF"/>
            <w:noWrap/>
            <w:vAlign w:val="bottom"/>
            <w:hideMark/>
          </w:tcPr>
          <w:p w14:paraId="2F267E14" w14:textId="77777777" w:rsidR="000743FC" w:rsidRPr="00F670EF" w:rsidRDefault="000743FC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321,024,480,87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2BF9E6D" w14:textId="77777777" w:rsidR="000743FC" w:rsidRPr="00F670EF" w:rsidRDefault="000743FC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4</w:t>
            </w:r>
          </w:p>
        </w:tc>
      </w:tr>
      <w:tr w:rsidR="00EF4A5D" w:rsidRPr="00EF4A5D" w14:paraId="31E5899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6AAF2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CD7D2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MAN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47E85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48A80B0C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728,120,841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71BC97D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684,815,446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B1ABE38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728,120,84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C00486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9</w:t>
            </w:r>
          </w:p>
        </w:tc>
      </w:tr>
      <w:tr w:rsidR="00EF4A5D" w:rsidRPr="00EF4A5D" w14:paraId="29F44D4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DBD29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2B1DA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1CB8D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2EB62DA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799,397,501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1B3C03C3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728,120,841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8691D04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799,397,50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38B16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9</w:t>
            </w:r>
          </w:p>
        </w:tc>
      </w:tr>
      <w:tr w:rsidR="00EF4A5D" w:rsidRPr="00EF4A5D" w14:paraId="46A2515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45062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0A58A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F76E2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14ADC6A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861,888,870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1FF6922C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799,397,501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51525649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861,888,87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EC5001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3</w:t>
            </w:r>
          </w:p>
        </w:tc>
      </w:tr>
      <w:tr w:rsidR="00EF4A5D" w:rsidRPr="00EF4A5D" w14:paraId="25CC2D4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16892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97CF1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F09B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A7F827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66,109,133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8BD083D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861,888,870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16F1F3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66,109,13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B13E8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8</w:t>
            </w:r>
          </w:p>
        </w:tc>
      </w:tr>
      <w:tr w:rsidR="00EF4A5D" w:rsidRPr="00EF4A5D" w14:paraId="5F86553B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F2CDE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D1ABC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PLN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B6AB4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1D4D9E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9,460,345,080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5DB7F4A4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8,790,116,014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7531183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9,460,345,08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77BB2C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3</w:t>
            </w:r>
          </w:p>
        </w:tc>
      </w:tr>
      <w:tr w:rsidR="00EF4A5D" w:rsidRPr="00EF4A5D" w14:paraId="10BA872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0A9A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F930C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D021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62AA863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0,391,359,956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2EC5EF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9,460,345,080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0104529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0,391,359,95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DE2614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1</w:t>
            </w:r>
          </w:p>
        </w:tc>
      </w:tr>
      <w:tr w:rsidR="00EF4A5D" w:rsidRPr="00EF4A5D" w14:paraId="3DAE136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DFEED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DBC15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94B3A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2FBC8BA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9,611,111,193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6F4616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30,391,359,956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ED82DF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9,611,111,19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669389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6</w:t>
            </w:r>
          </w:p>
        </w:tc>
      </w:tr>
      <w:tr w:rsidR="00EF4A5D" w:rsidRPr="00EF4A5D" w14:paraId="7395121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A9EE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1EA08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01B6C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6CEF3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8,617,781,741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C612AB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9,611,111,193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76B1139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8,617,781,74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24A330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5</w:t>
            </w:r>
          </w:p>
        </w:tc>
      </w:tr>
      <w:tr w:rsidR="00EF4A5D" w:rsidRPr="00EF4A5D" w14:paraId="05735871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E33E0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CF0B9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SP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FBE45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5774951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7,037,543,985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2E882F0B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4,824,894,483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3981841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47,037,543,98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8B4A6E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7</w:t>
            </w:r>
          </w:p>
        </w:tc>
      </w:tr>
      <w:tr w:rsidR="00EF4A5D" w:rsidRPr="00EF4A5D" w14:paraId="7659DFA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1491D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2B8DB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E890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2AFE60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9,903,703,388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7BD410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47,037,543,985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119C40B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9,903,703,38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26C0DC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29</w:t>
            </w:r>
          </w:p>
        </w:tc>
      </w:tr>
      <w:tr w:rsidR="00EF4A5D" w:rsidRPr="00EF4A5D" w14:paraId="2204245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E5679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C359E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5BE0B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5FC957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4,778,918,147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A2F979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99,903,703,388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1ED7FB1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4,778,918,14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EC761E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7</w:t>
            </w:r>
          </w:p>
        </w:tc>
      </w:tr>
      <w:tr w:rsidR="00EF4A5D" w:rsidRPr="00EF4A5D" w14:paraId="7CA9BB6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F2679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7C9A6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3BD14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19D99B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1,092,516,349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C2FEC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04,778,918,147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588F52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91,092,516,34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232A9D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50</w:t>
            </w:r>
          </w:p>
        </w:tc>
      </w:tr>
      <w:tr w:rsidR="00EF4A5D" w:rsidRPr="00EF4A5D" w14:paraId="1887B2D0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87174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9546A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SR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C352A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447759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1,894,272,005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6475F06C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0,890,925,56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B955AA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1,894,272,00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BC325A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6</w:t>
            </w:r>
          </w:p>
        </w:tc>
      </w:tr>
      <w:tr w:rsidR="00EF4A5D" w:rsidRPr="00EF4A5D" w14:paraId="64287F8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E38BD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77718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4AD5A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AF4504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1,226,814,87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9B9568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1,894,272,00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638D6C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1,226,814,87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D954FE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1</w:t>
            </w:r>
          </w:p>
        </w:tc>
      </w:tr>
      <w:tr w:rsidR="00EF4A5D" w:rsidRPr="00EF4A5D" w14:paraId="277260C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B15A0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86FC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45E57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5480CA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1,933,974,71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BF7B89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1,226,814,871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1970E4D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1,933,974,71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B08460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2</w:t>
            </w:r>
          </w:p>
        </w:tc>
      </w:tr>
      <w:tr w:rsidR="00EF4A5D" w:rsidRPr="00EF4A5D" w14:paraId="5550D6C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F809B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96D4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01EE5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7D209C2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2,298,925,271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671442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1,933,974,714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0F54F98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2,298,925,27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9F4F46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6</w:t>
            </w:r>
          </w:p>
        </w:tc>
      </w:tr>
      <w:tr w:rsidR="00EF4A5D" w:rsidRPr="00EF4A5D" w14:paraId="7BE13A91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4C75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42787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AP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15711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B9F2CE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43,136,436,71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489AB2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66,313,437,7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078BC5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43,136,436,71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2DE795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62</w:t>
            </w:r>
          </w:p>
        </w:tc>
      </w:tr>
      <w:tr w:rsidR="00EF4A5D" w:rsidRPr="00EF4A5D" w14:paraId="53A1FEE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90CF9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7820D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904A7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85B55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42,306,771,02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98A729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43,136,436,71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F5BF13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42,306,771,02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54282D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6</w:t>
            </w:r>
          </w:p>
        </w:tc>
      </w:tr>
      <w:tr w:rsidR="00EF4A5D" w:rsidRPr="00EF4A5D" w14:paraId="5A943FA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BD598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20A04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B1B6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DC1D5F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39,570,998,33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039504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42,306,771,0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1CA53F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39,570,998,33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A041B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0</w:t>
            </w:r>
          </w:p>
        </w:tc>
      </w:tr>
      <w:tr w:rsidR="00EF4A5D" w:rsidRPr="00EF4A5D" w14:paraId="63DC778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5AD87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2FFFB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70D95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2C4E55E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35,434,013,48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442C92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39,570,998,335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212B9A2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35,434,013,48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0C5EB3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1</w:t>
            </w:r>
          </w:p>
        </w:tc>
      </w:tr>
      <w:tr w:rsidR="00EF4A5D" w:rsidRPr="00EF4A5D" w14:paraId="0785DAA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E2C09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02A04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SS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CB3A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7F9E8BF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7,362,210,157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006CBF2E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98,299,693,718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6EEF49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07,362,210,15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82A3D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4</w:t>
            </w:r>
          </w:p>
        </w:tc>
      </w:tr>
      <w:tr w:rsidR="00EF4A5D" w:rsidRPr="00EF4A5D" w14:paraId="1435D14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21DE0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50B16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B3837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2C7DA4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6,020,467,272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580DB26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07,362,210,15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08206B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6,020,467,27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7495B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81</w:t>
            </w:r>
          </w:p>
        </w:tc>
      </w:tr>
      <w:tr w:rsidR="00EF4A5D" w:rsidRPr="00EF4A5D" w14:paraId="41945F6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AA009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E6318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0694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688971B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4,690,876,40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BDC89B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56,020,467,272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569C249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4,690,876,40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F33CE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5</w:t>
            </w:r>
          </w:p>
        </w:tc>
      </w:tr>
      <w:tr w:rsidR="00EF4A5D" w:rsidRPr="00EF4A5D" w14:paraId="7943910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1D188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430DF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7CBB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2A2DB74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3,436,945,894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6DE0C5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54,690,876,408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7F8D549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3,436,945,89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BF38BB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5</w:t>
            </w:r>
          </w:p>
        </w:tc>
      </w:tr>
      <w:tr w:rsidR="00EF4A5D" w:rsidRPr="00EF4A5D" w14:paraId="4085CB0F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1F46C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EC2C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CI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74C2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753E72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7,065,425,451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78D894CB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49,799,701,09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7D11BB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7,065,425,45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C2131F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0</w:t>
            </w:r>
          </w:p>
        </w:tc>
      </w:tr>
      <w:tr w:rsidR="00EF4A5D" w:rsidRPr="00EF4A5D" w14:paraId="3AEF8B5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CBD67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F063A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2C139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BF8C02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09,264,462,66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0F1784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67,065,425,451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2A9F43C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09,264,462,66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AF743C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6</w:t>
            </w:r>
          </w:p>
        </w:tc>
      </w:tr>
      <w:tr w:rsidR="00EF4A5D" w:rsidRPr="00EF4A5D" w14:paraId="0A34161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0AFD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25B56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ACE70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E2854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87,073,065,396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C3BEC1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09,264,462,663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1DCBF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87,073,065,39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CAED52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5</w:t>
            </w:r>
          </w:p>
        </w:tc>
      </w:tr>
      <w:tr w:rsidR="00EF4A5D" w:rsidRPr="00EF4A5D" w14:paraId="3A0FC19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3FE01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84E8F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EA02F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9801F7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84,034,513,122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1343BD0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87,073,065,396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28B760C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84,034,513,12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E0828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3</w:t>
            </w:r>
          </w:p>
        </w:tc>
      </w:tr>
      <w:tr w:rsidR="00EF4A5D" w:rsidRPr="00EF4A5D" w14:paraId="0A082908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81FD9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EAF3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EST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85DD6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648C2E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399,477,523,890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70CED2C8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290,126,551,391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497926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399,477,523,89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7C274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7</w:t>
            </w:r>
          </w:p>
        </w:tc>
      </w:tr>
      <w:tr w:rsidR="00EF4A5D" w:rsidRPr="00EF4A5D" w14:paraId="0C741EC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1AC6B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7084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15F19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0E258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282,180,229,732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06577E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399,477,523,890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5A46C6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282,180,229,73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FE056F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9</w:t>
            </w:r>
          </w:p>
        </w:tc>
      </w:tr>
      <w:tr w:rsidR="00EF4A5D" w:rsidRPr="00EF4A5D" w14:paraId="77AFB82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CCF62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0B414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D433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7CBD601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046,212,385,412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081CBC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282,180,229,732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516D135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046,212,385,41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08C0BD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9</w:t>
            </w:r>
          </w:p>
        </w:tc>
      </w:tr>
      <w:tr w:rsidR="00EF4A5D" w:rsidRPr="00EF4A5D" w14:paraId="3A2665D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39C4E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44C0F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ACA4A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43515A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078,468,909,026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738C54A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046,212,385,412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9976E5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078,468,909,02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171E9E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5</w:t>
            </w:r>
          </w:p>
        </w:tc>
      </w:tr>
      <w:tr w:rsidR="00EF4A5D" w:rsidRPr="00EF4A5D" w14:paraId="577A419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1E6BF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216BD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IK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32705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530DA38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358,913,455,648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D469881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333,636,785,839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2855646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358,913,455,64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EF8BD1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1</w:t>
            </w:r>
          </w:p>
        </w:tc>
      </w:tr>
      <w:tr w:rsidR="00EF4A5D" w:rsidRPr="00EF4A5D" w14:paraId="75EED96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3326F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6B3EF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5AF3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6A35AB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192,672,527,435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27FEE4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358,913,455,648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7888ED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192,672,527,43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814182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61</w:t>
            </w:r>
          </w:p>
        </w:tc>
      </w:tr>
      <w:tr w:rsidR="00EF4A5D" w:rsidRPr="00EF4A5D" w14:paraId="14A5589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6D9F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B5F17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FD364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518FA5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064,221,042,583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1A47E7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192,672,527,435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537C2C1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064,221,042,58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DB5706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2</w:t>
            </w:r>
          </w:p>
        </w:tc>
      </w:tr>
      <w:tr w:rsidR="00EF4A5D" w:rsidRPr="00EF4A5D" w14:paraId="10A9A86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53FE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B2261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6CF72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952A47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900,520,980,450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27BD7B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064,221,042,583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540EB48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900,520,980,45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330C2A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56</w:t>
            </w:r>
          </w:p>
        </w:tc>
      </w:tr>
      <w:tr w:rsidR="00EF4A5D" w:rsidRPr="00EF4A5D" w14:paraId="3A7B4B4F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ADBE9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76BFB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IP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A697A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1715451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176,012,633,198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2607CE75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063,247,282,902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14882F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176,012,633,19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787A9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2</w:t>
            </w:r>
          </w:p>
        </w:tc>
      </w:tr>
      <w:tr w:rsidR="00EF4A5D" w:rsidRPr="00EF4A5D" w14:paraId="7E079B5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04DC9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8F138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ECDBE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18BC76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126,525,330,314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11079783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165,031,833,086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6B4C2C9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126,525,330,31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45723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8</w:t>
            </w:r>
          </w:p>
        </w:tc>
      </w:tr>
      <w:tr w:rsidR="00EF4A5D" w:rsidRPr="00EF4A5D" w14:paraId="451F6D3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DF527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6A7A0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D7B1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16BEE23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044,606,725,854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3F836B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126,525,330,314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5458A8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044,606,725,85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83E9D2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0</w:t>
            </w:r>
          </w:p>
        </w:tc>
      </w:tr>
      <w:tr w:rsidR="00EF4A5D" w:rsidRPr="00EF4A5D" w14:paraId="3310FD4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AE53A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CB80E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1E40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490887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888,336,506,757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7D004B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044,606,725,854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42519EE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888,336,506,75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0499C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83</w:t>
            </w:r>
          </w:p>
        </w:tc>
      </w:tr>
      <w:tr w:rsidR="00EF4A5D" w:rsidRPr="00EF4A5D" w14:paraId="574E2C2A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D144F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50809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KD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62032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3A2021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30,006,852,234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7DBA8A4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63,537,440,279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785797F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30,006,852,23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36EA8C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0</w:t>
            </w:r>
          </w:p>
        </w:tc>
      </w:tr>
      <w:tr w:rsidR="00EF4A5D" w:rsidRPr="00EF4A5D" w14:paraId="680CA93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013ED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D4BA6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0035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6A04A9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90,840,175,522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FE5CA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30,006,852,234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3D9BC6F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90,840,175,52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C2C3C2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50</w:t>
            </w:r>
          </w:p>
        </w:tc>
      </w:tr>
      <w:tr w:rsidR="00EF4A5D" w:rsidRPr="00EF4A5D" w14:paraId="4C920F1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C579C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DDA15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8406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7AFF683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74,139,598,349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334EE1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90,840,175,522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743C0FA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74,139,598,34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F30C21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2</w:t>
            </w:r>
          </w:p>
        </w:tc>
      </w:tr>
      <w:tr w:rsidR="00EF4A5D" w:rsidRPr="00EF4A5D" w14:paraId="28A093C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58F9E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8275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8A7B0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799E21B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6,499,706,863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427F69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74,139,598,349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2D1089C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6,499,706,86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E82BD2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3</w:t>
            </w:r>
          </w:p>
        </w:tc>
      </w:tr>
      <w:tr w:rsidR="00EF4A5D" w:rsidRPr="00EF4A5D" w14:paraId="5D11C625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5151A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6DEF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DE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93AA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000000" w:fill="FFFFFF"/>
            <w:noWrap/>
            <w:vAlign w:val="center"/>
            <w:hideMark/>
          </w:tcPr>
          <w:p w14:paraId="0F0F3FBA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54,540,978,397,964.00 </w:t>
            </w:r>
          </w:p>
        </w:tc>
        <w:tc>
          <w:tcPr>
            <w:tcW w:w="2552" w:type="dxa"/>
            <w:shd w:val="clear" w:color="000000" w:fill="FFFFFF"/>
            <w:noWrap/>
            <w:vAlign w:val="center"/>
            <w:hideMark/>
          </w:tcPr>
          <w:p w14:paraId="570C68DC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0,915,564,099,136.00 </w:t>
            </w:r>
          </w:p>
        </w:tc>
        <w:tc>
          <w:tcPr>
            <w:tcW w:w="2410" w:type="dxa"/>
            <w:shd w:val="clear" w:color="000000" w:fill="FFFFFF"/>
            <w:noWrap/>
            <w:vAlign w:val="center"/>
            <w:hideMark/>
          </w:tcPr>
          <w:p w14:paraId="121F92CC" w14:textId="77777777" w:rsidR="00F670EF" w:rsidRPr="00F670EF" w:rsidRDefault="00F670EF" w:rsidP="00F670E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54,540,978,397,96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04F4B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17</w:t>
            </w:r>
          </w:p>
        </w:tc>
      </w:tr>
      <w:tr w:rsidR="00EF4A5D" w:rsidRPr="00EF4A5D" w14:paraId="3DB3DEF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EB718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700E9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C343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D9CADE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60,862,926,586,75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EC9258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54,540,978,397,96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5B284D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60,862,926,586,75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C9FE8D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4</w:t>
            </w:r>
          </w:p>
        </w:tc>
      </w:tr>
      <w:tr w:rsidR="00EF4A5D" w:rsidRPr="00EF4A5D" w14:paraId="3E49C52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7E5EC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080F4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FF0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AFD8EB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61,469,712,165,65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C5A109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60,862,926,586,75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63AB37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61,469,712,165,65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504A56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0</w:t>
            </w:r>
          </w:p>
        </w:tc>
      </w:tr>
      <w:tr w:rsidR="00EF4A5D" w:rsidRPr="00EF4A5D" w14:paraId="29EA7BF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1CF1C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74819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C41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9B7E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64,999,403,480,78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D5DDD5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61,469,712,165,65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501275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64,999,403,480,78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84F6B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4</w:t>
            </w:r>
          </w:p>
        </w:tc>
      </w:tr>
      <w:tr w:rsidR="00EF4A5D" w:rsidRPr="00EF4A5D" w14:paraId="2366F2B8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A29BC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F147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ITY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00AD4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805A39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18,897,892,81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B6297D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24,946,714,62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0693E0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18,897,892,81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07E2BE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7</w:t>
            </w:r>
          </w:p>
        </w:tc>
      </w:tr>
      <w:tr w:rsidR="00EF4A5D" w:rsidRPr="00EF4A5D" w14:paraId="3C40699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7A405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3AFC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B8B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6B1489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52,922,512,42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A3AC89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18,897,892,81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C2ED6F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52,922,512,42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BF9E12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6</w:t>
            </w:r>
          </w:p>
        </w:tc>
      </w:tr>
      <w:tr w:rsidR="00EF4A5D" w:rsidRPr="00EF4A5D" w14:paraId="241DF74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1EC10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DF41B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8069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F514F7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51,332,974,9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D62005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52,922,512,42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3B4C6E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51,332,974,9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940558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2</w:t>
            </w:r>
          </w:p>
        </w:tc>
      </w:tr>
      <w:tr w:rsidR="00EF4A5D" w:rsidRPr="00EF4A5D" w14:paraId="1B68C62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A54E5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BA513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B8CD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5E7F6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33,973,335,74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EDD869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51,332,974,9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381ADF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33,973,335,74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0FCC04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9</w:t>
            </w:r>
          </w:p>
        </w:tc>
      </w:tr>
      <w:tr w:rsidR="00EF4A5D" w:rsidRPr="00EF4A5D" w14:paraId="37C73783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856FC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ECB7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SIS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04C5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22DF46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72,484,542,68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806203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04,491,423,66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E0E76B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72,484,542,68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BECD57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44</w:t>
            </w:r>
          </w:p>
        </w:tc>
      </w:tr>
      <w:tr w:rsidR="00EF4A5D" w:rsidRPr="00EF4A5D" w14:paraId="22437CA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A9764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2B6BE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6EB7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C13DB5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38,263,035,99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0D291C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72,484,542,68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92EDB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38,263,035,99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59578A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2</w:t>
            </w:r>
          </w:p>
        </w:tc>
      </w:tr>
      <w:tr w:rsidR="00EF4A5D" w:rsidRPr="00EF4A5D" w14:paraId="1EA4E03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1223E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F7495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4E62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DBDEFF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26,136,140,61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AAC68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38,263,035,99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33285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26,136,140,61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42D731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3</w:t>
            </w:r>
          </w:p>
        </w:tc>
      </w:tr>
      <w:tr w:rsidR="00EF4A5D" w:rsidRPr="00EF4A5D" w14:paraId="0379FFD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3BA5C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53BBC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79E2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85A33D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46,666,448,27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784003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26,136,140,61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E085B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46,666,448,27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1A64A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8</w:t>
            </w:r>
          </w:p>
        </w:tc>
      </w:tr>
      <w:tr w:rsidR="00EF4A5D" w:rsidRPr="00EF4A5D" w14:paraId="24408E1F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57B4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8D40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R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AA3CF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FF2EE8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6,196,02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5B5C6D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34,289,01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9996A6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6,196,02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D933AB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3</w:t>
            </w:r>
          </w:p>
        </w:tc>
      </w:tr>
      <w:tr w:rsidR="00EF4A5D" w:rsidRPr="00EF4A5D" w14:paraId="7C1602F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98F69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396CC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DF6C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6C1729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9,255,18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65597B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36,196,02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CAB372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39,255,18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F6FB8E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8</w:t>
            </w:r>
          </w:p>
        </w:tc>
      </w:tr>
      <w:tr w:rsidR="00EF4A5D" w:rsidRPr="00EF4A5D" w14:paraId="64561A4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7D61E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20B09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4093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A836EA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0,668,41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F39FD6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39,255,18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EBC0DD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0,668,41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F6D049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5</w:t>
            </w:r>
          </w:p>
        </w:tc>
      </w:tr>
      <w:tr w:rsidR="00EF4A5D" w:rsidRPr="00EF4A5D" w14:paraId="35017D3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3BE91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691CF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A4B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E6F6CC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1,902,38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3ACC35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40,668,41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5CEE8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1,902,38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DBB49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9</w:t>
            </w:r>
          </w:p>
        </w:tc>
      </w:tr>
      <w:tr w:rsidR="00EF4A5D" w:rsidRPr="00EF4A5D" w14:paraId="5FCFB22B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2D7C6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A319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DART 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D543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F3453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880,951,29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57D555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905,286,39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44103F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880,951,29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D40F3A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4</w:t>
            </w:r>
          </w:p>
        </w:tc>
      </w:tr>
      <w:tr w:rsidR="00EF4A5D" w:rsidRPr="00EF4A5D" w14:paraId="433595C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3026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B0CB2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EF39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E8469F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656,120,98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8E2B8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880,951,29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CDB120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656,120,98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B50BB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4</w:t>
            </w:r>
          </w:p>
        </w:tc>
      </w:tr>
      <w:tr w:rsidR="00EF4A5D" w:rsidRPr="00EF4A5D" w14:paraId="2871E0C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BFFEA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996D8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C20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E42C32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604,034,59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245F66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656,120,98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10AA69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604,034,59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0A581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8</w:t>
            </w:r>
          </w:p>
        </w:tc>
      </w:tr>
      <w:tr w:rsidR="00EF4A5D" w:rsidRPr="00EF4A5D" w14:paraId="0B844FA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C81DF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31412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D3B2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DF313A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462,680,09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14672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604,034,59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6A050E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462,680,09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F4CAC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2</w:t>
            </w:r>
          </w:p>
        </w:tc>
      </w:tr>
      <w:tr w:rsidR="00EF4A5D" w:rsidRPr="00EF4A5D" w14:paraId="7EE53EBB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F0768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F45F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ILD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B445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EE94E8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4,777,469,292,639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7776DFE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4,215,535,191,20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7927C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4,777,469,292,63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0F76B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8</w:t>
            </w:r>
          </w:p>
        </w:tc>
      </w:tr>
      <w:tr w:rsidR="00EF4A5D" w:rsidRPr="00EF4A5D" w14:paraId="1EFA55B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A4959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0B1C2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469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08E33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5,701,872,562,92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A631C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4,777,469,292,63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75B2AF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5,701,872,562,92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F8CFE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9</w:t>
            </w:r>
          </w:p>
        </w:tc>
      </w:tr>
      <w:tr w:rsidR="00EF4A5D" w:rsidRPr="00EF4A5D" w14:paraId="5337BE5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B835E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F8137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F997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A7E5C6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6,461,784,737,63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CAB481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5,701,872,562,92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1F9531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6,461,784,737,63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4F4ED1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6</w:t>
            </w:r>
          </w:p>
        </w:tc>
      </w:tr>
      <w:tr w:rsidR="00EF4A5D" w:rsidRPr="00EF4A5D" w14:paraId="067F9C2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D97D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0738E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F8E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CA8AE0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6,351,848,378,00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E2899E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6,461,784,737,63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A62E9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6,351,848,378,00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055CBF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7</w:t>
            </w:r>
          </w:p>
        </w:tc>
      </w:tr>
      <w:tr w:rsidR="00EF4A5D" w:rsidRPr="00EF4A5D" w14:paraId="12524CA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96459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82E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MAS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EFE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B067F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16,971,029,620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03579A0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500,033,435,37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2BD415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16,971,029,62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18124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5</w:t>
            </w:r>
          </w:p>
        </w:tc>
      </w:tr>
      <w:tr w:rsidR="00EF4A5D" w:rsidRPr="00EF4A5D" w14:paraId="1DAF2AA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52F19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0B08A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867A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78D62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752,233,240,10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5FD84B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616,971,029,62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9D924D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752,233,240,10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A66329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28</w:t>
            </w:r>
          </w:p>
        </w:tc>
      </w:tr>
      <w:tr w:rsidR="00EF4A5D" w:rsidRPr="00EF4A5D" w14:paraId="7864EF0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03850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1276B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228C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C2EDF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113,941,603,35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631471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752,233,240,10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B806C0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113,941,603,35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8BE52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04</w:t>
            </w:r>
          </w:p>
        </w:tc>
      </w:tr>
      <w:tr w:rsidR="00EF4A5D" w:rsidRPr="00EF4A5D" w14:paraId="6A0F763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31F03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D8B1A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4982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FED0D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623,414,189,14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439DC5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113,941,603,35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AC77FA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623,414,189,14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279E9E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7</w:t>
            </w:r>
          </w:p>
        </w:tc>
      </w:tr>
      <w:tr w:rsidR="00EF4A5D" w:rsidRPr="00EF4A5D" w14:paraId="48EF97F2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3735B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53CA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UT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46D9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EAC358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788,227,459,960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0F8E84C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2,642,895,738,82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988FF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788,227,459,96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7CAC4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3</w:t>
            </w:r>
          </w:p>
        </w:tc>
      </w:tr>
      <w:tr w:rsidR="00EF4A5D" w:rsidRPr="00EF4A5D" w14:paraId="43003BA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A4FF3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DF0AA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EC0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C72D0C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753,624,783,88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BC165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3,788,227,459,96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54C75A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753,624,783,88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149B06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3</w:t>
            </w:r>
          </w:p>
        </w:tc>
      </w:tr>
      <w:tr w:rsidR="00EF4A5D" w:rsidRPr="00EF4A5D" w14:paraId="5BB6ED4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FC406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4013C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46B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6DDDB8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5,308,923,447,77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83BC0C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3,753,624,783,88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76074D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5,308,923,447,77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A6FBD1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2</w:t>
            </w:r>
          </w:p>
        </w:tc>
      </w:tr>
      <w:tr w:rsidR="00EF4A5D" w:rsidRPr="00EF4A5D" w14:paraId="083E457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9C4A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B9871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164E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F0A194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5,586,178,093,96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17803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3,753,624,783,88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42BD9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5,586,178,093,96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1453CE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8</w:t>
            </w:r>
          </w:p>
        </w:tc>
      </w:tr>
      <w:tr w:rsidR="00EF4A5D" w:rsidRPr="00EF4A5D" w14:paraId="794910B3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FC585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53D6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EMDE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226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0B8A7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143,944,238,36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710D93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096,614,260,15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C690F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143,944,238,36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586A3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2</w:t>
            </w:r>
          </w:p>
        </w:tc>
      </w:tr>
      <w:tr w:rsidR="00EF4A5D" w:rsidRPr="00EF4A5D" w14:paraId="106F639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12A4C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493D6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4F4E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7F42F1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54,054,273,49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DBF51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143,944,238,36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FB429D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54,054,273,49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DB6949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6</w:t>
            </w:r>
          </w:p>
        </w:tc>
      </w:tr>
      <w:tr w:rsidR="00EF4A5D" w:rsidRPr="00EF4A5D" w14:paraId="06A91DB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4B44C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9A92B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B12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D0A55C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728,638,990,78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089252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454,054,273,49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862569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728,638,990,78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FA136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42</w:t>
            </w:r>
          </w:p>
        </w:tc>
      </w:tr>
      <w:tr w:rsidR="00EF4A5D" w:rsidRPr="00EF4A5D" w14:paraId="438DF3C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E5D17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A2AAB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BDD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CDD6E1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743,751,737,05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5D4F45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728,638,990,78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5AEB0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743,751,737,05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9AAABC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4</w:t>
            </w:r>
          </w:p>
        </w:tc>
      </w:tr>
      <w:tr w:rsidR="00EF4A5D" w:rsidRPr="00EF4A5D" w14:paraId="3D13D5C8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CDC9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5B9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MI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2160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2A379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91,866,986,26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4748DF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40,955,391,34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768B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91,866,986,26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CE3DFF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55</w:t>
            </w:r>
          </w:p>
        </w:tc>
      </w:tr>
      <w:tr w:rsidR="00EF4A5D" w:rsidRPr="00EF4A5D" w14:paraId="2989CD3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D255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8E194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B914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DB03EC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70,707,453,07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D6471A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91,866,986,26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168804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70,707,453,07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10D628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4</w:t>
            </w:r>
          </w:p>
        </w:tc>
      </w:tr>
      <w:tr w:rsidR="00EF4A5D" w:rsidRPr="00EF4A5D" w14:paraId="755AD40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93116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0F3C0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F182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8CDBB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9,030,674,62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7A78D3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70,707,453,07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1E124C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9,030,674,62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54C260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2</w:t>
            </w:r>
          </w:p>
        </w:tc>
      </w:tr>
      <w:tr w:rsidR="00EF4A5D" w:rsidRPr="00EF4A5D" w14:paraId="5312564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85A87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D1B2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8526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DEF321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2,865,843,07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C612DA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69,030,674,62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721AB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2,865,843,07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1AADD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54</w:t>
            </w:r>
          </w:p>
        </w:tc>
      </w:tr>
      <w:tr w:rsidR="00EF4A5D" w:rsidRPr="00EF4A5D" w14:paraId="3998B9EF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858E5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21BD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MTD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39D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9227B9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07,528,134,86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AEAE99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252,862,156,02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1108B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07,528,134,86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2D0A6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31</w:t>
            </w:r>
          </w:p>
        </w:tc>
      </w:tr>
      <w:tr w:rsidR="00EF4A5D" w:rsidRPr="00EF4A5D" w14:paraId="28D1DA8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21DE8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63305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376F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C38B6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7,323,142,09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6CCAFF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107,528,134,86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586F1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7,323,142,09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4F6BD8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22</w:t>
            </w:r>
          </w:p>
        </w:tc>
      </w:tr>
      <w:tr w:rsidR="00EF4A5D" w:rsidRPr="00EF4A5D" w14:paraId="4E5AC67A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B8676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27F8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42E7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837A12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72,945,636,69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92E8D7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87,323,142,09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9F6EE5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72,945,636,69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121879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0</w:t>
            </w:r>
          </w:p>
        </w:tc>
      </w:tr>
      <w:tr w:rsidR="00EF4A5D" w:rsidRPr="00EF4A5D" w14:paraId="193A1D2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D196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4356A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0629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7B41D5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60,940,485,13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3D679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072,945,636,69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6022C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60,940,485,13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C703F5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6</w:t>
            </w:r>
          </w:p>
        </w:tc>
      </w:tr>
      <w:tr w:rsidR="00EF4A5D" w:rsidRPr="00EF4A5D" w14:paraId="3353F8D3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7E593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21F6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PR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EA71C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91BB93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05,918,986,76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79CFEE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536,453,590,41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CEB6C7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05,918,986,76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EACB97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9</w:t>
            </w:r>
          </w:p>
        </w:tc>
      </w:tr>
      <w:tr w:rsidR="00EF4A5D" w:rsidRPr="00EF4A5D" w14:paraId="530309B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7D946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B27CB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7881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FDDC89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27,361,676,94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A65B6C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705,918,986,76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B20D8C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27,361,676,94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6298C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2</w:t>
            </w:r>
          </w:p>
        </w:tc>
      </w:tr>
      <w:tr w:rsidR="00EF4A5D" w:rsidRPr="00EF4A5D" w14:paraId="697E97F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99A12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C83AE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93C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5EFB41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60,551,462,44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7DB86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727,361,676,94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BD2410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60,551,462,44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C147F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9</w:t>
            </w:r>
          </w:p>
        </w:tc>
      </w:tr>
      <w:tr w:rsidR="00EF4A5D" w:rsidRPr="00EF4A5D" w14:paraId="4CE875A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9A0D5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FEBE8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0783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171C0A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81,355,644,22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3F7E6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760,551,462,44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842AEA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781,355,644,22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1336C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2</w:t>
            </w:r>
          </w:p>
        </w:tc>
      </w:tr>
      <w:tr w:rsidR="00EF4A5D" w:rsidRPr="00EF4A5D" w14:paraId="29533EC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F688C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9C62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WS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2D4A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984DD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01,642,820,70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92E0D3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491,033,825,27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6BCA5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01,642,820,70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E1F7E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5</w:t>
            </w:r>
          </w:p>
        </w:tc>
      </w:tr>
      <w:tr w:rsidR="00EF4A5D" w:rsidRPr="00EF4A5D" w14:paraId="0FAACA6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9C253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4DAA4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DE8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02AA33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543,459,452,38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EC3EA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601,642,820,70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D0D6D0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543,459,452,38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71C31A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8</w:t>
            </w:r>
          </w:p>
        </w:tc>
      </w:tr>
      <w:tr w:rsidR="00EF4A5D" w:rsidRPr="00EF4A5D" w14:paraId="21151B7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22FA4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E8461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6BBF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3F524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558,387,262,32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E97900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543,459,452,38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77CA81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558,387,262,32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44974D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EF4A5D" w:rsidRPr="00EF4A5D" w14:paraId="462ECA4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CAEA7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9188F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0F66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39928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788,406,536,52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0B6247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558,387,262,3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6A2060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788,406,536,52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0CF279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0</w:t>
            </w:r>
          </w:p>
        </w:tc>
      </w:tr>
      <w:tr w:rsidR="00EF4A5D" w:rsidRPr="00EF4A5D" w14:paraId="072A16A9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12303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0EA4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DO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86B0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2EEBF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50,642,771,308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6C259D2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70,293,669,18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A0A22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50,642,771,30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1C755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1</w:t>
            </w:r>
          </w:p>
        </w:tc>
      </w:tr>
      <w:tr w:rsidR="00EF4A5D" w:rsidRPr="00EF4A5D" w14:paraId="69714D4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B3FE6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347BC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E705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DA99A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68,396,392,75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E99A80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50,642,771,30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7CFC18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68,396,392,75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83F24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8</w:t>
            </w:r>
          </w:p>
        </w:tc>
      </w:tr>
      <w:tr w:rsidR="00EF4A5D" w:rsidRPr="00EF4A5D" w14:paraId="7F3DD45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AFCA0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E76CA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110C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42D534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0,668,268,51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9E15C8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68,396,392,75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5A6AF2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0,668,268,51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69A79C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3</w:t>
            </w:r>
          </w:p>
        </w:tc>
      </w:tr>
      <w:tr w:rsidR="00EF4A5D" w:rsidRPr="00EF4A5D" w14:paraId="4C08EBE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08687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9CB37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D96F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5B5CEE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0,544,177,71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ACE9AD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80,668,268,51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31691F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80,544,177,71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3EB11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0</w:t>
            </w:r>
          </w:p>
        </w:tc>
      </w:tr>
      <w:tr w:rsidR="00EF4A5D" w:rsidRPr="00EF4A5D" w14:paraId="34057000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4FAE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EDED6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P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A7E1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B83E5C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989,904,868,957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3E1246A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964,734,840,77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E2E36C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989,904,868,95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DF891F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8</w:t>
            </w:r>
          </w:p>
        </w:tc>
      </w:tr>
      <w:tr w:rsidR="00EF4A5D" w:rsidRPr="00EF4A5D" w14:paraId="3BB7B35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A688B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D7B0B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34D5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EDA31C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57,106,251,56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3B3B9B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989,904,868,95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0E789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57,106,251,56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D90EBE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3</w:t>
            </w:r>
          </w:p>
        </w:tc>
      </w:tr>
      <w:tr w:rsidR="00EF4A5D" w:rsidRPr="00EF4A5D" w14:paraId="600FDE3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68257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73032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DBC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73ABF9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970,902,805,80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3D5828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657,106,251,56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0FDAAD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970,902,805,80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E8F07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46</w:t>
            </w:r>
          </w:p>
        </w:tc>
      </w:tr>
      <w:tr w:rsidR="00EF4A5D" w:rsidRPr="00EF4A5D" w14:paraId="4400359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CD9EA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4D4ED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6F2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B27315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9,163,821,178,88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99D373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8,970,902,805,80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F5D256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9,163,821,178,88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3717E1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1</w:t>
            </w:r>
          </w:p>
        </w:tc>
      </w:tr>
      <w:tr w:rsidR="00EF4A5D" w:rsidRPr="00EF4A5D" w14:paraId="657059A0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14C2E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560E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RPT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E40B2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48C098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164,935,1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B56EC7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0,541,248,26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0B987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164,935,1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89C0B7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6</w:t>
            </w:r>
          </w:p>
        </w:tc>
      </w:tr>
      <w:tr w:rsidR="00EF4A5D" w:rsidRPr="00EF4A5D" w14:paraId="44B29F1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B2BF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42583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F9D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48788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481,521,26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E90A7F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1,164,935,1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E8923D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481,521,26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E300EB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8</w:t>
            </w:r>
          </w:p>
        </w:tc>
      </w:tr>
      <w:tr w:rsidR="00EF4A5D" w:rsidRPr="00EF4A5D" w14:paraId="17CA3A4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EDA6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5D641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62C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27A3D7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748,147,83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695653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1,481,521,26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C59889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748,147,83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1D8DE0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3</w:t>
            </w:r>
          </w:p>
        </w:tc>
      </w:tr>
      <w:tr w:rsidR="00EF4A5D" w:rsidRPr="00EF4A5D" w14:paraId="293CCB8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29EB0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29C7A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D2B4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7D24C4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251,800,5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9C5724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1,748,147,83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BDB48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251,800,5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6C39BC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1</w:t>
            </w:r>
          </w:p>
        </w:tc>
      </w:tr>
      <w:tr w:rsidR="00EF4A5D" w:rsidRPr="00EF4A5D" w14:paraId="1547981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5811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F268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BAG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4F72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2DAA0B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1,842,574,686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68541E2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85,199,870,49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E1606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51,842,574,68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DF118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62</w:t>
            </w:r>
          </w:p>
        </w:tc>
      </w:tr>
      <w:tr w:rsidR="00EF4A5D" w:rsidRPr="00EF4A5D" w14:paraId="73D1671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A26D0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3E0BC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771F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0BCF1C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63,491,459,00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B94CE6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51,842,574,68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6BE9D7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63,491,459,00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9AC58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57</w:t>
            </w:r>
          </w:p>
        </w:tc>
      </w:tr>
      <w:tr w:rsidR="00EF4A5D" w:rsidRPr="00EF4A5D" w14:paraId="417C944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6BC8B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FF467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FB32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AC8AA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58,744,601,28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F352D0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63,491,459,00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0C631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58,744,601,28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442607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0</w:t>
            </w:r>
          </w:p>
        </w:tc>
      </w:tr>
      <w:tr w:rsidR="00EF4A5D" w:rsidRPr="00EF4A5D" w14:paraId="09BA21F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0F46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BC1AD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F39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A3912B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43,422,913,60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A8FB4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58,744,601,28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60D3B7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43,422,913,60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4AE31D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5</w:t>
            </w:r>
          </w:p>
        </w:tc>
      </w:tr>
      <w:tr w:rsidR="00EF4A5D" w:rsidRPr="00EF4A5D" w14:paraId="059F4C80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B641B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512A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IJ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A886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C4DF7A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184,611,579,31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622F10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1,783,772,244,02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584685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184,611,579,31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3A3953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3</w:t>
            </w:r>
          </w:p>
        </w:tc>
      </w:tr>
      <w:tr w:rsidR="00EF4A5D" w:rsidRPr="00EF4A5D" w14:paraId="2E3A822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4679D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BD989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4482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8A1C6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200,175,979,87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142788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2,184,611,579,31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E15CD9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200,175,979,87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57D2D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EF4A5D" w:rsidRPr="00EF4A5D" w14:paraId="5C85831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9F8FC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5B599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9250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45EBE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292,090,330,02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1AD2B1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2,200,175,979,87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B5B31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292,090,330,02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474B66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7</w:t>
            </w:r>
          </w:p>
        </w:tc>
      </w:tr>
      <w:tr w:rsidR="00EF4A5D" w:rsidRPr="00EF4A5D" w14:paraId="20AA258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034A7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4BD4A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8D67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FB872F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110,459,383,6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22033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2,292,090,330,02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85127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110,459,383,6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C602CF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2</w:t>
            </w:r>
          </w:p>
        </w:tc>
      </w:tr>
      <w:tr w:rsidR="00EF4A5D" w:rsidRPr="00EF4A5D" w14:paraId="1A28003F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6F449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697A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T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4390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DDDBD0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76,008,700,14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EAA9C4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227,412,890,44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23B042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476,008,700,14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D1A046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68</w:t>
            </w:r>
          </w:p>
        </w:tc>
      </w:tr>
      <w:tr w:rsidR="00EF4A5D" w:rsidRPr="00EF4A5D" w14:paraId="18BD478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9E2B1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E889D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BFD0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A27CBA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74,527,771,75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3BD20F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476,008,700,14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9A7306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74,527,771,75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DF9870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3</w:t>
            </w:r>
          </w:p>
        </w:tc>
      </w:tr>
      <w:tr w:rsidR="00EF4A5D" w:rsidRPr="00EF4A5D" w14:paraId="523622B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6D937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BEB6A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346D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A719C4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60,279,964,72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384C7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574,527,771,75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7EE06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60,279,964,72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17E37F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9</w:t>
            </w:r>
          </w:p>
        </w:tc>
      </w:tr>
      <w:tr w:rsidR="00EF4A5D" w:rsidRPr="00EF4A5D" w14:paraId="231EF99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FEAA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3AE14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0AF3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5ADD23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42,045,324,03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86585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560,279,964,72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9CD729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542,045,324,03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9B22AC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2</w:t>
            </w:r>
          </w:p>
        </w:tc>
      </w:tr>
      <w:tr w:rsidR="00EF4A5D" w:rsidRPr="00EF4A5D" w14:paraId="05D28E9B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59062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D847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AND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EDC8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8BE51E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16,689,248,97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859BDC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686,389,440,33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5D141A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16,689,248,97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7CF468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2</w:t>
            </w:r>
          </w:p>
        </w:tc>
      </w:tr>
      <w:tr w:rsidR="00EF4A5D" w:rsidRPr="00EF4A5D" w14:paraId="552E961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B57BB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5715A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6BEA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C2CC0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5,728,123,63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BDCBC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16,689,248,97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E40F89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55,728,123,63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D8DD4E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2</w:t>
            </w:r>
          </w:p>
        </w:tc>
      </w:tr>
      <w:tr w:rsidR="00EF4A5D" w:rsidRPr="00EF4A5D" w14:paraId="443FE2A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40ABD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0D863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2B2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FE63C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63,357,981,90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EA530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55,728,123,63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25454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63,357,981,90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8363FF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0</w:t>
            </w:r>
          </w:p>
        </w:tc>
      </w:tr>
      <w:tr w:rsidR="00EF4A5D" w:rsidRPr="00EF4A5D" w14:paraId="3B263B1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E631C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0595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115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0F060E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34,346,966,84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0C3534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63,357,981,90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05F2D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34,346,966,84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E4E412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0</w:t>
            </w:r>
          </w:p>
        </w:tc>
      </w:tr>
      <w:tr w:rsidR="00EF4A5D" w:rsidRPr="00EF4A5D" w14:paraId="69AB857E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B533C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33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108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PCK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100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284D5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12,219,22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CF8CC7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9,225,62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FC98A2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12,219,22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1C5506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45</w:t>
            </w:r>
          </w:p>
        </w:tc>
      </w:tr>
      <w:tr w:rsidR="00EF4A5D" w:rsidRPr="00EF4A5D" w14:paraId="6E0684F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2D247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DBCB9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DE66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71BC32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9,719,57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F1A643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12,219,22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28382E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9,719,57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A4181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257</w:t>
            </w:r>
          </w:p>
        </w:tc>
      </w:tr>
      <w:tr w:rsidR="00EF4A5D" w:rsidRPr="00EF4A5D" w14:paraId="6F4A7C7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274F0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10411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D34D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A010C2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9,134,53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53AF04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9,719,57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121C18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9,134,53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709D55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4</w:t>
            </w:r>
          </w:p>
        </w:tc>
      </w:tr>
      <w:tr w:rsidR="00EF4A5D" w:rsidRPr="00EF4A5D" w14:paraId="5807417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96BA5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77DAC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FB93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F42299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9,349,61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841290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 9,134,53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6D0598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 9,349,61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2072AF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3</w:t>
            </w:r>
          </w:p>
        </w:tc>
      </w:tr>
      <w:tr w:rsidR="00EF4A5D" w:rsidRPr="00EF4A5D" w14:paraId="1684024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67F50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301C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PKR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5507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0AC413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55,079,58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B4DC07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49,083,46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0DDF3D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55,079,58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DE0720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9</w:t>
            </w:r>
          </w:p>
        </w:tc>
      </w:tr>
      <w:tr w:rsidR="00EF4A5D" w:rsidRPr="00EF4A5D" w14:paraId="2D41B4D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579E4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5EFC4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01EE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BAD92D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51,865,48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CE78B5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55,079,58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9DA444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51,865,48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57A3B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2</w:t>
            </w:r>
          </w:p>
        </w:tc>
      </w:tr>
      <w:tr w:rsidR="00EF4A5D" w:rsidRPr="00EF4A5D" w14:paraId="3A43623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C37AF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512DE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B88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59296E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52,080,93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3B46BF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51,865,48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B9FD92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52,080,93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E5A538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4</w:t>
            </w:r>
          </w:p>
        </w:tc>
      </w:tr>
      <w:tr w:rsidR="00EF4A5D" w:rsidRPr="00EF4A5D" w14:paraId="3637B60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1CDC8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6335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C5E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D3EDD2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9,870,09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FB62D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 52,080,93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AF5D06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 49,870,09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348AD9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44</w:t>
            </w:r>
          </w:p>
        </w:tc>
      </w:tr>
      <w:tr w:rsidR="00EF4A5D" w:rsidRPr="00EF4A5D" w14:paraId="7979D0AE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4FB57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063A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PL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CC3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35330A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004,419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97E45A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311,731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C428FA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004,419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08DC2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306</w:t>
            </w:r>
          </w:p>
        </w:tc>
      </w:tr>
      <w:tr w:rsidR="00EF4A5D" w:rsidRPr="00EF4A5D" w14:paraId="72CB5F6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47A41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6ECA0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8D61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A4B0E7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35,197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C77F08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004,419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05470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35,197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264DEF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4</w:t>
            </w:r>
          </w:p>
        </w:tc>
      </w:tr>
      <w:tr w:rsidR="00EF4A5D" w:rsidRPr="00EF4A5D" w14:paraId="003BD88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80E4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E856C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6689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1F811B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74,069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4CCB30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935,197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BFC348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974,069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578395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0</w:t>
            </w:r>
          </w:p>
        </w:tc>
      </w:tr>
      <w:tr w:rsidR="00EF4A5D" w:rsidRPr="00EF4A5D" w14:paraId="648364F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EF8A4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99166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CFCE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D7F48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125,536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71F4BB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   974,069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6A80AA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125,536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7ADE05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35</w:t>
            </w:r>
          </w:p>
        </w:tc>
      </w:tr>
      <w:tr w:rsidR="00EF4A5D" w:rsidRPr="00EF4A5D" w14:paraId="077D9B4B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C5DE3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A55B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DLN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8469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5E916A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6,125,557,867,43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A15D70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5,227,479,982,23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2E8399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6,125,557,867,43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1F6E3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6</w:t>
            </w:r>
          </w:p>
        </w:tc>
      </w:tr>
      <w:tr w:rsidR="00EF4A5D" w:rsidRPr="00EF4A5D" w14:paraId="1973D35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BB2F4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2EA3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F942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AD345A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4,850,039,389,85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624EF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5,814,662,723,21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210E2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4,850,039,389,85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CE006D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5</w:t>
            </w:r>
          </w:p>
        </w:tc>
      </w:tr>
      <w:tr w:rsidR="00EF4A5D" w:rsidRPr="00EF4A5D" w14:paraId="5447809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F313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8F831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5C69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FC0DE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4,539,539,040,79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51E3B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4,850,039,389,85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3D59E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4,539,539,040,79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52C01A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1</w:t>
            </w:r>
          </w:p>
        </w:tc>
      </w:tr>
      <w:tr w:rsidR="00EF4A5D" w:rsidRPr="00EF4A5D" w14:paraId="18BE2AD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1DDBE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8B0B9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82FF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B64F29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528,168,874,94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ABB7F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4,539,539,040,79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60C648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3,528,168,874,94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47A73E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5</w:t>
            </w:r>
          </w:p>
        </w:tc>
      </w:tr>
      <w:tr w:rsidR="00EF4A5D" w:rsidRPr="00EF4A5D" w14:paraId="673854B2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7EF2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52A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KP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9081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CA81D4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275,234,517,578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58779B7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008,254,843,36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F94BF8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275,234,517,57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884BC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7</w:t>
            </w:r>
          </w:p>
        </w:tc>
      </w:tr>
      <w:tr w:rsidR="00EF4A5D" w:rsidRPr="00EF4A5D" w14:paraId="0B7B8EF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162D7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DC2C2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6342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A5C66A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22,918,065,73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5DC14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275,234,517,57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700C7F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622,918,065,73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4033E5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6</w:t>
            </w:r>
          </w:p>
        </w:tc>
      </w:tr>
      <w:tr w:rsidR="00EF4A5D" w:rsidRPr="00EF4A5D" w14:paraId="6C15BD9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292B4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6EBC9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650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787BEA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994,282,432,02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DA93BA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622,918,065,73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06301C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994,282,432,02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1476C6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6</w:t>
            </w:r>
          </w:p>
        </w:tc>
      </w:tr>
      <w:tr w:rsidR="00EF4A5D" w:rsidRPr="00EF4A5D" w14:paraId="1696C7E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67F4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1E912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3596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5790B1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155,939,004,81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FAB99A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994,282,432,0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53227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155,939,004,81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01F94A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0</w:t>
            </w:r>
          </w:p>
        </w:tc>
      </w:tr>
      <w:tr w:rsidR="00EF4A5D" w:rsidRPr="00EF4A5D" w14:paraId="180F9AC3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7EA3D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0ED5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ML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DE1D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74E00F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755,553,58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689153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091,322,80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3FF01D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755,553,58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8F69DC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8</w:t>
            </w:r>
          </w:p>
        </w:tc>
      </w:tr>
      <w:tr w:rsidR="00EF4A5D" w:rsidRPr="00EF4A5D" w14:paraId="670AF56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B0D88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70450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60DE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F1FBB9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726,005,15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F6BAA0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755,553,58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066AE2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726,005,15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E33DF5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4</w:t>
            </w:r>
          </w:p>
        </w:tc>
      </w:tr>
      <w:tr w:rsidR="00EF4A5D" w:rsidRPr="00EF4A5D" w14:paraId="0368B7F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75352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83FC1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BEF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6D0E5C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7,107,303,86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70C1E7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726,005,15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6F9C25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7,107,303,86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6A0D71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4</w:t>
            </w:r>
          </w:p>
        </w:tc>
      </w:tr>
      <w:tr w:rsidR="00EF4A5D" w:rsidRPr="00EF4A5D" w14:paraId="400BAC0A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666F6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CD634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60A2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2A094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7,635,870,08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56BB32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7,107,303,86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FC5B6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7,635,870,08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EF3F5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9</w:t>
            </w:r>
          </w:p>
        </w:tc>
      </w:tr>
      <w:tr w:rsidR="00EF4A5D" w:rsidRPr="00EF4A5D" w14:paraId="21FFC346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D3D2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6F9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ORE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B2FE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FCA57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234,319,812,44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08A24E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4,252,706,473,08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EB6A6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234,319,812,44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01BB51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4</w:t>
            </w:r>
          </w:p>
        </w:tc>
      </w:tr>
      <w:tr w:rsidR="00EF4A5D" w:rsidRPr="00EF4A5D" w14:paraId="3129CC8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F30E9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82F57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EDA6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9DC650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133,988,674,02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71D64D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4,234,319,812,44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DB239A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133,988,674,02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95AF30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4</w:t>
            </w:r>
          </w:p>
        </w:tc>
      </w:tr>
      <w:tr w:rsidR="00EF4A5D" w:rsidRPr="00EF4A5D" w14:paraId="1DDE700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9721A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F273E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66C1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57EA2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109,123,842,7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619B17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4,133,988,674,02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2B914E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109,123,842,7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1643F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6</w:t>
            </w:r>
          </w:p>
        </w:tc>
      </w:tr>
      <w:tr w:rsidR="00EF4A5D" w:rsidRPr="00EF4A5D" w14:paraId="43433D8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7D8A3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2B9A7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0F20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1E22F5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989,682,804,52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D3E0D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4,109,123,842,7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095974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989,682,804,52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5D9E5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0</w:t>
            </w:r>
          </w:p>
        </w:tc>
      </w:tr>
      <w:tr w:rsidR="00EF4A5D" w:rsidRPr="00EF4A5D" w14:paraId="2446EA6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9BF6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413A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PRO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2093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EA7606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56,570,82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62989C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2,050,319,64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298ADD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56,570,82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652745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67</w:t>
            </w:r>
          </w:p>
        </w:tc>
      </w:tr>
      <w:tr w:rsidR="00EF4A5D" w:rsidRPr="00EF4A5D" w14:paraId="7C2AB3B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9B4A5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0763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3670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ED381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70,238,84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31A352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767,366,06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F75F63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70,238,84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B73FFD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2</w:t>
            </w:r>
          </w:p>
        </w:tc>
      </w:tr>
      <w:tr w:rsidR="00EF4A5D" w:rsidRPr="00EF4A5D" w14:paraId="340FE42A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3E7BA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AAAC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690D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7BEC42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62,114,81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C77A2F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770,238,84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4B3002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62,114,81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2196A4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5</w:t>
            </w:r>
          </w:p>
        </w:tc>
      </w:tr>
      <w:tr w:rsidR="00EF4A5D" w:rsidRPr="00EF4A5D" w14:paraId="2087BB6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B0F11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D739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854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6F31B8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25,176,25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77476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762,114,81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9EDC9F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725,176,25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268FB9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1</w:t>
            </w:r>
          </w:p>
        </w:tc>
      </w:tr>
      <w:tr w:rsidR="00EF4A5D" w:rsidRPr="00EF4A5D" w14:paraId="2163788E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2DFE9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CD75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TL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2D574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57A2D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107,364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B34AC6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5,193,963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EC62F5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107,364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41269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0</w:t>
            </w:r>
          </w:p>
        </w:tc>
      </w:tr>
      <w:tr w:rsidR="00EF4A5D" w:rsidRPr="00EF4A5D" w14:paraId="3CF3269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14A00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4BE81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4638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A3ADBA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403,567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F08820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3,704,944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47259B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3,403,567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1E944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89</w:t>
            </w:r>
          </w:p>
        </w:tc>
      </w:tr>
      <w:tr w:rsidR="00EF4A5D" w:rsidRPr="00EF4A5D" w14:paraId="76536C7F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B9D7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756DD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3E27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513D7C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409,548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548EFD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5,923,483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A26C8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409,548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CEF60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6</w:t>
            </w:r>
          </w:p>
        </w:tc>
      </w:tr>
      <w:tr w:rsidR="00EF4A5D" w:rsidRPr="00EF4A5D" w14:paraId="449D879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762CB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F180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924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3B1B9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735,895,00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41E83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6,409,548,00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1A31A4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6,735,895,00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934AB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8</w:t>
            </w:r>
          </w:p>
        </w:tc>
      </w:tr>
      <w:tr w:rsidR="00EF4A5D" w:rsidRPr="00EF4A5D" w14:paraId="58892D76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66752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A45B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IRO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08B4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2C76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238,835,052,51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9CF51F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555,705,400,51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188E8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8,238,835,052,51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C41849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3</w:t>
            </w:r>
          </w:p>
        </w:tc>
      </w:tr>
      <w:tr w:rsidR="00EF4A5D" w:rsidRPr="00EF4A5D" w14:paraId="0F08DB8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A1EB1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C3FE4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E195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71E357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0,608,390,520,54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CF68F9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8,238,835,052,51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9EF80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0,608,390,520,54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42FF64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23</w:t>
            </w:r>
          </w:p>
        </w:tc>
      </w:tr>
      <w:tr w:rsidR="00EF4A5D" w:rsidRPr="00EF4A5D" w14:paraId="6A2276C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DA0DE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5329B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2FA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FF5C91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1,691,071,599,37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32FC77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0,608,390,520,54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B046A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1,691,071,599,37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37AD3F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3</w:t>
            </w:r>
          </w:p>
        </w:tc>
      </w:tr>
      <w:tr w:rsidR="00EF4A5D" w:rsidRPr="00EF4A5D" w14:paraId="6C24FD3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33BE8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2051A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83D2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17E7BF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930,967,694,75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C67D1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1,691,071,599,37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5D87E3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2,930,967,694,75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D6F914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6</w:t>
            </w:r>
          </w:p>
        </w:tc>
      </w:tr>
      <w:tr w:rsidR="00EF4A5D" w:rsidRPr="00EF4A5D" w14:paraId="347E8BAF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1368F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ED64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LIN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F0FA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4E833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548,031,31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B0A2B4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5,143,755,49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02A0EE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548,031,31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88A161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207</w:t>
            </w:r>
          </w:p>
        </w:tc>
      </w:tr>
      <w:tr w:rsidR="00EF4A5D" w:rsidRPr="00EF4A5D" w14:paraId="3D4BB5D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C180C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73C9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B8FD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BAB27E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815,911,49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026336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2,548,031,31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48F3E6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815,911,49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659C79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2</w:t>
            </w:r>
          </w:p>
        </w:tc>
      </w:tr>
      <w:tr w:rsidR="00EF4A5D" w:rsidRPr="00EF4A5D" w14:paraId="4B13892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BD0D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D7E33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441F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AD2A4A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971,692,55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E0355E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1,815,911,49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104A5B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1,971,692,55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A571D8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3</w:t>
            </w:r>
          </w:p>
        </w:tc>
      </w:tr>
      <w:tr w:rsidR="00EF4A5D" w:rsidRPr="00EF4A5D" w14:paraId="46F2261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82366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6CCF1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1E4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6AC448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369,620,55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9CCE9B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11,971,692,55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53018F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12,369,620,55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13B31C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2</w:t>
            </w:r>
          </w:p>
        </w:tc>
      </w:tr>
      <w:tr w:rsidR="00EF4A5D" w:rsidRPr="00EF4A5D" w14:paraId="2A766833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AB34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B6E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MAG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03D4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A8A911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7,469,783,72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0ED458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25,775,134,36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991E10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7,469,783,72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C739DB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05</w:t>
            </w:r>
          </w:p>
        </w:tc>
      </w:tr>
      <w:tr w:rsidR="00EF4A5D" w:rsidRPr="00EF4A5D" w14:paraId="5A6B88C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88239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A91D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945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3F8AD5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2,806,214,35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61F383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87,469,783,7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6BCDD7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2,806,214,35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687FFC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8</w:t>
            </w:r>
          </w:p>
        </w:tc>
      </w:tr>
      <w:tr w:rsidR="00EF4A5D" w:rsidRPr="00EF4A5D" w14:paraId="6738E5B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6BD35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7E3F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20E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2C4B5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3,578,892,47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F7C622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82,806,214,35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1CD89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3,578,892,47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52929E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1</w:t>
            </w:r>
          </w:p>
        </w:tc>
      </w:tr>
      <w:tr w:rsidR="00EF4A5D" w:rsidRPr="00EF4A5D" w14:paraId="327EB77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D0BDA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0856E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C93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F6249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2,565,037,55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8B4024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83,578,892,47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CC801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82,565,037,55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FFB30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2</w:t>
            </w:r>
          </w:p>
        </w:tc>
      </w:tr>
      <w:tr w:rsidR="00EF4A5D" w:rsidRPr="00EF4A5D" w14:paraId="4F990C6C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505A1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C2D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L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F9E8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BF16B1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325,578,782,72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7A57D1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674,842,023,21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2BB9B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325,578,782,72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245173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0</w:t>
            </w:r>
          </w:p>
        </w:tc>
      </w:tr>
      <w:tr w:rsidR="00EF4A5D" w:rsidRPr="00EF4A5D" w14:paraId="0EB6580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7E6AD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D5B19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BC9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392C9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73,039,414,91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1703FA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325,578,782,72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A459B6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73,039,414,91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B6722F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0</w:t>
            </w:r>
          </w:p>
        </w:tc>
      </w:tr>
      <w:tr w:rsidR="00EF4A5D" w:rsidRPr="00EF4A5D" w14:paraId="0A4DD7E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5C7BC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06778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58E1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5C95DA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40,573,927,92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91B94C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473,039,414,91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2279B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440,573,927,92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4916EA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3</w:t>
            </w:r>
          </w:p>
        </w:tc>
      </w:tr>
      <w:tr w:rsidR="00EF4A5D" w:rsidRPr="00EF4A5D" w14:paraId="306DAB7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0826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784A5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8D5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CA15D4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583,234,248,02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583A68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440,573,927,92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697BAE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583,234,248,02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5E9AB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5</w:t>
            </w:r>
          </w:p>
        </w:tc>
      </w:tr>
      <w:tr w:rsidR="00EF4A5D" w:rsidRPr="00EF4A5D" w14:paraId="04F624B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57536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7CDE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LL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3841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CBE55E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5,834,505,485,314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5CF21B3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4,924,226,692,24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F0BE67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5,834,505,485,31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6959E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6</w:t>
            </w:r>
          </w:p>
        </w:tc>
      </w:tr>
      <w:tr w:rsidR="00EF4A5D" w:rsidRPr="00EF4A5D" w14:paraId="7AF042B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EAC18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0FB52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59A4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31C21A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017,159,595,51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943122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5,834,505,485,31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D1C34F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7,017,159,595,51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E28B6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69</w:t>
            </w:r>
          </w:p>
        </w:tc>
      </w:tr>
      <w:tr w:rsidR="00EF4A5D" w:rsidRPr="00EF4A5D" w14:paraId="730DCF10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3C84A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B9E59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9B3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9578FE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895,345,778,17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F37CA4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7,017,159,595,51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A573B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6,895,345,778,17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F85976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18</w:t>
            </w:r>
          </w:p>
        </w:tc>
      </w:tr>
      <w:tr w:rsidR="00EF4A5D" w:rsidRPr="00EF4A5D" w14:paraId="767AFEB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CD7CD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3B30D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CFE1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D3BD6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845,037,355,08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B953E5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6,895,345,778,17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78470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4,845,037,355,08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EDB19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423</w:t>
            </w:r>
          </w:p>
        </w:tc>
      </w:tr>
      <w:tr w:rsidR="00EF4A5D" w:rsidRPr="00EF4A5D" w14:paraId="6F3FFD1E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8A49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0ABA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S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6B14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5AD1D0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52,001,351,74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D3EB27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73,902,004,04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9523A7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52,001,351,74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299543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74</w:t>
            </w:r>
          </w:p>
        </w:tc>
      </w:tr>
      <w:tr w:rsidR="00EF4A5D" w:rsidRPr="00EF4A5D" w14:paraId="75DF0BE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DE6AE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B6DA5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2C93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F4F2B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76,480,109,57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B48E2A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052,001,351,74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62BF8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76,480,109,57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FE882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7</w:t>
            </w:r>
          </w:p>
        </w:tc>
      </w:tr>
      <w:tr w:rsidR="00EF4A5D" w:rsidRPr="00EF4A5D" w14:paraId="2750CD2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D83AA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4F69F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028C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24844A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08,417,331,06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97EEB5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76,480,109,57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5179B0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908,417,331,06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5A288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5</w:t>
            </w:r>
          </w:p>
        </w:tc>
      </w:tr>
      <w:tr w:rsidR="00EF4A5D" w:rsidRPr="00EF4A5D" w14:paraId="2B56C6C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DAE77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EFD1E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51B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81E5BF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2,192,739,44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FBA39F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908,417,331,06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64DA30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62,192,739,44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B73FA5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54</w:t>
            </w:r>
          </w:p>
        </w:tc>
      </w:tr>
      <w:tr w:rsidR="00EF4A5D" w:rsidRPr="00EF4A5D" w14:paraId="7C8FB2A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15642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F7F5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PRO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B5D4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3B170E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9,584,680,576,43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945ED4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6,475,720,486,28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AAC3A5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9,584,680,576,43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C4635E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59</w:t>
            </w:r>
          </w:p>
        </w:tc>
      </w:tr>
      <w:tr w:rsidR="00EF4A5D" w:rsidRPr="00EF4A5D" w14:paraId="466D255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C52CD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5650A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01B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E0B4C9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8,588,970,471,99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28565C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8,006,178,568,56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29ECDA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18,588,970,471,99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14530C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1</w:t>
            </w:r>
          </w:p>
        </w:tc>
      </w:tr>
      <w:tr w:rsidR="00EF4A5D" w:rsidRPr="00EF4A5D" w14:paraId="5120F8D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3EA61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779E1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9E1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A416ED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1,086,427,083,57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B461DF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18,496,821,048,65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BF8BA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1,086,427,083,57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01CEF9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3</w:t>
            </w:r>
          </w:p>
        </w:tc>
      </w:tr>
      <w:tr w:rsidR="00EF4A5D" w:rsidRPr="00EF4A5D" w14:paraId="6B044E8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F6CFF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94B5E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35F4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D3AB9A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1,812,999,448,66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0F1F3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21,086,427,083,57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D03EF9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21,812,999,448,66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B0C1EB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3</w:t>
            </w:r>
          </w:p>
        </w:tc>
      </w:tr>
      <w:tr w:rsidR="00EF4A5D" w:rsidRPr="00EF4A5D" w14:paraId="4F762B2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4502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0E5D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DP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F6A6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DA131A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39,915,871,76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BFABDC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89,530,579,23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D4EE9D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39,915,871,76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76D84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3</w:t>
            </w:r>
          </w:p>
        </w:tc>
      </w:tr>
      <w:tr w:rsidR="00EF4A5D" w:rsidRPr="00EF4A5D" w14:paraId="52F29AF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61D2E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E4C50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87B7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4551B6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21,632,597,21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0085D5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39,915,871,76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BF09051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521,632,597,21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6DD4D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5</w:t>
            </w:r>
          </w:p>
        </w:tc>
      </w:tr>
      <w:tr w:rsidR="00EF4A5D" w:rsidRPr="00EF4A5D" w14:paraId="228CD475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0A8F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DCE8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9455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E6535A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92,003,943,52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BC9145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521,632,597,21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C1E86C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492,003,943,52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A246D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0</w:t>
            </w:r>
          </w:p>
        </w:tc>
      </w:tr>
      <w:tr w:rsidR="00EF4A5D" w:rsidRPr="00EF4A5D" w14:paraId="494B0A48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BF527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CC51E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F42F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D67F5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651,369,072,12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84553D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492,003,943,5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6ADF22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651,369,072,12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A2F07C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45</w:t>
            </w:r>
          </w:p>
        </w:tc>
      </w:tr>
      <w:tr w:rsidR="00EF4A5D" w:rsidRPr="00EF4A5D" w14:paraId="1BA7B31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D6389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5907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RI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3BAA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DDCBD4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71,623,023,405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485675D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69,783,632,50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7F33DD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171,623,023,40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997B28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1</w:t>
            </w:r>
          </w:p>
        </w:tc>
      </w:tr>
      <w:tr w:rsidR="00EF4A5D" w:rsidRPr="00EF4A5D" w14:paraId="5B1CFDD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8E43F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D2F11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7D15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DA6529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20,351,043,08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0BA505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171,623,023,40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6A9781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20,351,043,08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E70092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21</w:t>
            </w:r>
          </w:p>
        </w:tc>
      </w:tr>
      <w:tr w:rsidR="00EF4A5D" w:rsidRPr="00EF4A5D" w14:paraId="07ABB2A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4393C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9DFC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A0F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B1E66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24,744,062,68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8613D5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20,351,043,08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57A249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224,744,062,68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9DB93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20</w:t>
            </w:r>
          </w:p>
        </w:tc>
      </w:tr>
      <w:tr w:rsidR="00EF4A5D" w:rsidRPr="00EF4A5D" w14:paraId="5405E29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F2367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20661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9920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163817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16,737,170,42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16B70A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224,744,062,68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1CE75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16,737,170,42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883D1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90</w:t>
            </w:r>
          </w:p>
        </w:tc>
      </w:tr>
      <w:tr w:rsidR="00EF4A5D" w:rsidRPr="00EF4A5D" w14:paraId="15563047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D2AA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83D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WON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B16D4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7B928C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098,153,34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55E012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5,081,080,22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260260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098,153,34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DA02FC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9</w:t>
            </w:r>
          </w:p>
        </w:tc>
      </w:tr>
      <w:tr w:rsidR="00EF4A5D" w:rsidRPr="00EF4A5D" w14:paraId="77021B8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86C9B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64F7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3997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9325E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458,805,37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C65843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6,098,153,34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D8DBBC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458,805,37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16A531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4</w:t>
            </w:r>
          </w:p>
        </w:tc>
      </w:tr>
      <w:tr w:rsidR="00EF4A5D" w:rsidRPr="00EF4A5D" w14:paraId="199A075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E6EE2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4AF50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7FE5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9D52A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8,866,081,129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1D789C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6,458,805,377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4CCB36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8,866,081,129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C0BBE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3</w:t>
            </w:r>
          </w:p>
        </w:tc>
      </w:tr>
      <w:tr w:rsidR="00EF4A5D" w:rsidRPr="00EF4A5D" w14:paraId="1786DAC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1909B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95D11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47BD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78F980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0,602,179,91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AC85C3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8,866,081,129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385DC9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30,602,179,91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16C019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7</w:t>
            </w:r>
          </w:p>
        </w:tc>
      </w:tr>
      <w:tr w:rsidR="00EF4A5D" w:rsidRPr="00EF4A5D" w14:paraId="48EFAC43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849A2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9AB8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BMS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6DF3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63F2F0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09,591,455,280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30FB1F4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97,968,027,63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CEB4E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809,591,455,28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A389D1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09</w:t>
            </w:r>
          </w:p>
        </w:tc>
      </w:tr>
      <w:tr w:rsidR="00EF4A5D" w:rsidRPr="00EF4A5D" w14:paraId="7E7E99F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B05A9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8F001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3013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C518D4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60,445,865,842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5FA63D9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809,591,455,28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7952D9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60,445,865,84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103812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65</w:t>
            </w:r>
          </w:p>
        </w:tc>
      </w:tr>
      <w:tr w:rsidR="00EF4A5D" w:rsidRPr="00EF4A5D" w14:paraId="2B2CD73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E4BE8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DBF0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600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087645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71,096,800,59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522396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60,445,865,84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D01C4D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71,096,800,59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7E8706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4</w:t>
            </w:r>
          </w:p>
        </w:tc>
      </w:tr>
      <w:tr w:rsidR="00EF4A5D" w:rsidRPr="00EF4A5D" w14:paraId="4A7DFC0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4A256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8B113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FD7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3A3BA4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17,606,761,07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B2D5F1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771,096,800,59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6A63C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717,606,761,07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260E6A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5</w:t>
            </w:r>
          </w:p>
        </w:tc>
      </w:tr>
      <w:tr w:rsidR="00EF4A5D" w:rsidRPr="00EF4A5D" w14:paraId="0AD89C49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3B2E9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7A66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DTX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37C32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24704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795,788,452,762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9926D9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526,489,781,16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18456B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795,788,452,76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CFF57D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6</w:t>
            </w:r>
          </w:p>
        </w:tc>
      </w:tr>
      <w:tr w:rsidR="00EF4A5D" w:rsidRPr="00EF4A5D" w14:paraId="08782E5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F0483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0EC8C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89A7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F8A6E7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971,061,771,71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CBDB88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795,788,452,76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55C19C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2,971,061,771,71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956F81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59</w:t>
            </w:r>
          </w:p>
        </w:tc>
      </w:tr>
      <w:tr w:rsidR="00EF4A5D" w:rsidRPr="00EF4A5D" w14:paraId="4CC48F3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95E0D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DEBAB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EFEC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C7157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161,105,356,52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32B859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2,971,061,771,71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7AFC21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161,105,356,52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CB527C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0</w:t>
            </w:r>
          </w:p>
        </w:tc>
      </w:tr>
      <w:tr w:rsidR="00EF4A5D" w:rsidRPr="00EF4A5D" w14:paraId="2F2B05E4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B7A74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98DDE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6C17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AB8A91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387,321,004,20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93B3C9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161,105,356,52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090E61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387,321,004,20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1D6F96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7</w:t>
            </w:r>
          </w:p>
        </w:tc>
      </w:tr>
      <w:tr w:rsidR="00EF4A5D" w:rsidRPr="00EF4A5D" w14:paraId="43605D60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8DC00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C2F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AL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A7D0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D1B71D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2,565,515,82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0EB78C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52,026,100,74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48580A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2,565,515,82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0A6358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52</w:t>
            </w:r>
          </w:p>
        </w:tc>
      </w:tr>
      <w:tr w:rsidR="00EF4A5D" w:rsidRPr="00EF4A5D" w14:paraId="53F33B57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EB03D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FF326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CCD4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89C7B1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2,590,228,52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62B91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52,565,515,82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0881AC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2,590,228,52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077834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0</w:t>
            </w:r>
          </w:p>
        </w:tc>
      </w:tr>
      <w:tr w:rsidR="00EF4A5D" w:rsidRPr="00EF4A5D" w14:paraId="79EB409A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38539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ACF2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9A6B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E1E9A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3,731,723,32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7281A4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52,590,228,52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885EC2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3,731,723,32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4C0F7B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3</w:t>
            </w:r>
          </w:p>
        </w:tc>
      </w:tr>
      <w:tr w:rsidR="00EF4A5D" w:rsidRPr="00EF4A5D" w14:paraId="5E2D3806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1A451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9419E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7486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6626B8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2,269,524,06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8C392B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353,731,723,32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1DFBE8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352,269,524,06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F9C672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4</w:t>
            </w:r>
          </w:p>
        </w:tc>
      </w:tr>
      <w:tr w:rsidR="00EF4A5D" w:rsidRPr="00EF4A5D" w14:paraId="5B4F2971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CB32B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49B7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OD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C5AE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62723E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911,163,391,13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6986D2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988,656,612,63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009FE85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911,163,391,13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1A0A7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0</w:t>
            </w:r>
          </w:p>
        </w:tc>
      </w:tr>
      <w:tr w:rsidR="00EF4A5D" w:rsidRPr="00EF4A5D" w14:paraId="110C9F6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5B31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E49C8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6983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81ABC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936,147,888,28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4AEA21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911,163,391,13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A8CF6C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936,147,888,28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CE38FB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6</w:t>
            </w:r>
          </w:p>
        </w:tc>
      </w:tr>
      <w:tr w:rsidR="00EF4A5D" w:rsidRPr="00EF4A5D" w14:paraId="31DF3C4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4C9A1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07CD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1E9B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2F018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650,686,851,64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FF16C1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936,147,888,28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BCC84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650,686,851,64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FF0BF1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78</w:t>
            </w:r>
          </w:p>
        </w:tc>
      </w:tr>
      <w:tr w:rsidR="00EF4A5D" w:rsidRPr="00EF4A5D" w14:paraId="0143250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17693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2C80D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8208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EE4EC7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547,426,939,513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F50F3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650,686,851,64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FA6573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547,426,939,513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B6BCA7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29</w:t>
            </w:r>
          </w:p>
        </w:tc>
      </w:tr>
      <w:tr w:rsidR="00EF4A5D" w:rsidRPr="00EF4A5D" w14:paraId="5260F84D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EF4E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F44E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MDM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4026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40C80B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213,173,105,91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EB2150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547,426,939,51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0DC8B8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213,173,105,91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7E25EF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104</w:t>
            </w:r>
          </w:p>
        </w:tc>
      </w:tr>
      <w:tr w:rsidR="00EF4A5D" w:rsidRPr="00EF4A5D" w14:paraId="76DAD03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2770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3CB482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5DA55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1F5D96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201,910,904,02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FA30FA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213,173,105,91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D9D3AF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201,910,904,02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3EBC46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4</w:t>
            </w:r>
          </w:p>
        </w:tc>
      </w:tr>
      <w:tr w:rsidR="00EF4A5D" w:rsidRPr="00EF4A5D" w14:paraId="692BFD7C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722F7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9484B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EE38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223D6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303,511,723,151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3FA04D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201,910,904,02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399785E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303,511,723,151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04F9407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1</w:t>
            </w:r>
          </w:p>
        </w:tc>
      </w:tr>
      <w:tr w:rsidR="00EF4A5D" w:rsidRPr="00EF4A5D" w14:paraId="134BA26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A8647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235B68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6A2B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4F4DED2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423,278,470,83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B9099E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3,303,511,723,151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56C585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3,423,278,470,83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88577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5</w:t>
            </w:r>
          </w:p>
        </w:tc>
      </w:tr>
      <w:tr w:rsidR="00EF4A5D" w:rsidRPr="00EF4A5D" w14:paraId="4BE527E4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A2ECE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6B0A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MR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930D7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A788D8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4,441,657,276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DDA8B8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3,299,242,06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4285E5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4,441,657,276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BB7F95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7</w:t>
            </w:r>
          </w:p>
        </w:tc>
      </w:tr>
      <w:tr w:rsidR="00EF4A5D" w:rsidRPr="00EF4A5D" w14:paraId="0E63E72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3832E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051F3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C02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0D463AA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4,922,534,22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5A45332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4,441,657,276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BC8E74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4,922,534,22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55DE69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9</w:t>
            </w:r>
          </w:p>
        </w:tc>
      </w:tr>
      <w:tr w:rsidR="00EF4A5D" w:rsidRPr="00EF4A5D" w14:paraId="120B4361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6A04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5F7B9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61C3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254620B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049,716,67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0E61A3B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4,922,534,22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2D2536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6,049,716,67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69D7ACC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43</w:t>
            </w:r>
          </w:p>
        </w:tc>
      </w:tr>
      <w:tr w:rsidR="00EF4A5D" w:rsidRPr="00EF4A5D" w14:paraId="72AEB80E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249CD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A2555F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2193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97E4EF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8,433,574,878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DA90AF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26,049,716,678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5917660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28,433,574,878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71B2C7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4</w:t>
            </w:r>
          </w:p>
        </w:tc>
      </w:tr>
      <w:tr w:rsidR="00EF4A5D" w:rsidRPr="00EF4A5D" w14:paraId="293C901B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D7E33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40DF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RA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7BE6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82045F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25,958,346,46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928F8C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122,279,225,84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3DC171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125,958,346,46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D6FE8A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03</w:t>
            </w:r>
          </w:p>
        </w:tc>
      </w:tr>
      <w:tr w:rsidR="00EF4A5D" w:rsidRPr="00EF4A5D" w14:paraId="4608CC23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711BF3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49FF55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559B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DDF827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86,597,471,37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29C156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125,958,346,46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8EDB68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86,597,471,37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528150E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36</w:t>
            </w:r>
          </w:p>
        </w:tc>
      </w:tr>
      <w:tr w:rsidR="00EF4A5D" w:rsidRPr="00EF4A5D" w14:paraId="685F1FAB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8C32FB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8C9FF9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1F6A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57C09E1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85,232,564,47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37EADE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086,597,471,370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7DE1676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85,232,564,47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B49C6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1</w:t>
            </w:r>
          </w:p>
        </w:tc>
      </w:tr>
      <w:tr w:rsidR="00EF4A5D" w:rsidRPr="00EF4A5D" w14:paraId="1BB5E349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4EC7F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5A8806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155F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AEB2A3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80,248,725,557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6ABF38C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1,085,232,564,47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44F1F7F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1,080,248,725,557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11C3B2F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005</w:t>
            </w:r>
          </w:p>
        </w:tc>
      </w:tr>
      <w:tr w:rsidR="00EF4A5D" w:rsidRPr="00EF4A5D" w14:paraId="5184EFC9" w14:textId="77777777" w:rsidTr="00373ED0">
        <w:trPr>
          <w:trHeight w:val="315"/>
          <w:jc w:val="center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DD1F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B12AD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RIN</w:t>
            </w: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869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6559768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819,761,502.00 </w:t>
            </w:r>
          </w:p>
        </w:tc>
        <w:tc>
          <w:tcPr>
            <w:tcW w:w="2552" w:type="dxa"/>
            <w:shd w:val="clear" w:color="000000" w:fill="FFFFFF"/>
            <w:noWrap/>
            <w:vAlign w:val="bottom"/>
            <w:hideMark/>
          </w:tcPr>
          <w:p w14:paraId="342594A7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596,171,343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0C4A290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819,761,502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29D2443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3</w:t>
            </w:r>
          </w:p>
        </w:tc>
      </w:tr>
      <w:tr w:rsidR="00EF4A5D" w:rsidRPr="00EF4A5D" w14:paraId="5DD162FA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FDCDD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90B3C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0EDD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342214CC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472,164,984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1A84A3F6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819,761,502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6D92E3A4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472,164,984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3733EB2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0.236</w:t>
            </w:r>
          </w:p>
        </w:tc>
      </w:tr>
      <w:tr w:rsidR="00EF4A5D" w:rsidRPr="00EF4A5D" w14:paraId="19902D82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CEFDEA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EFE5D4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0DE77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7A735D0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871,869,145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36C4178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472,164,984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1BC67A6B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1,871,869,145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28532A72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14</w:t>
            </w:r>
          </w:p>
        </w:tc>
      </w:tr>
      <w:tr w:rsidR="00EF4A5D" w:rsidRPr="00EF4A5D" w14:paraId="6B09049D" w14:textId="77777777" w:rsidTr="00373ED0">
        <w:trPr>
          <w:trHeight w:val="315"/>
          <w:jc w:val="center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2EA2C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68760" w14:textId="77777777" w:rsidR="00F670EF" w:rsidRPr="00F670EF" w:rsidRDefault="00F670EF" w:rsidP="00F670E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27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44FBA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2</w:t>
            </w:r>
          </w:p>
        </w:tc>
        <w:tc>
          <w:tcPr>
            <w:tcW w:w="2491" w:type="dxa"/>
            <w:shd w:val="clear" w:color="auto" w:fill="auto"/>
            <w:noWrap/>
            <w:vAlign w:val="bottom"/>
            <w:hideMark/>
          </w:tcPr>
          <w:p w14:paraId="18139B51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,076,978,640.00 </w:t>
            </w:r>
          </w:p>
        </w:tc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33A38EF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 1,871,869,145.00 </w:t>
            </w:r>
          </w:p>
        </w:tc>
        <w:tc>
          <w:tcPr>
            <w:tcW w:w="2410" w:type="dxa"/>
            <w:shd w:val="clear" w:color="auto" w:fill="auto"/>
            <w:noWrap/>
            <w:vAlign w:val="bottom"/>
            <w:hideMark/>
          </w:tcPr>
          <w:p w14:paraId="2BA6FFBE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Rp          2,076,978,640.00 </w:t>
            </w:r>
          </w:p>
        </w:tc>
        <w:tc>
          <w:tcPr>
            <w:tcW w:w="850" w:type="dxa"/>
            <w:shd w:val="clear" w:color="000000" w:fill="FFFFFF"/>
            <w:noWrap/>
            <w:vAlign w:val="center"/>
            <w:hideMark/>
          </w:tcPr>
          <w:p w14:paraId="40ADEA79" w14:textId="77777777" w:rsidR="00F670EF" w:rsidRPr="00F670EF" w:rsidRDefault="00F670EF" w:rsidP="00F670E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670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9</w:t>
            </w:r>
          </w:p>
        </w:tc>
      </w:tr>
    </w:tbl>
    <w:p w14:paraId="62218B76" w14:textId="69C6059C" w:rsidR="00404412" w:rsidRDefault="00404412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FBFB4E4" w14:textId="77777777" w:rsidR="00FB0327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AADB23E" w14:textId="77777777" w:rsidR="00FB0327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4ADE0F9" w14:textId="77777777" w:rsidR="00FB0327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6675A54" w14:textId="77777777" w:rsidR="00FB0327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5226822" w14:textId="77777777" w:rsidR="00FB0327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CD215A0" w14:textId="3F106C4A" w:rsidR="004D0D1E" w:rsidRDefault="004D0D1E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5 Hasil Uji SPSS</w:t>
      </w:r>
    </w:p>
    <w:p w14:paraId="7417382F" w14:textId="5CBC37B6" w:rsidR="0062293C" w:rsidRPr="0062293C" w:rsidRDefault="0062293C" w:rsidP="0062293C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Analisis Deskriptif</w:t>
      </w:r>
    </w:p>
    <w:tbl>
      <w:tblPr>
        <w:tblW w:w="80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22"/>
        <w:gridCol w:w="600"/>
        <w:gridCol w:w="1242"/>
        <w:gridCol w:w="1418"/>
        <w:gridCol w:w="992"/>
        <w:gridCol w:w="1706"/>
      </w:tblGrid>
      <w:tr w:rsidR="00C41F86" w:rsidRPr="009F456A" w14:paraId="5E0D66E0" w14:textId="77777777" w:rsidTr="00785CBB">
        <w:trPr>
          <w:cantSplit/>
        </w:trPr>
        <w:tc>
          <w:tcPr>
            <w:tcW w:w="8080" w:type="dxa"/>
            <w:gridSpan w:val="6"/>
            <w:shd w:val="clear" w:color="auto" w:fill="FFFFFF"/>
            <w:vAlign w:val="center"/>
          </w:tcPr>
          <w:p w14:paraId="66D6EB4A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Descriptive Statistics</w:t>
            </w:r>
          </w:p>
        </w:tc>
      </w:tr>
      <w:tr w:rsidR="00C41F86" w:rsidRPr="009F456A" w14:paraId="5DEFF73D" w14:textId="77777777" w:rsidTr="00785CBB">
        <w:trPr>
          <w:cantSplit/>
        </w:trPr>
        <w:tc>
          <w:tcPr>
            <w:tcW w:w="2122" w:type="dxa"/>
            <w:shd w:val="clear" w:color="auto" w:fill="FFFFFF"/>
            <w:vAlign w:val="bottom"/>
          </w:tcPr>
          <w:p w14:paraId="43308CEC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600" w:type="dxa"/>
            <w:shd w:val="clear" w:color="auto" w:fill="FFFFFF"/>
            <w:vAlign w:val="bottom"/>
          </w:tcPr>
          <w:p w14:paraId="389B02A4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1242" w:type="dxa"/>
            <w:shd w:val="clear" w:color="auto" w:fill="FFFFFF"/>
            <w:vAlign w:val="bottom"/>
          </w:tcPr>
          <w:p w14:paraId="2DC11D4E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inimum</w:t>
            </w:r>
          </w:p>
        </w:tc>
        <w:tc>
          <w:tcPr>
            <w:tcW w:w="1418" w:type="dxa"/>
            <w:shd w:val="clear" w:color="auto" w:fill="FFFFFF"/>
            <w:vAlign w:val="bottom"/>
          </w:tcPr>
          <w:p w14:paraId="648DF700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aximum</w:t>
            </w:r>
          </w:p>
        </w:tc>
        <w:tc>
          <w:tcPr>
            <w:tcW w:w="992" w:type="dxa"/>
            <w:shd w:val="clear" w:color="auto" w:fill="FFFFFF"/>
            <w:vAlign w:val="bottom"/>
          </w:tcPr>
          <w:p w14:paraId="3549A7A6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an</w:t>
            </w:r>
          </w:p>
        </w:tc>
        <w:tc>
          <w:tcPr>
            <w:tcW w:w="1706" w:type="dxa"/>
            <w:shd w:val="clear" w:color="auto" w:fill="FFFFFF"/>
            <w:vAlign w:val="bottom"/>
          </w:tcPr>
          <w:p w14:paraId="65B14D51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d. Deviation</w:t>
            </w:r>
          </w:p>
        </w:tc>
      </w:tr>
      <w:tr w:rsidR="00C41F86" w:rsidRPr="009F456A" w14:paraId="716D04DA" w14:textId="77777777" w:rsidTr="00785CBB">
        <w:trPr>
          <w:cantSplit/>
        </w:trPr>
        <w:tc>
          <w:tcPr>
            <w:tcW w:w="2122" w:type="dxa"/>
            <w:shd w:val="clear" w:color="auto" w:fill="FFFFFF"/>
          </w:tcPr>
          <w:p w14:paraId="59ECBEB1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et working capital</w:t>
            </w:r>
          </w:p>
        </w:tc>
        <w:tc>
          <w:tcPr>
            <w:tcW w:w="600" w:type="dxa"/>
            <w:shd w:val="clear" w:color="auto" w:fill="FFFFFF"/>
            <w:vAlign w:val="center"/>
          </w:tcPr>
          <w:p w14:paraId="6A5C7CD7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242" w:type="dxa"/>
            <w:shd w:val="clear" w:color="auto" w:fill="FFFFFF"/>
            <w:vAlign w:val="center"/>
          </w:tcPr>
          <w:p w14:paraId="792E3D90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93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7DFCA802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95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60C647BD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2089</w:t>
            </w:r>
          </w:p>
        </w:tc>
        <w:tc>
          <w:tcPr>
            <w:tcW w:w="1706" w:type="dxa"/>
            <w:shd w:val="clear" w:color="auto" w:fill="FFFFFF"/>
            <w:vAlign w:val="center"/>
          </w:tcPr>
          <w:p w14:paraId="31BB16F8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26165</w:t>
            </w:r>
          </w:p>
        </w:tc>
      </w:tr>
      <w:tr w:rsidR="00C41F86" w:rsidRPr="009F456A" w14:paraId="4864894A" w14:textId="77777777" w:rsidTr="00785CBB">
        <w:trPr>
          <w:cantSplit/>
        </w:trPr>
        <w:tc>
          <w:tcPr>
            <w:tcW w:w="2122" w:type="dxa"/>
            <w:shd w:val="clear" w:color="auto" w:fill="FFFFFF"/>
          </w:tcPr>
          <w:p w14:paraId="7E601A73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everage</w:t>
            </w:r>
          </w:p>
        </w:tc>
        <w:tc>
          <w:tcPr>
            <w:tcW w:w="600" w:type="dxa"/>
            <w:shd w:val="clear" w:color="auto" w:fill="FFFFFF"/>
            <w:vAlign w:val="center"/>
          </w:tcPr>
          <w:p w14:paraId="47E3A656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242" w:type="dxa"/>
            <w:shd w:val="clear" w:color="auto" w:fill="FFFFFF"/>
            <w:vAlign w:val="center"/>
          </w:tcPr>
          <w:p w14:paraId="03711520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244424F9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.16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654B2EB6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615</w:t>
            </w:r>
          </w:p>
        </w:tc>
        <w:tc>
          <w:tcPr>
            <w:tcW w:w="1706" w:type="dxa"/>
            <w:shd w:val="clear" w:color="auto" w:fill="FFFFFF"/>
            <w:vAlign w:val="center"/>
          </w:tcPr>
          <w:p w14:paraId="104BD62F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23288</w:t>
            </w:r>
          </w:p>
        </w:tc>
      </w:tr>
      <w:tr w:rsidR="00C41F86" w:rsidRPr="009F456A" w14:paraId="0086BCE7" w14:textId="77777777" w:rsidTr="00785CBB">
        <w:trPr>
          <w:cantSplit/>
        </w:trPr>
        <w:tc>
          <w:tcPr>
            <w:tcW w:w="2122" w:type="dxa"/>
            <w:shd w:val="clear" w:color="auto" w:fill="FFFFFF"/>
          </w:tcPr>
          <w:p w14:paraId="53F3A8E9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owth opportunity</w:t>
            </w:r>
          </w:p>
        </w:tc>
        <w:tc>
          <w:tcPr>
            <w:tcW w:w="600" w:type="dxa"/>
            <w:shd w:val="clear" w:color="auto" w:fill="FFFFFF"/>
            <w:vAlign w:val="center"/>
          </w:tcPr>
          <w:p w14:paraId="45A3C1FE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242" w:type="dxa"/>
            <w:shd w:val="clear" w:color="auto" w:fill="FFFFFF"/>
            <w:vAlign w:val="center"/>
          </w:tcPr>
          <w:p w14:paraId="365614D3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81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1F69BD8B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85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36993DA3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320</w:t>
            </w:r>
          </w:p>
        </w:tc>
        <w:tc>
          <w:tcPr>
            <w:tcW w:w="1706" w:type="dxa"/>
            <w:shd w:val="clear" w:color="auto" w:fill="FFFFFF"/>
            <w:vAlign w:val="center"/>
          </w:tcPr>
          <w:p w14:paraId="2FDE5C46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14315</w:t>
            </w:r>
          </w:p>
        </w:tc>
      </w:tr>
      <w:tr w:rsidR="00C41F86" w:rsidRPr="009F456A" w14:paraId="34ACCA22" w14:textId="77777777" w:rsidTr="00785CBB">
        <w:trPr>
          <w:cantSplit/>
        </w:trPr>
        <w:tc>
          <w:tcPr>
            <w:tcW w:w="2122" w:type="dxa"/>
            <w:shd w:val="clear" w:color="auto" w:fill="FFFFFF"/>
          </w:tcPr>
          <w:p w14:paraId="4C09AABB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sh Holding</w:t>
            </w:r>
          </w:p>
        </w:tc>
        <w:tc>
          <w:tcPr>
            <w:tcW w:w="600" w:type="dxa"/>
            <w:shd w:val="clear" w:color="auto" w:fill="FFFFFF"/>
            <w:vAlign w:val="center"/>
          </w:tcPr>
          <w:p w14:paraId="29E7A659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242" w:type="dxa"/>
            <w:shd w:val="clear" w:color="auto" w:fill="FFFFFF"/>
            <w:vAlign w:val="center"/>
          </w:tcPr>
          <w:p w14:paraId="36E55E2D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418" w:type="dxa"/>
            <w:shd w:val="clear" w:color="auto" w:fill="FFFFFF"/>
            <w:vAlign w:val="center"/>
          </w:tcPr>
          <w:p w14:paraId="185AC6E2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54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6D8C7A1B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634</w:t>
            </w:r>
          </w:p>
        </w:tc>
        <w:tc>
          <w:tcPr>
            <w:tcW w:w="1706" w:type="dxa"/>
            <w:shd w:val="clear" w:color="auto" w:fill="FFFFFF"/>
            <w:vAlign w:val="center"/>
          </w:tcPr>
          <w:p w14:paraId="41354BE1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7590</w:t>
            </w:r>
          </w:p>
        </w:tc>
      </w:tr>
      <w:tr w:rsidR="00C41F86" w:rsidRPr="009F456A" w14:paraId="4736DE29" w14:textId="77777777" w:rsidTr="00785CBB">
        <w:trPr>
          <w:cantSplit/>
        </w:trPr>
        <w:tc>
          <w:tcPr>
            <w:tcW w:w="2122" w:type="dxa"/>
            <w:shd w:val="clear" w:color="auto" w:fill="FFFFFF"/>
          </w:tcPr>
          <w:p w14:paraId="63D35A8F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Valid N (listwise)</w:t>
            </w:r>
          </w:p>
        </w:tc>
        <w:tc>
          <w:tcPr>
            <w:tcW w:w="600" w:type="dxa"/>
            <w:shd w:val="clear" w:color="auto" w:fill="FFFFFF"/>
            <w:vAlign w:val="center"/>
          </w:tcPr>
          <w:p w14:paraId="3E46027B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9F456A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  <w:tc>
          <w:tcPr>
            <w:tcW w:w="1242" w:type="dxa"/>
            <w:shd w:val="clear" w:color="auto" w:fill="FFFFFF"/>
            <w:vAlign w:val="center"/>
          </w:tcPr>
          <w:p w14:paraId="1ED9FD0E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18" w:type="dxa"/>
            <w:shd w:val="clear" w:color="auto" w:fill="FFFFFF"/>
            <w:vAlign w:val="center"/>
          </w:tcPr>
          <w:p w14:paraId="2BCDC9CB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92" w:type="dxa"/>
            <w:shd w:val="clear" w:color="auto" w:fill="FFFFFF"/>
            <w:vAlign w:val="center"/>
          </w:tcPr>
          <w:p w14:paraId="10C34412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6" w:type="dxa"/>
            <w:shd w:val="clear" w:color="auto" w:fill="FFFFFF"/>
            <w:vAlign w:val="center"/>
          </w:tcPr>
          <w:p w14:paraId="2E17196B" w14:textId="77777777" w:rsidR="00C41F86" w:rsidRPr="009F456A" w:rsidRDefault="00C41F86" w:rsidP="00785CB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72C70366" w14:textId="37C6835B" w:rsidR="00FB0327" w:rsidRDefault="00FB0327" w:rsidP="00FB0327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5A9FC85" w14:textId="176BB389" w:rsidR="00484B8B" w:rsidRPr="0062293C" w:rsidRDefault="0062293C" w:rsidP="0062293C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Normalitas</w:t>
      </w:r>
    </w:p>
    <w:p w14:paraId="2B98DF95" w14:textId="45DF3D72" w:rsidR="004D0D1E" w:rsidRDefault="0059775D" w:rsidP="0062293C">
      <w:pPr>
        <w:widowControl w:val="0"/>
        <w:autoSpaceDE w:val="0"/>
        <w:autoSpaceDN w:val="0"/>
        <w:adjustRightInd w:val="0"/>
        <w:spacing w:after="0" w:line="480" w:lineRule="auto"/>
        <w:ind w:left="142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24B37D5" wp14:editId="3AA99A01">
            <wp:extent cx="3954493" cy="3162300"/>
            <wp:effectExtent l="0" t="0" r="825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6232" cy="3179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B84143" w14:textId="77777777" w:rsidR="00F533E4" w:rsidRDefault="00F533E4" w:rsidP="0062293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0E0C0C" w14:textId="77777777" w:rsidR="00F533E4" w:rsidRDefault="00F533E4" w:rsidP="0062293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A37E7DA" w14:textId="77777777" w:rsidR="00F533E4" w:rsidRDefault="00F533E4" w:rsidP="0062293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0D8FA0A" w14:textId="77777777" w:rsidR="00F533E4" w:rsidRDefault="00F533E4" w:rsidP="0062293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D15A533" w14:textId="77777777" w:rsidR="00F533E4" w:rsidRDefault="00F533E4" w:rsidP="0062293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09DBA92" w14:textId="3EFD0E2D" w:rsidR="00484B8B" w:rsidRDefault="00FB0327" w:rsidP="0062293C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tbl>
      <w:tblPr>
        <w:tblW w:w="5787" w:type="dxa"/>
        <w:tblInd w:w="149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6"/>
        <w:gridCol w:w="1571"/>
        <w:gridCol w:w="1760"/>
      </w:tblGrid>
      <w:tr w:rsidR="00484B8B" w:rsidRPr="00A45EC9" w14:paraId="4D94DED5" w14:textId="77777777" w:rsidTr="004819D7">
        <w:trPr>
          <w:cantSplit/>
          <w:trHeight w:val="278"/>
        </w:trPr>
        <w:tc>
          <w:tcPr>
            <w:tcW w:w="5787" w:type="dxa"/>
            <w:gridSpan w:val="3"/>
            <w:shd w:val="clear" w:color="auto" w:fill="FFFFFF"/>
            <w:vAlign w:val="center"/>
          </w:tcPr>
          <w:p w14:paraId="3E0B2B9C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One-Sample Kolmogorov-Smirnov Test</w:t>
            </w:r>
          </w:p>
        </w:tc>
      </w:tr>
      <w:tr w:rsidR="00484B8B" w:rsidRPr="00A45EC9" w14:paraId="613C5AD3" w14:textId="77777777" w:rsidTr="00FD24B2">
        <w:trPr>
          <w:cantSplit/>
          <w:trHeight w:val="649"/>
        </w:trPr>
        <w:tc>
          <w:tcPr>
            <w:tcW w:w="4027" w:type="dxa"/>
            <w:gridSpan w:val="2"/>
            <w:shd w:val="clear" w:color="auto" w:fill="FFFFFF"/>
            <w:vAlign w:val="bottom"/>
          </w:tcPr>
          <w:p w14:paraId="63356A8B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60" w:type="dxa"/>
            <w:shd w:val="clear" w:color="auto" w:fill="FFFFFF"/>
            <w:vAlign w:val="bottom"/>
          </w:tcPr>
          <w:p w14:paraId="1345362F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Residual</w:t>
            </w:r>
          </w:p>
        </w:tc>
      </w:tr>
      <w:tr w:rsidR="00484B8B" w:rsidRPr="00A45EC9" w14:paraId="7D04FDB0" w14:textId="77777777" w:rsidTr="00FD24B2">
        <w:trPr>
          <w:cantSplit/>
          <w:trHeight w:val="324"/>
        </w:trPr>
        <w:tc>
          <w:tcPr>
            <w:tcW w:w="4027" w:type="dxa"/>
            <w:gridSpan w:val="2"/>
            <w:shd w:val="clear" w:color="auto" w:fill="FFFFFF"/>
          </w:tcPr>
          <w:p w14:paraId="637541DE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246CCD19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6</w:t>
            </w:r>
          </w:p>
        </w:tc>
      </w:tr>
      <w:tr w:rsidR="00484B8B" w:rsidRPr="00A45EC9" w14:paraId="118ABEBE" w14:textId="77777777" w:rsidTr="00FD24B2">
        <w:trPr>
          <w:cantSplit/>
          <w:trHeight w:val="324"/>
        </w:trPr>
        <w:tc>
          <w:tcPr>
            <w:tcW w:w="2456" w:type="dxa"/>
            <w:vMerge w:val="restart"/>
            <w:shd w:val="clear" w:color="auto" w:fill="FFFFFF"/>
          </w:tcPr>
          <w:p w14:paraId="43853F53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rmal Parameters</w:t>
            </w: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571" w:type="dxa"/>
            <w:shd w:val="clear" w:color="auto" w:fill="FFFFFF"/>
          </w:tcPr>
          <w:p w14:paraId="69DB2CB0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184E5E77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0000</w:t>
            </w:r>
          </w:p>
        </w:tc>
      </w:tr>
      <w:tr w:rsidR="00484B8B" w:rsidRPr="00A45EC9" w14:paraId="726BCC6E" w14:textId="77777777" w:rsidTr="00FD24B2">
        <w:trPr>
          <w:cantSplit/>
          <w:trHeight w:val="506"/>
        </w:trPr>
        <w:tc>
          <w:tcPr>
            <w:tcW w:w="2456" w:type="dxa"/>
            <w:vMerge/>
            <w:shd w:val="clear" w:color="auto" w:fill="FFFFFF"/>
          </w:tcPr>
          <w:p w14:paraId="12C44BC1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71" w:type="dxa"/>
            <w:shd w:val="clear" w:color="auto" w:fill="FFFFFF"/>
          </w:tcPr>
          <w:p w14:paraId="0F9ADE98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Deviation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435A1887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1836827</w:t>
            </w:r>
          </w:p>
        </w:tc>
      </w:tr>
      <w:tr w:rsidR="00484B8B" w:rsidRPr="00A45EC9" w14:paraId="7F407523" w14:textId="77777777" w:rsidTr="00FD24B2">
        <w:trPr>
          <w:cantSplit/>
          <w:trHeight w:val="324"/>
        </w:trPr>
        <w:tc>
          <w:tcPr>
            <w:tcW w:w="2456" w:type="dxa"/>
            <w:vMerge w:val="restart"/>
            <w:shd w:val="clear" w:color="auto" w:fill="FFFFFF"/>
          </w:tcPr>
          <w:p w14:paraId="2C8E8C8D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st Extreme Differences</w:t>
            </w:r>
          </w:p>
        </w:tc>
        <w:tc>
          <w:tcPr>
            <w:tcW w:w="1571" w:type="dxa"/>
            <w:shd w:val="clear" w:color="auto" w:fill="FFFFFF"/>
          </w:tcPr>
          <w:p w14:paraId="73B2C8F9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solute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2CD4EACD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63</w:t>
            </w:r>
          </w:p>
        </w:tc>
      </w:tr>
      <w:tr w:rsidR="00484B8B" w:rsidRPr="00A45EC9" w14:paraId="48E86E70" w14:textId="77777777" w:rsidTr="00FD24B2">
        <w:trPr>
          <w:cantSplit/>
          <w:trHeight w:val="340"/>
        </w:trPr>
        <w:tc>
          <w:tcPr>
            <w:tcW w:w="2456" w:type="dxa"/>
            <w:vMerge/>
            <w:shd w:val="clear" w:color="auto" w:fill="FFFFFF"/>
          </w:tcPr>
          <w:p w14:paraId="66DAC888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71" w:type="dxa"/>
            <w:shd w:val="clear" w:color="auto" w:fill="FFFFFF"/>
          </w:tcPr>
          <w:p w14:paraId="724BFD51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ositive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68420C8D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63</w:t>
            </w:r>
          </w:p>
        </w:tc>
      </w:tr>
      <w:tr w:rsidR="00484B8B" w:rsidRPr="00A45EC9" w14:paraId="1F114DE4" w14:textId="77777777" w:rsidTr="00FD24B2">
        <w:trPr>
          <w:cantSplit/>
          <w:trHeight w:val="340"/>
        </w:trPr>
        <w:tc>
          <w:tcPr>
            <w:tcW w:w="2456" w:type="dxa"/>
            <w:vMerge/>
            <w:shd w:val="clear" w:color="auto" w:fill="FFFFFF"/>
          </w:tcPr>
          <w:p w14:paraId="17E1AA23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71" w:type="dxa"/>
            <w:shd w:val="clear" w:color="auto" w:fill="FFFFFF"/>
          </w:tcPr>
          <w:p w14:paraId="4748C653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gative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4DED2E2D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1</w:t>
            </w:r>
          </w:p>
        </w:tc>
      </w:tr>
      <w:tr w:rsidR="00484B8B" w:rsidRPr="00A45EC9" w14:paraId="1AF801CE" w14:textId="77777777" w:rsidTr="00FD24B2">
        <w:trPr>
          <w:cantSplit/>
          <w:trHeight w:val="324"/>
        </w:trPr>
        <w:tc>
          <w:tcPr>
            <w:tcW w:w="4027" w:type="dxa"/>
            <w:gridSpan w:val="2"/>
            <w:shd w:val="clear" w:color="auto" w:fill="FFFFFF"/>
          </w:tcPr>
          <w:p w14:paraId="75E5D9A0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st Statistic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0DDAB901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63</w:t>
            </w:r>
          </w:p>
        </w:tc>
      </w:tr>
      <w:tr w:rsidR="00484B8B" w:rsidRPr="00A45EC9" w14:paraId="39F3FA85" w14:textId="77777777" w:rsidTr="00FD24B2">
        <w:trPr>
          <w:cantSplit/>
          <w:trHeight w:val="324"/>
        </w:trPr>
        <w:tc>
          <w:tcPr>
            <w:tcW w:w="4027" w:type="dxa"/>
            <w:gridSpan w:val="2"/>
            <w:shd w:val="clear" w:color="auto" w:fill="FFFFFF"/>
          </w:tcPr>
          <w:p w14:paraId="3769F648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ymp. Sig. (2-tailed)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7719F5B4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00</w:t>
            </w: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,d</w:t>
            </w:r>
          </w:p>
        </w:tc>
      </w:tr>
      <w:tr w:rsidR="00484B8B" w:rsidRPr="00A45EC9" w14:paraId="18406426" w14:textId="77777777" w:rsidTr="00FD24B2">
        <w:trPr>
          <w:cantSplit/>
          <w:trHeight w:val="324"/>
        </w:trPr>
        <w:tc>
          <w:tcPr>
            <w:tcW w:w="4027" w:type="dxa"/>
            <w:gridSpan w:val="2"/>
            <w:shd w:val="clear" w:color="auto" w:fill="FFFFFF"/>
          </w:tcPr>
          <w:p w14:paraId="5FDE8B2B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a. Test distribution is normal 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778DDC11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484B8B" w:rsidRPr="00A45EC9" w14:paraId="653830A3" w14:textId="77777777" w:rsidTr="00FD24B2">
        <w:trPr>
          <w:cantSplit/>
          <w:trHeight w:val="324"/>
        </w:trPr>
        <w:tc>
          <w:tcPr>
            <w:tcW w:w="4027" w:type="dxa"/>
            <w:gridSpan w:val="2"/>
            <w:shd w:val="clear" w:color="auto" w:fill="FFFFFF"/>
          </w:tcPr>
          <w:p w14:paraId="794ED5E6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. Calculated from data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6070DF6D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484B8B" w:rsidRPr="00A45EC9" w14:paraId="3AD632EC" w14:textId="77777777" w:rsidTr="00FD24B2">
        <w:trPr>
          <w:cantSplit/>
          <w:trHeight w:val="309"/>
        </w:trPr>
        <w:tc>
          <w:tcPr>
            <w:tcW w:w="4027" w:type="dxa"/>
            <w:gridSpan w:val="2"/>
            <w:shd w:val="clear" w:color="auto" w:fill="FFFFFF"/>
          </w:tcPr>
          <w:p w14:paraId="37AEC777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c. Lilliefors Significance Correction</w:t>
            </w:r>
          </w:p>
        </w:tc>
        <w:tc>
          <w:tcPr>
            <w:tcW w:w="1760" w:type="dxa"/>
            <w:shd w:val="clear" w:color="auto" w:fill="FFFFFF"/>
            <w:vAlign w:val="center"/>
          </w:tcPr>
          <w:p w14:paraId="4726E96F" w14:textId="77777777" w:rsidR="00484B8B" w:rsidRPr="00A45EC9" w:rsidRDefault="00484B8B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14:paraId="54DE4549" w14:textId="6721393D" w:rsidR="00FB0327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72BD8B9" w14:textId="2F61628F" w:rsidR="0062293C" w:rsidRPr="00FD24B2" w:rsidRDefault="00FB0327" w:rsidP="00FD24B2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2293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ji </w:t>
      </w:r>
      <w:r w:rsidR="0062293C" w:rsidRPr="0062293C">
        <w:rPr>
          <w:rFonts w:ascii="Times New Roman" w:hAnsi="Times New Roman" w:cs="Times New Roman"/>
          <w:b/>
          <w:bCs/>
          <w:sz w:val="24"/>
          <w:szCs w:val="24"/>
          <w:lang w:val="en-US"/>
        </w:rPr>
        <w:t>M</w:t>
      </w:r>
      <w:r w:rsidRPr="0062293C">
        <w:rPr>
          <w:rFonts w:ascii="Times New Roman" w:hAnsi="Times New Roman" w:cs="Times New Roman"/>
          <w:b/>
          <w:bCs/>
          <w:sz w:val="24"/>
          <w:szCs w:val="24"/>
          <w:lang w:val="en-US"/>
        </w:rPr>
        <w:t>ultikolin</w:t>
      </w:r>
      <w:r w:rsidR="00B75E74">
        <w:rPr>
          <w:rFonts w:ascii="Times New Roman" w:hAnsi="Times New Roman" w:cs="Times New Roman"/>
          <w:b/>
          <w:bCs/>
          <w:sz w:val="24"/>
          <w:szCs w:val="24"/>
          <w:lang w:val="en-US"/>
        </w:rPr>
        <w:t>ea</w:t>
      </w:r>
      <w:r w:rsidRPr="0062293C">
        <w:rPr>
          <w:rFonts w:ascii="Times New Roman" w:hAnsi="Times New Roman" w:cs="Times New Roman"/>
          <w:b/>
          <w:bCs/>
          <w:sz w:val="24"/>
          <w:szCs w:val="24"/>
          <w:lang w:val="en-US"/>
        </w:rPr>
        <w:t>ritas</w:t>
      </w:r>
    </w:p>
    <w:tbl>
      <w:tblPr>
        <w:tblW w:w="5359" w:type="dxa"/>
        <w:tblInd w:w="158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9"/>
        <w:gridCol w:w="2180"/>
        <w:gridCol w:w="1276"/>
        <w:gridCol w:w="1134"/>
      </w:tblGrid>
      <w:tr w:rsidR="0062293C" w:rsidRPr="00A45EC9" w14:paraId="5F9DF55E" w14:textId="77777777" w:rsidTr="004819D7">
        <w:trPr>
          <w:cantSplit/>
        </w:trPr>
        <w:tc>
          <w:tcPr>
            <w:tcW w:w="5359" w:type="dxa"/>
            <w:gridSpan w:val="4"/>
            <w:shd w:val="clear" w:color="auto" w:fill="FFFFFF"/>
            <w:vAlign w:val="center"/>
          </w:tcPr>
          <w:p w14:paraId="30F91B6D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pPr>
            <w:r w:rsidRPr="00A45E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A45E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2293C" w:rsidRPr="00A45EC9" w14:paraId="0A48CB42" w14:textId="77777777" w:rsidTr="004819D7">
        <w:trPr>
          <w:cantSplit/>
        </w:trPr>
        <w:tc>
          <w:tcPr>
            <w:tcW w:w="2949" w:type="dxa"/>
            <w:gridSpan w:val="2"/>
            <w:vMerge w:val="restart"/>
            <w:shd w:val="clear" w:color="auto" w:fill="FFFFFF"/>
            <w:vAlign w:val="bottom"/>
          </w:tcPr>
          <w:p w14:paraId="49DB1002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410" w:type="dxa"/>
            <w:gridSpan w:val="2"/>
            <w:shd w:val="clear" w:color="auto" w:fill="FFFFFF"/>
            <w:vAlign w:val="bottom"/>
          </w:tcPr>
          <w:p w14:paraId="7401F60A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llinearity Statistics</w:t>
            </w:r>
          </w:p>
        </w:tc>
      </w:tr>
      <w:tr w:rsidR="0062293C" w:rsidRPr="00A45EC9" w14:paraId="244E311A" w14:textId="77777777" w:rsidTr="004819D7">
        <w:trPr>
          <w:cantSplit/>
        </w:trPr>
        <w:tc>
          <w:tcPr>
            <w:tcW w:w="2949" w:type="dxa"/>
            <w:gridSpan w:val="2"/>
            <w:vMerge/>
            <w:shd w:val="clear" w:color="auto" w:fill="FFFFFF"/>
            <w:vAlign w:val="bottom"/>
          </w:tcPr>
          <w:p w14:paraId="25AA4C90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FFFFFF"/>
            <w:vAlign w:val="bottom"/>
          </w:tcPr>
          <w:p w14:paraId="114802E3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lerance</w:t>
            </w:r>
          </w:p>
        </w:tc>
        <w:tc>
          <w:tcPr>
            <w:tcW w:w="1134" w:type="dxa"/>
            <w:shd w:val="clear" w:color="auto" w:fill="FFFFFF"/>
            <w:vAlign w:val="bottom"/>
          </w:tcPr>
          <w:p w14:paraId="12A37863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IF</w:t>
            </w:r>
          </w:p>
        </w:tc>
      </w:tr>
      <w:tr w:rsidR="0062293C" w:rsidRPr="00A45EC9" w14:paraId="618A8610" w14:textId="77777777" w:rsidTr="004819D7">
        <w:trPr>
          <w:cantSplit/>
        </w:trPr>
        <w:tc>
          <w:tcPr>
            <w:tcW w:w="769" w:type="dxa"/>
            <w:vMerge w:val="restart"/>
            <w:shd w:val="clear" w:color="auto" w:fill="FFFFFF"/>
          </w:tcPr>
          <w:p w14:paraId="66BE82B1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80" w:type="dxa"/>
            <w:shd w:val="clear" w:color="auto" w:fill="FFFFFF"/>
          </w:tcPr>
          <w:p w14:paraId="35A8AEBF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2344A530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/>
            <w:vAlign w:val="center"/>
          </w:tcPr>
          <w:p w14:paraId="1B81E713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2293C" w:rsidRPr="00A45EC9" w14:paraId="0D70EF79" w14:textId="77777777" w:rsidTr="004819D7">
        <w:trPr>
          <w:cantSplit/>
        </w:trPr>
        <w:tc>
          <w:tcPr>
            <w:tcW w:w="769" w:type="dxa"/>
            <w:vMerge/>
            <w:shd w:val="clear" w:color="auto" w:fill="FFFFFF"/>
          </w:tcPr>
          <w:p w14:paraId="1A45FC91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80" w:type="dxa"/>
            <w:shd w:val="clear" w:color="auto" w:fill="FFFFFF"/>
          </w:tcPr>
          <w:p w14:paraId="09F6F79C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 Working Capital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6285C03C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68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402CB036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52</w:t>
            </w:r>
          </w:p>
        </w:tc>
      </w:tr>
      <w:tr w:rsidR="0062293C" w:rsidRPr="00A45EC9" w14:paraId="09A779D5" w14:textId="77777777" w:rsidTr="004819D7">
        <w:trPr>
          <w:cantSplit/>
        </w:trPr>
        <w:tc>
          <w:tcPr>
            <w:tcW w:w="769" w:type="dxa"/>
            <w:vMerge/>
            <w:shd w:val="clear" w:color="auto" w:fill="FFFFFF"/>
          </w:tcPr>
          <w:p w14:paraId="409F9EFE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80" w:type="dxa"/>
            <w:shd w:val="clear" w:color="auto" w:fill="FFFFFF"/>
          </w:tcPr>
          <w:p w14:paraId="46A34C4B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verage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01B2A0CF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67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3CCFC438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54</w:t>
            </w:r>
          </w:p>
        </w:tc>
      </w:tr>
      <w:tr w:rsidR="0062293C" w:rsidRPr="00A45EC9" w14:paraId="785AF108" w14:textId="77777777" w:rsidTr="004819D7">
        <w:trPr>
          <w:cantSplit/>
        </w:trPr>
        <w:tc>
          <w:tcPr>
            <w:tcW w:w="769" w:type="dxa"/>
            <w:vMerge/>
            <w:shd w:val="clear" w:color="auto" w:fill="FFFFFF"/>
          </w:tcPr>
          <w:p w14:paraId="78F9908E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80" w:type="dxa"/>
            <w:shd w:val="clear" w:color="auto" w:fill="FFFFFF"/>
          </w:tcPr>
          <w:p w14:paraId="192B8FEC" w14:textId="60422B70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r</w:t>
            </w:r>
            <w:r w:rsidR="00536D2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th Opportunity</w:t>
            </w:r>
          </w:p>
        </w:tc>
        <w:tc>
          <w:tcPr>
            <w:tcW w:w="1276" w:type="dxa"/>
            <w:shd w:val="clear" w:color="auto" w:fill="FFFFFF"/>
            <w:vAlign w:val="center"/>
          </w:tcPr>
          <w:p w14:paraId="373D1FC9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996</w:t>
            </w:r>
          </w:p>
        </w:tc>
        <w:tc>
          <w:tcPr>
            <w:tcW w:w="1134" w:type="dxa"/>
            <w:shd w:val="clear" w:color="auto" w:fill="FFFFFF"/>
            <w:vAlign w:val="center"/>
          </w:tcPr>
          <w:p w14:paraId="3EF92DB3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04</w:t>
            </w:r>
          </w:p>
        </w:tc>
      </w:tr>
      <w:tr w:rsidR="0062293C" w:rsidRPr="00A45EC9" w14:paraId="7ECC1092" w14:textId="77777777" w:rsidTr="004819D7">
        <w:trPr>
          <w:cantSplit/>
        </w:trPr>
        <w:tc>
          <w:tcPr>
            <w:tcW w:w="5359" w:type="dxa"/>
            <w:gridSpan w:val="4"/>
            <w:shd w:val="clear" w:color="auto" w:fill="FFFFFF"/>
          </w:tcPr>
          <w:p w14:paraId="53DDCB46" w14:textId="77777777" w:rsidR="0062293C" w:rsidRPr="00A45EC9" w:rsidRDefault="0062293C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Cash Holding</w:t>
            </w:r>
          </w:p>
        </w:tc>
      </w:tr>
    </w:tbl>
    <w:p w14:paraId="4BF4F022" w14:textId="126F48A2" w:rsidR="0062293C" w:rsidRDefault="0062293C" w:rsidP="0062293C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851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FCC6CC7" w14:textId="1CD2E147" w:rsidR="00F533E4" w:rsidRDefault="00F533E4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191E75" w14:textId="1BB25B27" w:rsidR="00FD24B2" w:rsidRDefault="00FD24B2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45FA92F" w14:textId="04EA2487" w:rsidR="00FD24B2" w:rsidRDefault="00FD24B2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5880837" w14:textId="6EAFF028" w:rsidR="00FD24B2" w:rsidRDefault="00FD24B2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E9D27FD" w14:textId="1E13FFAF" w:rsidR="00FD24B2" w:rsidRDefault="00FD24B2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044B046" w14:textId="662B1CC8" w:rsidR="00FD24B2" w:rsidRDefault="00FD24B2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EFC1D12" w14:textId="77777777" w:rsidR="00FD24B2" w:rsidRPr="00FD24B2" w:rsidRDefault="00FD24B2" w:rsidP="00FD24B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44AA0A3" w14:textId="4811BAAB" w:rsidR="0059775D" w:rsidRPr="0062293C" w:rsidRDefault="0062293C" w:rsidP="001D630D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567" w:hanging="284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2293C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Uji </w:t>
      </w:r>
      <w:r w:rsidR="001D630D">
        <w:rPr>
          <w:rFonts w:ascii="Times New Roman" w:hAnsi="Times New Roman" w:cs="Times New Roman"/>
          <w:b/>
          <w:bCs/>
          <w:sz w:val="24"/>
          <w:szCs w:val="24"/>
          <w:lang w:val="en-US"/>
        </w:rPr>
        <w:t>Hetero</w:t>
      </w:r>
      <w:r w:rsidR="00F82DC6"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1D630D">
        <w:rPr>
          <w:rFonts w:ascii="Times New Roman" w:hAnsi="Times New Roman" w:cs="Times New Roman"/>
          <w:b/>
          <w:bCs/>
          <w:sz w:val="24"/>
          <w:szCs w:val="24"/>
          <w:lang w:val="en-US"/>
        </w:rPr>
        <w:t>kedastisitas</w:t>
      </w:r>
    </w:p>
    <w:p w14:paraId="55072B07" w14:textId="4153BAC4" w:rsidR="0059775D" w:rsidRDefault="0059775D" w:rsidP="00F533E4">
      <w:pPr>
        <w:widowControl w:val="0"/>
        <w:autoSpaceDE w:val="0"/>
        <w:autoSpaceDN w:val="0"/>
        <w:adjustRightInd w:val="0"/>
        <w:spacing w:after="0" w:line="480" w:lineRule="auto"/>
        <w:ind w:left="1429" w:firstLine="11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1F10882" wp14:editId="278AF946">
            <wp:extent cx="3365373" cy="2790825"/>
            <wp:effectExtent l="0" t="0" r="698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5373" cy="2790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7DA30F" w14:textId="0174AD9C" w:rsidR="001D630D" w:rsidRPr="001D630D" w:rsidRDefault="001D630D" w:rsidP="001D630D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 w:hanging="425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Glejser</w:t>
      </w:r>
    </w:p>
    <w:tbl>
      <w:tblPr>
        <w:tblW w:w="8334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0"/>
        <w:gridCol w:w="2089"/>
        <w:gridCol w:w="706"/>
        <w:gridCol w:w="1295"/>
        <w:gridCol w:w="1393"/>
        <w:gridCol w:w="989"/>
        <w:gridCol w:w="1132"/>
      </w:tblGrid>
      <w:tr w:rsidR="001D630D" w:rsidRPr="00AD0783" w14:paraId="6B8DE293" w14:textId="77777777" w:rsidTr="00C763E7">
        <w:trPr>
          <w:cantSplit/>
          <w:trHeight w:val="259"/>
        </w:trPr>
        <w:tc>
          <w:tcPr>
            <w:tcW w:w="8334" w:type="dxa"/>
            <w:gridSpan w:val="7"/>
            <w:shd w:val="clear" w:color="auto" w:fill="FFFFFF"/>
            <w:vAlign w:val="center"/>
          </w:tcPr>
          <w:p w14:paraId="4E8BFDA1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Coefficients</w:t>
            </w:r>
            <w:r w:rsidRPr="00AD0783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1D630D" w:rsidRPr="00AD0783" w14:paraId="0DC6AD8F" w14:textId="77777777" w:rsidTr="00C763E7">
        <w:trPr>
          <w:cantSplit/>
          <w:trHeight w:val="518"/>
        </w:trPr>
        <w:tc>
          <w:tcPr>
            <w:tcW w:w="2819" w:type="dxa"/>
            <w:gridSpan w:val="2"/>
            <w:vMerge w:val="restart"/>
            <w:shd w:val="clear" w:color="auto" w:fill="FFFFFF"/>
            <w:vAlign w:val="bottom"/>
          </w:tcPr>
          <w:p w14:paraId="3D3A207B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2001" w:type="dxa"/>
            <w:gridSpan w:val="2"/>
            <w:shd w:val="clear" w:color="auto" w:fill="FFFFFF"/>
            <w:vAlign w:val="bottom"/>
          </w:tcPr>
          <w:p w14:paraId="79FCEAEB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Unstandardized Coefficients</w:t>
            </w:r>
          </w:p>
        </w:tc>
        <w:tc>
          <w:tcPr>
            <w:tcW w:w="1393" w:type="dxa"/>
            <w:shd w:val="clear" w:color="auto" w:fill="FFFFFF"/>
            <w:vAlign w:val="bottom"/>
          </w:tcPr>
          <w:p w14:paraId="76CD2A36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andardized Coefficients</w:t>
            </w:r>
          </w:p>
        </w:tc>
        <w:tc>
          <w:tcPr>
            <w:tcW w:w="989" w:type="dxa"/>
            <w:vMerge w:val="restart"/>
            <w:shd w:val="clear" w:color="auto" w:fill="FFFFFF"/>
            <w:vAlign w:val="bottom"/>
          </w:tcPr>
          <w:p w14:paraId="37D948BD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</w:p>
        </w:tc>
        <w:tc>
          <w:tcPr>
            <w:tcW w:w="1132" w:type="dxa"/>
            <w:vMerge w:val="restart"/>
            <w:shd w:val="clear" w:color="auto" w:fill="FFFFFF"/>
            <w:vAlign w:val="bottom"/>
          </w:tcPr>
          <w:p w14:paraId="25C83C86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ig.</w:t>
            </w:r>
          </w:p>
        </w:tc>
      </w:tr>
      <w:tr w:rsidR="001D630D" w:rsidRPr="00AD0783" w14:paraId="24B4A99F" w14:textId="77777777" w:rsidTr="00C763E7">
        <w:trPr>
          <w:cantSplit/>
          <w:trHeight w:val="271"/>
        </w:trPr>
        <w:tc>
          <w:tcPr>
            <w:tcW w:w="2819" w:type="dxa"/>
            <w:gridSpan w:val="2"/>
            <w:vMerge/>
            <w:shd w:val="clear" w:color="auto" w:fill="FFFFFF"/>
            <w:vAlign w:val="bottom"/>
          </w:tcPr>
          <w:p w14:paraId="19FD085D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706" w:type="dxa"/>
            <w:shd w:val="clear" w:color="auto" w:fill="FFFFFF"/>
            <w:vAlign w:val="bottom"/>
          </w:tcPr>
          <w:p w14:paraId="1B36A138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</w:t>
            </w:r>
          </w:p>
        </w:tc>
        <w:tc>
          <w:tcPr>
            <w:tcW w:w="1295" w:type="dxa"/>
            <w:shd w:val="clear" w:color="auto" w:fill="FFFFFF"/>
            <w:vAlign w:val="bottom"/>
          </w:tcPr>
          <w:p w14:paraId="19D3951F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d. Error</w:t>
            </w:r>
          </w:p>
        </w:tc>
        <w:tc>
          <w:tcPr>
            <w:tcW w:w="1393" w:type="dxa"/>
            <w:shd w:val="clear" w:color="auto" w:fill="FFFFFF"/>
            <w:vAlign w:val="bottom"/>
          </w:tcPr>
          <w:p w14:paraId="650C8D71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eta</w:t>
            </w:r>
          </w:p>
        </w:tc>
        <w:tc>
          <w:tcPr>
            <w:tcW w:w="989" w:type="dxa"/>
            <w:vMerge/>
            <w:shd w:val="clear" w:color="auto" w:fill="FFFFFF"/>
            <w:vAlign w:val="bottom"/>
          </w:tcPr>
          <w:p w14:paraId="2D9B1752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2" w:type="dxa"/>
            <w:vMerge/>
            <w:shd w:val="clear" w:color="auto" w:fill="FFFFFF"/>
            <w:vAlign w:val="bottom"/>
          </w:tcPr>
          <w:p w14:paraId="31DA7484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1D630D" w:rsidRPr="00AD0783" w14:paraId="1E0C3D50" w14:textId="77777777" w:rsidTr="00C763E7">
        <w:trPr>
          <w:cantSplit/>
          <w:trHeight w:val="259"/>
        </w:trPr>
        <w:tc>
          <w:tcPr>
            <w:tcW w:w="730" w:type="dxa"/>
            <w:vMerge w:val="restart"/>
            <w:shd w:val="clear" w:color="auto" w:fill="FFFFFF"/>
          </w:tcPr>
          <w:p w14:paraId="41DBFF0B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089" w:type="dxa"/>
            <w:shd w:val="clear" w:color="auto" w:fill="FFFFFF"/>
          </w:tcPr>
          <w:p w14:paraId="2FD4315F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Constant)</w:t>
            </w:r>
          </w:p>
        </w:tc>
        <w:tc>
          <w:tcPr>
            <w:tcW w:w="706" w:type="dxa"/>
            <w:shd w:val="clear" w:color="auto" w:fill="FFFFFF"/>
            <w:vAlign w:val="center"/>
          </w:tcPr>
          <w:p w14:paraId="7A76E452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48</w:t>
            </w:r>
          </w:p>
        </w:tc>
        <w:tc>
          <w:tcPr>
            <w:tcW w:w="1295" w:type="dxa"/>
            <w:shd w:val="clear" w:color="auto" w:fill="FFFFFF"/>
            <w:vAlign w:val="center"/>
          </w:tcPr>
          <w:p w14:paraId="3E2223B0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28</w:t>
            </w:r>
          </w:p>
        </w:tc>
        <w:tc>
          <w:tcPr>
            <w:tcW w:w="1393" w:type="dxa"/>
            <w:shd w:val="clear" w:color="auto" w:fill="FFFFFF"/>
            <w:vAlign w:val="center"/>
          </w:tcPr>
          <w:p w14:paraId="3EBFE131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89" w:type="dxa"/>
            <w:shd w:val="clear" w:color="auto" w:fill="FFFFFF"/>
            <w:vAlign w:val="center"/>
          </w:tcPr>
          <w:p w14:paraId="622EEEDD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.713</w:t>
            </w:r>
          </w:p>
        </w:tc>
        <w:tc>
          <w:tcPr>
            <w:tcW w:w="1132" w:type="dxa"/>
            <w:shd w:val="clear" w:color="auto" w:fill="FFFFFF"/>
            <w:vAlign w:val="center"/>
          </w:tcPr>
          <w:p w14:paraId="3D8E7ADD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89</w:t>
            </w:r>
          </w:p>
        </w:tc>
      </w:tr>
      <w:tr w:rsidR="001D630D" w:rsidRPr="00AD0783" w14:paraId="131AAF56" w14:textId="77777777" w:rsidTr="00C763E7">
        <w:trPr>
          <w:cantSplit/>
          <w:trHeight w:val="271"/>
        </w:trPr>
        <w:tc>
          <w:tcPr>
            <w:tcW w:w="730" w:type="dxa"/>
            <w:vMerge/>
            <w:shd w:val="clear" w:color="auto" w:fill="FFFFFF"/>
          </w:tcPr>
          <w:p w14:paraId="5698F569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089" w:type="dxa"/>
            <w:shd w:val="clear" w:color="auto" w:fill="FFFFFF"/>
          </w:tcPr>
          <w:p w14:paraId="450BA4B2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et working capital</w:t>
            </w:r>
          </w:p>
        </w:tc>
        <w:tc>
          <w:tcPr>
            <w:tcW w:w="706" w:type="dxa"/>
            <w:shd w:val="clear" w:color="auto" w:fill="FFFFFF"/>
            <w:vAlign w:val="center"/>
          </w:tcPr>
          <w:p w14:paraId="6ABA1B8D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08</w:t>
            </w:r>
          </w:p>
        </w:tc>
        <w:tc>
          <w:tcPr>
            <w:tcW w:w="1295" w:type="dxa"/>
            <w:shd w:val="clear" w:color="auto" w:fill="FFFFFF"/>
            <w:vAlign w:val="center"/>
          </w:tcPr>
          <w:p w14:paraId="00BFD6BB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8</w:t>
            </w:r>
          </w:p>
        </w:tc>
        <w:tc>
          <w:tcPr>
            <w:tcW w:w="1393" w:type="dxa"/>
            <w:shd w:val="clear" w:color="auto" w:fill="FFFFFF"/>
            <w:vAlign w:val="center"/>
          </w:tcPr>
          <w:p w14:paraId="5A9D63A1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91</w:t>
            </w:r>
          </w:p>
        </w:tc>
        <w:tc>
          <w:tcPr>
            <w:tcW w:w="989" w:type="dxa"/>
            <w:shd w:val="clear" w:color="auto" w:fill="FFFFFF"/>
            <w:vAlign w:val="center"/>
          </w:tcPr>
          <w:p w14:paraId="6303EAF5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1.005</w:t>
            </w:r>
          </w:p>
        </w:tc>
        <w:tc>
          <w:tcPr>
            <w:tcW w:w="1132" w:type="dxa"/>
            <w:shd w:val="clear" w:color="auto" w:fill="FFFFFF"/>
            <w:vAlign w:val="center"/>
          </w:tcPr>
          <w:p w14:paraId="2859ABA5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17</w:t>
            </w:r>
          </w:p>
        </w:tc>
      </w:tr>
      <w:tr w:rsidR="001D630D" w:rsidRPr="00AD0783" w14:paraId="22D929F3" w14:textId="77777777" w:rsidTr="00C763E7">
        <w:trPr>
          <w:cantSplit/>
          <w:trHeight w:val="271"/>
        </w:trPr>
        <w:tc>
          <w:tcPr>
            <w:tcW w:w="730" w:type="dxa"/>
            <w:vMerge/>
            <w:shd w:val="clear" w:color="auto" w:fill="FFFFFF"/>
          </w:tcPr>
          <w:p w14:paraId="01C53A48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089" w:type="dxa"/>
            <w:shd w:val="clear" w:color="auto" w:fill="FFFFFF"/>
          </w:tcPr>
          <w:p w14:paraId="06598CF0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everage</w:t>
            </w:r>
          </w:p>
        </w:tc>
        <w:tc>
          <w:tcPr>
            <w:tcW w:w="706" w:type="dxa"/>
            <w:shd w:val="clear" w:color="auto" w:fill="FFFFFF"/>
            <w:vAlign w:val="center"/>
          </w:tcPr>
          <w:p w14:paraId="3480902F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06</w:t>
            </w:r>
          </w:p>
        </w:tc>
        <w:tc>
          <w:tcPr>
            <w:tcW w:w="1295" w:type="dxa"/>
            <w:shd w:val="clear" w:color="auto" w:fill="FFFFFF"/>
            <w:vAlign w:val="center"/>
          </w:tcPr>
          <w:p w14:paraId="43282000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8</w:t>
            </w:r>
          </w:p>
        </w:tc>
        <w:tc>
          <w:tcPr>
            <w:tcW w:w="1393" w:type="dxa"/>
            <w:shd w:val="clear" w:color="auto" w:fill="FFFFFF"/>
            <w:vAlign w:val="center"/>
          </w:tcPr>
          <w:p w14:paraId="75606EC9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65</w:t>
            </w:r>
          </w:p>
        </w:tc>
        <w:tc>
          <w:tcPr>
            <w:tcW w:w="989" w:type="dxa"/>
            <w:shd w:val="clear" w:color="auto" w:fill="FFFFFF"/>
            <w:vAlign w:val="center"/>
          </w:tcPr>
          <w:p w14:paraId="0F8701D2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714</w:t>
            </w:r>
          </w:p>
        </w:tc>
        <w:tc>
          <w:tcPr>
            <w:tcW w:w="1132" w:type="dxa"/>
            <w:shd w:val="clear" w:color="auto" w:fill="FFFFFF"/>
            <w:vAlign w:val="center"/>
          </w:tcPr>
          <w:p w14:paraId="495D7EE0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477</w:t>
            </w:r>
          </w:p>
        </w:tc>
      </w:tr>
      <w:tr w:rsidR="001D630D" w:rsidRPr="00AD0783" w14:paraId="769FF919" w14:textId="77777777" w:rsidTr="00C763E7">
        <w:trPr>
          <w:cantSplit/>
          <w:trHeight w:val="271"/>
        </w:trPr>
        <w:tc>
          <w:tcPr>
            <w:tcW w:w="730" w:type="dxa"/>
            <w:vMerge/>
            <w:shd w:val="clear" w:color="auto" w:fill="FFFFFF"/>
          </w:tcPr>
          <w:p w14:paraId="002B0933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089" w:type="dxa"/>
            <w:shd w:val="clear" w:color="auto" w:fill="FFFFFF"/>
          </w:tcPr>
          <w:p w14:paraId="0E0CACAB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Growth opportunity</w:t>
            </w:r>
          </w:p>
        </w:tc>
        <w:tc>
          <w:tcPr>
            <w:tcW w:w="706" w:type="dxa"/>
            <w:shd w:val="clear" w:color="auto" w:fill="FFFFFF"/>
            <w:vAlign w:val="center"/>
          </w:tcPr>
          <w:p w14:paraId="1748C603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6</w:t>
            </w:r>
          </w:p>
        </w:tc>
        <w:tc>
          <w:tcPr>
            <w:tcW w:w="1295" w:type="dxa"/>
            <w:shd w:val="clear" w:color="auto" w:fill="FFFFFF"/>
            <w:vAlign w:val="center"/>
          </w:tcPr>
          <w:p w14:paraId="5DE1112C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7</w:t>
            </w:r>
          </w:p>
        </w:tc>
        <w:tc>
          <w:tcPr>
            <w:tcW w:w="1393" w:type="dxa"/>
            <w:shd w:val="clear" w:color="auto" w:fill="FFFFFF"/>
            <w:vAlign w:val="center"/>
          </w:tcPr>
          <w:p w14:paraId="1E5CBE34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81</w:t>
            </w:r>
          </w:p>
        </w:tc>
        <w:tc>
          <w:tcPr>
            <w:tcW w:w="989" w:type="dxa"/>
            <w:shd w:val="clear" w:color="auto" w:fill="FFFFFF"/>
            <w:vAlign w:val="center"/>
          </w:tcPr>
          <w:p w14:paraId="66F98830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911</w:t>
            </w:r>
          </w:p>
        </w:tc>
        <w:tc>
          <w:tcPr>
            <w:tcW w:w="1132" w:type="dxa"/>
            <w:shd w:val="clear" w:color="auto" w:fill="FFFFFF"/>
            <w:vAlign w:val="center"/>
          </w:tcPr>
          <w:p w14:paraId="0DEA753A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64</w:t>
            </w:r>
          </w:p>
        </w:tc>
      </w:tr>
      <w:tr w:rsidR="001D630D" w:rsidRPr="00AD0783" w14:paraId="73161955" w14:textId="77777777" w:rsidTr="00C763E7">
        <w:trPr>
          <w:cantSplit/>
          <w:trHeight w:val="259"/>
        </w:trPr>
        <w:tc>
          <w:tcPr>
            <w:tcW w:w="8334" w:type="dxa"/>
            <w:gridSpan w:val="7"/>
            <w:shd w:val="clear" w:color="auto" w:fill="FFFFFF"/>
          </w:tcPr>
          <w:p w14:paraId="72243BC6" w14:textId="77777777" w:rsidR="001D630D" w:rsidRPr="00AD0783" w:rsidRDefault="001D630D" w:rsidP="00C763E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0783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. Dependent Variable: abs_res</w:t>
            </w:r>
          </w:p>
        </w:tc>
      </w:tr>
    </w:tbl>
    <w:p w14:paraId="1B6AFED7" w14:textId="5D3FC9BA" w:rsidR="00484B8B" w:rsidRDefault="00484B8B" w:rsidP="0037752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32ADDCD" w14:textId="5EA7AD6F" w:rsidR="001D630D" w:rsidRPr="001D630D" w:rsidRDefault="001D630D" w:rsidP="001D630D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Autokorelasi</w:t>
      </w:r>
    </w:p>
    <w:tbl>
      <w:tblPr>
        <w:tblW w:w="7312" w:type="dxa"/>
        <w:tblInd w:w="6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5"/>
        <w:gridCol w:w="1024"/>
        <w:gridCol w:w="1086"/>
        <w:gridCol w:w="1469"/>
        <w:gridCol w:w="1469"/>
        <w:gridCol w:w="1469"/>
      </w:tblGrid>
      <w:tr w:rsidR="00367BDA" w:rsidRPr="00A45EC9" w14:paraId="42C50A43" w14:textId="77777777" w:rsidTr="004819D7">
        <w:trPr>
          <w:cantSplit/>
        </w:trPr>
        <w:tc>
          <w:tcPr>
            <w:tcW w:w="7312" w:type="dxa"/>
            <w:gridSpan w:val="6"/>
            <w:shd w:val="clear" w:color="auto" w:fill="FFFFFF"/>
            <w:vAlign w:val="center"/>
          </w:tcPr>
          <w:p w14:paraId="4FF345AE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Model Summary</w:t>
            </w:r>
            <w:r w:rsidRPr="00A45EC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b</w:t>
            </w:r>
          </w:p>
        </w:tc>
      </w:tr>
      <w:tr w:rsidR="00367BDA" w:rsidRPr="00A45EC9" w14:paraId="04FA21F1" w14:textId="77777777" w:rsidTr="004819D7">
        <w:trPr>
          <w:cantSplit/>
        </w:trPr>
        <w:tc>
          <w:tcPr>
            <w:tcW w:w="795" w:type="dxa"/>
            <w:shd w:val="clear" w:color="auto" w:fill="FFFFFF"/>
            <w:vAlign w:val="bottom"/>
          </w:tcPr>
          <w:p w14:paraId="1C279551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1024" w:type="dxa"/>
            <w:shd w:val="clear" w:color="auto" w:fill="FFFFFF"/>
            <w:vAlign w:val="bottom"/>
          </w:tcPr>
          <w:p w14:paraId="35980A43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</w:t>
            </w:r>
          </w:p>
        </w:tc>
        <w:tc>
          <w:tcPr>
            <w:tcW w:w="1086" w:type="dxa"/>
            <w:shd w:val="clear" w:color="auto" w:fill="FFFFFF"/>
            <w:vAlign w:val="bottom"/>
          </w:tcPr>
          <w:p w14:paraId="24CE6AE8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 Square</w:t>
            </w:r>
          </w:p>
        </w:tc>
        <w:tc>
          <w:tcPr>
            <w:tcW w:w="1469" w:type="dxa"/>
            <w:shd w:val="clear" w:color="auto" w:fill="FFFFFF"/>
            <w:vAlign w:val="bottom"/>
          </w:tcPr>
          <w:p w14:paraId="1DE81376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djusted R Square</w:t>
            </w:r>
          </w:p>
        </w:tc>
        <w:tc>
          <w:tcPr>
            <w:tcW w:w="1469" w:type="dxa"/>
            <w:shd w:val="clear" w:color="auto" w:fill="FFFFFF"/>
            <w:vAlign w:val="bottom"/>
          </w:tcPr>
          <w:p w14:paraId="6B3F4CCA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d. Error of the Estimate</w:t>
            </w:r>
          </w:p>
        </w:tc>
        <w:tc>
          <w:tcPr>
            <w:tcW w:w="1469" w:type="dxa"/>
            <w:shd w:val="clear" w:color="auto" w:fill="FFFFFF"/>
            <w:vAlign w:val="bottom"/>
          </w:tcPr>
          <w:p w14:paraId="7671C0B0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Durbin-Watson</w:t>
            </w:r>
          </w:p>
        </w:tc>
      </w:tr>
      <w:tr w:rsidR="00367BDA" w:rsidRPr="00A45EC9" w14:paraId="503932F2" w14:textId="77777777" w:rsidTr="004819D7">
        <w:trPr>
          <w:cantSplit/>
        </w:trPr>
        <w:tc>
          <w:tcPr>
            <w:tcW w:w="795" w:type="dxa"/>
            <w:shd w:val="clear" w:color="auto" w:fill="FFFFFF"/>
          </w:tcPr>
          <w:p w14:paraId="0AF4D3BA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024" w:type="dxa"/>
            <w:shd w:val="clear" w:color="auto" w:fill="FFFFFF"/>
            <w:vAlign w:val="center"/>
          </w:tcPr>
          <w:p w14:paraId="6D6B2A62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609</w:t>
            </w: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1086" w:type="dxa"/>
            <w:shd w:val="clear" w:color="auto" w:fill="FFFFFF"/>
            <w:vAlign w:val="center"/>
          </w:tcPr>
          <w:p w14:paraId="4345EB0F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70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6C578938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57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75382353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3550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05B01C45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.223</w:t>
            </w:r>
          </w:p>
        </w:tc>
      </w:tr>
      <w:tr w:rsidR="00367BDA" w:rsidRPr="00A45EC9" w14:paraId="4B862442" w14:textId="77777777" w:rsidTr="004819D7">
        <w:trPr>
          <w:cantSplit/>
        </w:trPr>
        <w:tc>
          <w:tcPr>
            <w:tcW w:w="7312" w:type="dxa"/>
            <w:gridSpan w:val="6"/>
            <w:shd w:val="clear" w:color="auto" w:fill="FFFFFF"/>
          </w:tcPr>
          <w:p w14:paraId="3D644A60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. Predictors: (Constant), Growth Opportunity, Net Working Capital, Leverage</w:t>
            </w:r>
          </w:p>
        </w:tc>
      </w:tr>
      <w:tr w:rsidR="00367BDA" w:rsidRPr="00A45EC9" w14:paraId="04B36178" w14:textId="77777777" w:rsidTr="004819D7">
        <w:trPr>
          <w:cantSplit/>
        </w:trPr>
        <w:tc>
          <w:tcPr>
            <w:tcW w:w="7312" w:type="dxa"/>
            <w:gridSpan w:val="6"/>
            <w:shd w:val="clear" w:color="auto" w:fill="FFFFFF"/>
          </w:tcPr>
          <w:p w14:paraId="7429DA94" w14:textId="77777777" w:rsidR="00367BDA" w:rsidRPr="00A45EC9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45EC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. Dependent Variable: Cash Holding</w:t>
            </w:r>
          </w:p>
        </w:tc>
      </w:tr>
    </w:tbl>
    <w:p w14:paraId="77A94D57" w14:textId="4430C293" w:rsidR="00367BDA" w:rsidRDefault="00367BDA" w:rsidP="00367BD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A56549" w14:textId="77777777" w:rsidR="00F533E4" w:rsidRDefault="00F533E4" w:rsidP="00367BDA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04B4974" w14:textId="6686AD35" w:rsidR="0059775D" w:rsidRDefault="00367BDA" w:rsidP="00367BDA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Uji Regresi Lin</w:t>
      </w:r>
      <w:r w:rsidR="00B75E74">
        <w:rPr>
          <w:rFonts w:ascii="Times New Roman" w:hAnsi="Times New Roman" w:cs="Times New Roman"/>
          <w:b/>
          <w:bCs/>
          <w:sz w:val="24"/>
          <w:szCs w:val="24"/>
          <w:lang w:val="en-US"/>
        </w:rPr>
        <w:t>ea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 Berganda</w:t>
      </w:r>
    </w:p>
    <w:tbl>
      <w:tblPr>
        <w:tblpPr w:leftFromText="180" w:rightFromText="180" w:vertAnchor="text" w:horzAnchor="margin" w:tblpY="139"/>
        <w:tblW w:w="87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7"/>
        <w:gridCol w:w="2245"/>
        <w:gridCol w:w="1013"/>
        <w:gridCol w:w="1320"/>
        <w:gridCol w:w="1455"/>
        <w:gridCol w:w="1015"/>
        <w:gridCol w:w="1016"/>
      </w:tblGrid>
      <w:tr w:rsidR="00367BDA" w:rsidRPr="004F24DC" w14:paraId="71031263" w14:textId="77777777" w:rsidTr="004819D7">
        <w:trPr>
          <w:cantSplit/>
          <w:trHeight w:val="185"/>
        </w:trPr>
        <w:tc>
          <w:tcPr>
            <w:tcW w:w="8791" w:type="dxa"/>
            <w:gridSpan w:val="7"/>
            <w:shd w:val="clear" w:color="auto" w:fill="FFFFFF"/>
            <w:vAlign w:val="center"/>
          </w:tcPr>
          <w:p w14:paraId="6B7E8D63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                                                                        Coefficients</w:t>
            </w: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367BDA" w:rsidRPr="004F24DC" w14:paraId="1C6AE37C" w14:textId="77777777" w:rsidTr="004819D7">
        <w:trPr>
          <w:cantSplit/>
          <w:trHeight w:val="381"/>
        </w:trPr>
        <w:tc>
          <w:tcPr>
            <w:tcW w:w="2972" w:type="dxa"/>
            <w:gridSpan w:val="2"/>
            <w:vMerge w:val="restart"/>
            <w:shd w:val="clear" w:color="auto" w:fill="FFFFFF"/>
            <w:vAlign w:val="bottom"/>
          </w:tcPr>
          <w:p w14:paraId="1DE550E2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2333" w:type="dxa"/>
            <w:gridSpan w:val="2"/>
            <w:shd w:val="clear" w:color="auto" w:fill="FFFFFF"/>
            <w:vAlign w:val="bottom"/>
          </w:tcPr>
          <w:p w14:paraId="015CBDC1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Unstandardized Coefficients</w:t>
            </w:r>
          </w:p>
        </w:tc>
        <w:tc>
          <w:tcPr>
            <w:tcW w:w="1455" w:type="dxa"/>
            <w:shd w:val="clear" w:color="auto" w:fill="FFFFFF"/>
            <w:vAlign w:val="bottom"/>
          </w:tcPr>
          <w:p w14:paraId="5DE84BCF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andardized Coefficients</w:t>
            </w:r>
          </w:p>
        </w:tc>
        <w:tc>
          <w:tcPr>
            <w:tcW w:w="1015" w:type="dxa"/>
            <w:vMerge w:val="restart"/>
            <w:shd w:val="clear" w:color="auto" w:fill="FFFFFF"/>
            <w:vAlign w:val="bottom"/>
          </w:tcPr>
          <w:p w14:paraId="33B134F8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</w:p>
        </w:tc>
        <w:tc>
          <w:tcPr>
            <w:tcW w:w="1016" w:type="dxa"/>
            <w:vMerge w:val="restart"/>
            <w:shd w:val="clear" w:color="auto" w:fill="FFFFFF"/>
            <w:vAlign w:val="bottom"/>
          </w:tcPr>
          <w:p w14:paraId="3049DB32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ig.</w:t>
            </w:r>
          </w:p>
        </w:tc>
      </w:tr>
      <w:tr w:rsidR="00367BDA" w:rsidRPr="004F24DC" w14:paraId="0D9DB01B" w14:textId="77777777" w:rsidTr="004819D7">
        <w:trPr>
          <w:cantSplit/>
          <w:trHeight w:val="212"/>
        </w:trPr>
        <w:tc>
          <w:tcPr>
            <w:tcW w:w="2972" w:type="dxa"/>
            <w:gridSpan w:val="2"/>
            <w:vMerge/>
            <w:shd w:val="clear" w:color="auto" w:fill="FFFFFF"/>
            <w:vAlign w:val="bottom"/>
          </w:tcPr>
          <w:p w14:paraId="4BA5C91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013" w:type="dxa"/>
            <w:shd w:val="clear" w:color="auto" w:fill="FFFFFF"/>
            <w:vAlign w:val="bottom"/>
          </w:tcPr>
          <w:p w14:paraId="322138C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</w:t>
            </w:r>
          </w:p>
        </w:tc>
        <w:tc>
          <w:tcPr>
            <w:tcW w:w="1320" w:type="dxa"/>
            <w:shd w:val="clear" w:color="auto" w:fill="FFFFFF"/>
            <w:vAlign w:val="bottom"/>
          </w:tcPr>
          <w:p w14:paraId="3F8CCD17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d. Error</w:t>
            </w:r>
          </w:p>
        </w:tc>
        <w:tc>
          <w:tcPr>
            <w:tcW w:w="1455" w:type="dxa"/>
            <w:shd w:val="clear" w:color="auto" w:fill="FFFFFF"/>
            <w:vAlign w:val="bottom"/>
          </w:tcPr>
          <w:p w14:paraId="17A4C32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eta</w:t>
            </w:r>
          </w:p>
        </w:tc>
        <w:tc>
          <w:tcPr>
            <w:tcW w:w="1015" w:type="dxa"/>
            <w:vMerge/>
            <w:shd w:val="clear" w:color="auto" w:fill="FFFFFF"/>
            <w:vAlign w:val="bottom"/>
          </w:tcPr>
          <w:p w14:paraId="26E04454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016" w:type="dxa"/>
            <w:vMerge/>
            <w:shd w:val="clear" w:color="auto" w:fill="FFFFFF"/>
            <w:vAlign w:val="bottom"/>
          </w:tcPr>
          <w:p w14:paraId="04AA2016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367BDA" w:rsidRPr="004F24DC" w14:paraId="5E66D8EA" w14:textId="77777777" w:rsidTr="004819D7">
        <w:trPr>
          <w:cantSplit/>
          <w:trHeight w:val="185"/>
        </w:trPr>
        <w:tc>
          <w:tcPr>
            <w:tcW w:w="727" w:type="dxa"/>
            <w:vMerge w:val="restart"/>
            <w:shd w:val="clear" w:color="auto" w:fill="FFFFFF"/>
          </w:tcPr>
          <w:p w14:paraId="7579B38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245" w:type="dxa"/>
            <w:shd w:val="clear" w:color="auto" w:fill="FFFFFF"/>
          </w:tcPr>
          <w:p w14:paraId="58EA2DD2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Constant)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2AECA609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48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53AA6B74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7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4BE92638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15" w:type="dxa"/>
            <w:shd w:val="clear" w:color="auto" w:fill="FFFFFF"/>
            <w:vAlign w:val="center"/>
          </w:tcPr>
          <w:p w14:paraId="4A6C0D75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7.279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2E4D168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367BDA" w:rsidRPr="004F24DC" w14:paraId="61D5D04B" w14:textId="77777777" w:rsidTr="004819D7">
        <w:trPr>
          <w:cantSplit/>
          <w:trHeight w:val="212"/>
        </w:trPr>
        <w:tc>
          <w:tcPr>
            <w:tcW w:w="727" w:type="dxa"/>
            <w:vMerge/>
            <w:shd w:val="clear" w:color="auto" w:fill="FFFFFF"/>
          </w:tcPr>
          <w:p w14:paraId="2A9C83F7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45" w:type="dxa"/>
            <w:shd w:val="clear" w:color="auto" w:fill="FFFFFF"/>
          </w:tcPr>
          <w:p w14:paraId="517F7757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et Working Capital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221231EE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100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2F122B76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12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671A29F4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513</w:t>
            </w:r>
          </w:p>
        </w:tc>
        <w:tc>
          <w:tcPr>
            <w:tcW w:w="1015" w:type="dxa"/>
            <w:shd w:val="clear" w:color="auto" w:fill="FFFFFF"/>
            <w:vAlign w:val="center"/>
          </w:tcPr>
          <w:p w14:paraId="71C8588B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8.678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2DF9C3B5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367BDA" w:rsidRPr="004F24DC" w14:paraId="68E79CD3" w14:textId="77777777" w:rsidTr="004819D7">
        <w:trPr>
          <w:cantSplit/>
          <w:trHeight w:val="212"/>
        </w:trPr>
        <w:tc>
          <w:tcPr>
            <w:tcW w:w="727" w:type="dxa"/>
            <w:vMerge/>
            <w:shd w:val="clear" w:color="auto" w:fill="FFFFFF"/>
          </w:tcPr>
          <w:p w14:paraId="62A4A968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245" w:type="dxa"/>
            <w:shd w:val="clear" w:color="auto" w:fill="FFFFFF"/>
          </w:tcPr>
          <w:p w14:paraId="6203E4A7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Leverage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4A67CDC2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13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0B4D6552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13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3334A619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60</w:t>
            </w:r>
          </w:p>
        </w:tc>
        <w:tc>
          <w:tcPr>
            <w:tcW w:w="1015" w:type="dxa"/>
            <w:shd w:val="clear" w:color="auto" w:fill="FFFFFF"/>
            <w:vAlign w:val="center"/>
          </w:tcPr>
          <w:p w14:paraId="05D4E67A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1.014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539A7E2E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12</w:t>
            </w:r>
          </w:p>
        </w:tc>
      </w:tr>
      <w:tr w:rsidR="00367BDA" w:rsidRPr="004F24DC" w14:paraId="3D13EF99" w14:textId="77777777" w:rsidTr="004819D7">
        <w:trPr>
          <w:cantSplit/>
          <w:trHeight w:val="212"/>
        </w:trPr>
        <w:tc>
          <w:tcPr>
            <w:tcW w:w="727" w:type="dxa"/>
            <w:vMerge/>
            <w:shd w:val="clear" w:color="auto" w:fill="FFFFFF"/>
          </w:tcPr>
          <w:p w14:paraId="18783CFF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245" w:type="dxa"/>
            <w:shd w:val="clear" w:color="auto" w:fill="FFFFFF"/>
          </w:tcPr>
          <w:p w14:paraId="57C8BD28" w14:textId="0E34C8A0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Gr</w:t>
            </w:r>
            <w:r w:rsidR="00536D2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wth Opportunity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4B0D7C0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8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5F5CD45D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6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074BE53B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72</w:t>
            </w:r>
          </w:p>
        </w:tc>
        <w:tc>
          <w:tcPr>
            <w:tcW w:w="1015" w:type="dxa"/>
            <w:shd w:val="clear" w:color="auto" w:fill="FFFFFF"/>
            <w:vAlign w:val="center"/>
          </w:tcPr>
          <w:p w14:paraId="05A5BC10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.302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422C6B0F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194</w:t>
            </w:r>
          </w:p>
        </w:tc>
      </w:tr>
      <w:tr w:rsidR="00367BDA" w:rsidRPr="004F24DC" w14:paraId="421F25A9" w14:textId="77777777" w:rsidTr="004819D7">
        <w:trPr>
          <w:cantSplit/>
          <w:trHeight w:val="280"/>
        </w:trPr>
        <w:tc>
          <w:tcPr>
            <w:tcW w:w="8791" w:type="dxa"/>
            <w:gridSpan w:val="7"/>
            <w:shd w:val="clear" w:color="auto" w:fill="FFFFFF"/>
          </w:tcPr>
          <w:p w14:paraId="40DB8F8F" w14:textId="77777777" w:rsidR="00367BDA" w:rsidRPr="004F24DC" w:rsidRDefault="00367BD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. Ddependent Variable: Cash Holding</w:t>
            </w:r>
          </w:p>
        </w:tc>
      </w:tr>
    </w:tbl>
    <w:p w14:paraId="360D3E23" w14:textId="77777777" w:rsidR="00F533E4" w:rsidRPr="00F533E4" w:rsidRDefault="00F533E4" w:rsidP="00F533E4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A09FD8D" w14:textId="36D76A61" w:rsidR="0059775D" w:rsidRPr="00367BDA" w:rsidRDefault="00367BDA" w:rsidP="00367BDA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Parsial (Uji t)</w:t>
      </w:r>
    </w:p>
    <w:tbl>
      <w:tblPr>
        <w:tblpPr w:leftFromText="180" w:rightFromText="180" w:vertAnchor="text" w:horzAnchor="margin" w:tblpY="139"/>
        <w:tblW w:w="87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7"/>
        <w:gridCol w:w="2245"/>
        <w:gridCol w:w="1013"/>
        <w:gridCol w:w="1320"/>
        <w:gridCol w:w="1455"/>
        <w:gridCol w:w="1015"/>
        <w:gridCol w:w="1016"/>
      </w:tblGrid>
      <w:tr w:rsidR="00A55D2A" w:rsidRPr="004F24DC" w14:paraId="7FDD9C17" w14:textId="77777777" w:rsidTr="004819D7">
        <w:trPr>
          <w:cantSplit/>
          <w:trHeight w:val="185"/>
        </w:trPr>
        <w:tc>
          <w:tcPr>
            <w:tcW w:w="8791" w:type="dxa"/>
            <w:gridSpan w:val="7"/>
            <w:shd w:val="clear" w:color="auto" w:fill="FFFFFF"/>
            <w:vAlign w:val="center"/>
          </w:tcPr>
          <w:p w14:paraId="51FA06A4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                                                                        Coefficients</w:t>
            </w: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A55D2A" w:rsidRPr="004F24DC" w14:paraId="16FD0EA9" w14:textId="77777777" w:rsidTr="004819D7">
        <w:trPr>
          <w:cantSplit/>
          <w:trHeight w:val="381"/>
        </w:trPr>
        <w:tc>
          <w:tcPr>
            <w:tcW w:w="2972" w:type="dxa"/>
            <w:gridSpan w:val="2"/>
            <w:vMerge w:val="restart"/>
            <w:shd w:val="clear" w:color="auto" w:fill="FFFFFF"/>
            <w:vAlign w:val="bottom"/>
          </w:tcPr>
          <w:p w14:paraId="73BA0860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2333" w:type="dxa"/>
            <w:gridSpan w:val="2"/>
            <w:shd w:val="clear" w:color="auto" w:fill="FFFFFF"/>
            <w:vAlign w:val="bottom"/>
          </w:tcPr>
          <w:p w14:paraId="42E04BFA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Unstandardized Coefficients</w:t>
            </w:r>
          </w:p>
        </w:tc>
        <w:tc>
          <w:tcPr>
            <w:tcW w:w="1455" w:type="dxa"/>
            <w:shd w:val="clear" w:color="auto" w:fill="FFFFFF"/>
            <w:vAlign w:val="bottom"/>
          </w:tcPr>
          <w:p w14:paraId="31CF8E76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andardized Coefficients</w:t>
            </w:r>
          </w:p>
        </w:tc>
        <w:tc>
          <w:tcPr>
            <w:tcW w:w="1015" w:type="dxa"/>
            <w:vMerge w:val="restart"/>
            <w:shd w:val="clear" w:color="auto" w:fill="FFFFFF"/>
            <w:vAlign w:val="bottom"/>
          </w:tcPr>
          <w:p w14:paraId="02991A24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</w:p>
        </w:tc>
        <w:tc>
          <w:tcPr>
            <w:tcW w:w="1016" w:type="dxa"/>
            <w:vMerge w:val="restart"/>
            <w:shd w:val="clear" w:color="auto" w:fill="FFFFFF"/>
            <w:vAlign w:val="bottom"/>
          </w:tcPr>
          <w:p w14:paraId="468C7F51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ig.</w:t>
            </w:r>
          </w:p>
        </w:tc>
      </w:tr>
      <w:tr w:rsidR="00A55D2A" w:rsidRPr="004F24DC" w14:paraId="1227817A" w14:textId="77777777" w:rsidTr="004819D7">
        <w:trPr>
          <w:cantSplit/>
          <w:trHeight w:val="212"/>
        </w:trPr>
        <w:tc>
          <w:tcPr>
            <w:tcW w:w="2972" w:type="dxa"/>
            <w:gridSpan w:val="2"/>
            <w:vMerge/>
            <w:shd w:val="clear" w:color="auto" w:fill="FFFFFF"/>
            <w:vAlign w:val="bottom"/>
          </w:tcPr>
          <w:p w14:paraId="052837C6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013" w:type="dxa"/>
            <w:shd w:val="clear" w:color="auto" w:fill="FFFFFF"/>
            <w:vAlign w:val="bottom"/>
          </w:tcPr>
          <w:p w14:paraId="72F05A41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</w:t>
            </w:r>
          </w:p>
        </w:tc>
        <w:tc>
          <w:tcPr>
            <w:tcW w:w="1320" w:type="dxa"/>
            <w:shd w:val="clear" w:color="auto" w:fill="FFFFFF"/>
            <w:vAlign w:val="bottom"/>
          </w:tcPr>
          <w:p w14:paraId="09C359B7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d. Error</w:t>
            </w:r>
          </w:p>
        </w:tc>
        <w:tc>
          <w:tcPr>
            <w:tcW w:w="1455" w:type="dxa"/>
            <w:shd w:val="clear" w:color="auto" w:fill="FFFFFF"/>
            <w:vAlign w:val="bottom"/>
          </w:tcPr>
          <w:p w14:paraId="26557CC0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eta</w:t>
            </w:r>
          </w:p>
        </w:tc>
        <w:tc>
          <w:tcPr>
            <w:tcW w:w="1015" w:type="dxa"/>
            <w:vMerge/>
            <w:shd w:val="clear" w:color="auto" w:fill="FFFFFF"/>
            <w:vAlign w:val="bottom"/>
          </w:tcPr>
          <w:p w14:paraId="389F9F3A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016" w:type="dxa"/>
            <w:vMerge/>
            <w:shd w:val="clear" w:color="auto" w:fill="FFFFFF"/>
            <w:vAlign w:val="bottom"/>
          </w:tcPr>
          <w:p w14:paraId="5EAC46DD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A55D2A" w:rsidRPr="004F24DC" w14:paraId="3490A2D5" w14:textId="77777777" w:rsidTr="004819D7">
        <w:trPr>
          <w:cantSplit/>
          <w:trHeight w:val="185"/>
        </w:trPr>
        <w:tc>
          <w:tcPr>
            <w:tcW w:w="727" w:type="dxa"/>
            <w:vMerge w:val="restart"/>
            <w:shd w:val="clear" w:color="auto" w:fill="FFFFFF"/>
          </w:tcPr>
          <w:p w14:paraId="109EDC19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245" w:type="dxa"/>
            <w:shd w:val="clear" w:color="auto" w:fill="FFFFFF"/>
          </w:tcPr>
          <w:p w14:paraId="396E5617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(Constant)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58E9943C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48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13E8A082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7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5E62657B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15" w:type="dxa"/>
            <w:shd w:val="clear" w:color="auto" w:fill="FFFFFF"/>
            <w:vAlign w:val="center"/>
          </w:tcPr>
          <w:p w14:paraId="7FDBF9BE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7.279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3508FAF7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A55D2A" w:rsidRPr="004F24DC" w14:paraId="1B3DC59E" w14:textId="77777777" w:rsidTr="004819D7">
        <w:trPr>
          <w:cantSplit/>
          <w:trHeight w:val="212"/>
        </w:trPr>
        <w:tc>
          <w:tcPr>
            <w:tcW w:w="727" w:type="dxa"/>
            <w:vMerge/>
            <w:shd w:val="clear" w:color="auto" w:fill="FFFFFF"/>
          </w:tcPr>
          <w:p w14:paraId="2BC39BB3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45" w:type="dxa"/>
            <w:shd w:val="clear" w:color="auto" w:fill="FFFFFF"/>
          </w:tcPr>
          <w:p w14:paraId="0A38DF19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Net Working Capital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42D376FB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100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45885E2A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12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1B914914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513</w:t>
            </w:r>
          </w:p>
        </w:tc>
        <w:tc>
          <w:tcPr>
            <w:tcW w:w="1015" w:type="dxa"/>
            <w:shd w:val="clear" w:color="auto" w:fill="FFFFFF"/>
            <w:vAlign w:val="center"/>
          </w:tcPr>
          <w:p w14:paraId="2FAD333F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8.678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2293CD75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0</w:t>
            </w:r>
          </w:p>
        </w:tc>
      </w:tr>
      <w:tr w:rsidR="00A55D2A" w:rsidRPr="004F24DC" w14:paraId="11628546" w14:textId="77777777" w:rsidTr="004819D7">
        <w:trPr>
          <w:cantSplit/>
          <w:trHeight w:val="212"/>
        </w:trPr>
        <w:tc>
          <w:tcPr>
            <w:tcW w:w="727" w:type="dxa"/>
            <w:vMerge/>
            <w:shd w:val="clear" w:color="auto" w:fill="FFFFFF"/>
          </w:tcPr>
          <w:p w14:paraId="2BD2F626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245" w:type="dxa"/>
            <w:shd w:val="clear" w:color="auto" w:fill="FFFFFF"/>
          </w:tcPr>
          <w:p w14:paraId="5739C8AD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Leverage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5ED46984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13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15E0D089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13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6CACDA9A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.060</w:t>
            </w:r>
          </w:p>
        </w:tc>
        <w:tc>
          <w:tcPr>
            <w:tcW w:w="1015" w:type="dxa"/>
            <w:shd w:val="clear" w:color="auto" w:fill="FFFFFF"/>
            <w:vAlign w:val="center"/>
          </w:tcPr>
          <w:p w14:paraId="3E4B470C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-1.014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68F16FFF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12</w:t>
            </w:r>
          </w:p>
        </w:tc>
      </w:tr>
      <w:tr w:rsidR="00A55D2A" w:rsidRPr="004F24DC" w14:paraId="2E8DF258" w14:textId="77777777" w:rsidTr="004819D7">
        <w:trPr>
          <w:cantSplit/>
          <w:trHeight w:val="212"/>
        </w:trPr>
        <w:tc>
          <w:tcPr>
            <w:tcW w:w="727" w:type="dxa"/>
            <w:vMerge/>
            <w:shd w:val="clear" w:color="auto" w:fill="FFFFFF"/>
          </w:tcPr>
          <w:p w14:paraId="0B9F76AB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245" w:type="dxa"/>
            <w:shd w:val="clear" w:color="auto" w:fill="FFFFFF"/>
          </w:tcPr>
          <w:p w14:paraId="7F984659" w14:textId="43E40816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Gr</w:t>
            </w:r>
            <w:r w:rsidR="00536D2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wth Opportunity</w:t>
            </w:r>
          </w:p>
        </w:tc>
        <w:tc>
          <w:tcPr>
            <w:tcW w:w="1013" w:type="dxa"/>
            <w:shd w:val="clear" w:color="auto" w:fill="FFFFFF"/>
            <w:vAlign w:val="center"/>
          </w:tcPr>
          <w:p w14:paraId="0FCFC86F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8</w:t>
            </w:r>
          </w:p>
        </w:tc>
        <w:tc>
          <w:tcPr>
            <w:tcW w:w="1320" w:type="dxa"/>
            <w:shd w:val="clear" w:color="auto" w:fill="FFFFFF"/>
            <w:vAlign w:val="center"/>
          </w:tcPr>
          <w:p w14:paraId="314906CB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6</w:t>
            </w:r>
          </w:p>
        </w:tc>
        <w:tc>
          <w:tcPr>
            <w:tcW w:w="1455" w:type="dxa"/>
            <w:shd w:val="clear" w:color="auto" w:fill="FFFFFF"/>
            <w:vAlign w:val="center"/>
          </w:tcPr>
          <w:p w14:paraId="599663A0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72</w:t>
            </w:r>
          </w:p>
        </w:tc>
        <w:tc>
          <w:tcPr>
            <w:tcW w:w="1015" w:type="dxa"/>
            <w:shd w:val="clear" w:color="auto" w:fill="FFFFFF"/>
            <w:vAlign w:val="center"/>
          </w:tcPr>
          <w:p w14:paraId="7978CEB5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.302</w:t>
            </w:r>
          </w:p>
        </w:tc>
        <w:tc>
          <w:tcPr>
            <w:tcW w:w="1016" w:type="dxa"/>
            <w:shd w:val="clear" w:color="auto" w:fill="FFFFFF"/>
            <w:vAlign w:val="center"/>
          </w:tcPr>
          <w:p w14:paraId="2A9EF0F0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194</w:t>
            </w:r>
          </w:p>
        </w:tc>
      </w:tr>
      <w:tr w:rsidR="00A55D2A" w:rsidRPr="004F24DC" w14:paraId="336573CD" w14:textId="77777777" w:rsidTr="004819D7">
        <w:trPr>
          <w:cantSplit/>
          <w:trHeight w:val="280"/>
        </w:trPr>
        <w:tc>
          <w:tcPr>
            <w:tcW w:w="8791" w:type="dxa"/>
            <w:gridSpan w:val="7"/>
            <w:shd w:val="clear" w:color="auto" w:fill="FFFFFF"/>
          </w:tcPr>
          <w:p w14:paraId="1696D491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. Ddependent Variable: Cash Holding</w:t>
            </w:r>
          </w:p>
        </w:tc>
      </w:tr>
    </w:tbl>
    <w:p w14:paraId="7DE81216" w14:textId="77777777" w:rsidR="00A55D2A" w:rsidRDefault="00A55D2A" w:rsidP="001D630D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pPr w:leftFromText="180" w:rightFromText="180" w:vertAnchor="text" w:horzAnchor="page" w:tblpX="2731" w:tblpY="749"/>
        <w:tblW w:w="796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284"/>
        <w:gridCol w:w="1469"/>
        <w:gridCol w:w="1025"/>
        <w:gridCol w:w="1408"/>
        <w:gridCol w:w="1025"/>
        <w:gridCol w:w="1025"/>
      </w:tblGrid>
      <w:tr w:rsidR="00A55D2A" w:rsidRPr="004F24DC" w14:paraId="2E7736F3" w14:textId="77777777" w:rsidTr="00A55D2A">
        <w:trPr>
          <w:cantSplit/>
        </w:trPr>
        <w:tc>
          <w:tcPr>
            <w:tcW w:w="7969" w:type="dxa"/>
            <w:gridSpan w:val="7"/>
            <w:shd w:val="clear" w:color="auto" w:fill="FFFFFF"/>
            <w:vAlign w:val="center"/>
          </w:tcPr>
          <w:p w14:paraId="6A2F2A50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ANOVA</w:t>
            </w: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A55D2A" w:rsidRPr="004F24DC" w14:paraId="70725F84" w14:textId="77777777" w:rsidTr="00A55D2A">
        <w:trPr>
          <w:cantSplit/>
        </w:trPr>
        <w:tc>
          <w:tcPr>
            <w:tcW w:w="2017" w:type="dxa"/>
            <w:gridSpan w:val="2"/>
            <w:shd w:val="clear" w:color="auto" w:fill="FFFFFF"/>
            <w:vAlign w:val="bottom"/>
          </w:tcPr>
          <w:p w14:paraId="2E83D3BB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1469" w:type="dxa"/>
            <w:shd w:val="clear" w:color="auto" w:fill="FFFFFF"/>
            <w:vAlign w:val="bottom"/>
          </w:tcPr>
          <w:p w14:paraId="125E8367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um of Squares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4EE3D16C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Df</w:t>
            </w:r>
          </w:p>
        </w:tc>
        <w:tc>
          <w:tcPr>
            <w:tcW w:w="1408" w:type="dxa"/>
            <w:shd w:val="clear" w:color="auto" w:fill="FFFFFF"/>
            <w:vAlign w:val="bottom"/>
          </w:tcPr>
          <w:p w14:paraId="14E5EF42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an Square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54187458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</w:p>
        </w:tc>
        <w:tc>
          <w:tcPr>
            <w:tcW w:w="1025" w:type="dxa"/>
            <w:shd w:val="clear" w:color="auto" w:fill="FFFFFF"/>
            <w:vAlign w:val="bottom"/>
          </w:tcPr>
          <w:p w14:paraId="493424BE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ig.</w:t>
            </w:r>
          </w:p>
        </w:tc>
      </w:tr>
      <w:tr w:rsidR="00A55D2A" w:rsidRPr="004F24DC" w14:paraId="0AA0E370" w14:textId="77777777" w:rsidTr="00A55D2A">
        <w:trPr>
          <w:cantSplit/>
        </w:trPr>
        <w:tc>
          <w:tcPr>
            <w:tcW w:w="733" w:type="dxa"/>
            <w:vMerge w:val="restart"/>
            <w:shd w:val="clear" w:color="auto" w:fill="FFFFFF"/>
          </w:tcPr>
          <w:p w14:paraId="6EC74AA1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284" w:type="dxa"/>
            <w:shd w:val="clear" w:color="auto" w:fill="FFFFFF"/>
          </w:tcPr>
          <w:p w14:paraId="6E86F01B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egression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49B6321F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184</w:t>
            </w:r>
          </w:p>
        </w:tc>
        <w:tc>
          <w:tcPr>
            <w:tcW w:w="1025" w:type="dxa"/>
            <w:shd w:val="clear" w:color="auto" w:fill="FFFFFF"/>
            <w:vAlign w:val="center"/>
          </w:tcPr>
          <w:p w14:paraId="6DADA1E8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408" w:type="dxa"/>
            <w:shd w:val="clear" w:color="auto" w:fill="FFFFFF"/>
            <w:vAlign w:val="center"/>
          </w:tcPr>
          <w:p w14:paraId="39292888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61</w:t>
            </w:r>
          </w:p>
        </w:tc>
        <w:tc>
          <w:tcPr>
            <w:tcW w:w="1025" w:type="dxa"/>
            <w:shd w:val="clear" w:color="auto" w:fill="FFFFFF"/>
            <w:vAlign w:val="center"/>
          </w:tcPr>
          <w:p w14:paraId="7B04CEEE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32.763</w:t>
            </w:r>
          </w:p>
        </w:tc>
        <w:tc>
          <w:tcPr>
            <w:tcW w:w="1025" w:type="dxa"/>
            <w:shd w:val="clear" w:color="auto" w:fill="FFFFFF"/>
            <w:vAlign w:val="center"/>
          </w:tcPr>
          <w:p w14:paraId="02838563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0</w:t>
            </w: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b</w:t>
            </w:r>
          </w:p>
        </w:tc>
      </w:tr>
      <w:tr w:rsidR="00A55D2A" w:rsidRPr="004F24DC" w14:paraId="1EF81D6F" w14:textId="77777777" w:rsidTr="00A55D2A">
        <w:trPr>
          <w:cantSplit/>
        </w:trPr>
        <w:tc>
          <w:tcPr>
            <w:tcW w:w="733" w:type="dxa"/>
            <w:vMerge/>
            <w:shd w:val="clear" w:color="auto" w:fill="FFFFFF"/>
          </w:tcPr>
          <w:p w14:paraId="5941E334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284" w:type="dxa"/>
            <w:shd w:val="clear" w:color="auto" w:fill="FFFFFF"/>
          </w:tcPr>
          <w:p w14:paraId="4FB63678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esidual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1C547C6D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435</w:t>
            </w:r>
          </w:p>
        </w:tc>
        <w:tc>
          <w:tcPr>
            <w:tcW w:w="1025" w:type="dxa"/>
            <w:shd w:val="clear" w:color="auto" w:fill="FFFFFF"/>
            <w:vAlign w:val="center"/>
          </w:tcPr>
          <w:p w14:paraId="70362B79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2</w:t>
            </w:r>
          </w:p>
        </w:tc>
        <w:tc>
          <w:tcPr>
            <w:tcW w:w="1408" w:type="dxa"/>
            <w:shd w:val="clear" w:color="auto" w:fill="FFFFFF"/>
            <w:vAlign w:val="center"/>
          </w:tcPr>
          <w:p w14:paraId="692EC4E7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02</w:t>
            </w:r>
          </w:p>
        </w:tc>
        <w:tc>
          <w:tcPr>
            <w:tcW w:w="1025" w:type="dxa"/>
            <w:shd w:val="clear" w:color="auto" w:fill="FFFFFF"/>
            <w:vAlign w:val="center"/>
          </w:tcPr>
          <w:p w14:paraId="4244CD2D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5" w:type="dxa"/>
            <w:shd w:val="clear" w:color="auto" w:fill="FFFFFF"/>
            <w:vAlign w:val="center"/>
          </w:tcPr>
          <w:p w14:paraId="64800978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A55D2A" w:rsidRPr="004F24DC" w14:paraId="2E7BF426" w14:textId="77777777" w:rsidTr="00A55D2A">
        <w:trPr>
          <w:cantSplit/>
        </w:trPr>
        <w:tc>
          <w:tcPr>
            <w:tcW w:w="733" w:type="dxa"/>
            <w:vMerge/>
            <w:shd w:val="clear" w:color="auto" w:fill="FFFFFF"/>
          </w:tcPr>
          <w:p w14:paraId="2F8DE0D3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84" w:type="dxa"/>
            <w:shd w:val="clear" w:color="auto" w:fill="FFFFFF"/>
          </w:tcPr>
          <w:p w14:paraId="70F6CCA6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otal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4715FFE1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619</w:t>
            </w:r>
          </w:p>
        </w:tc>
        <w:tc>
          <w:tcPr>
            <w:tcW w:w="1025" w:type="dxa"/>
            <w:shd w:val="clear" w:color="auto" w:fill="FFFFFF"/>
            <w:vAlign w:val="center"/>
          </w:tcPr>
          <w:p w14:paraId="32063314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235</w:t>
            </w:r>
          </w:p>
        </w:tc>
        <w:tc>
          <w:tcPr>
            <w:tcW w:w="1408" w:type="dxa"/>
            <w:shd w:val="clear" w:color="auto" w:fill="FFFFFF"/>
            <w:vAlign w:val="center"/>
          </w:tcPr>
          <w:p w14:paraId="32E26606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5" w:type="dxa"/>
            <w:shd w:val="clear" w:color="auto" w:fill="FFFFFF"/>
            <w:vAlign w:val="center"/>
          </w:tcPr>
          <w:p w14:paraId="3270D344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5" w:type="dxa"/>
            <w:shd w:val="clear" w:color="auto" w:fill="FFFFFF"/>
            <w:vAlign w:val="center"/>
          </w:tcPr>
          <w:p w14:paraId="2D659E70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A55D2A" w:rsidRPr="004F24DC" w14:paraId="3C6B679C" w14:textId="77777777" w:rsidTr="00A55D2A">
        <w:trPr>
          <w:cantSplit/>
        </w:trPr>
        <w:tc>
          <w:tcPr>
            <w:tcW w:w="7969" w:type="dxa"/>
            <w:gridSpan w:val="7"/>
            <w:shd w:val="clear" w:color="auto" w:fill="FFFFFF"/>
          </w:tcPr>
          <w:p w14:paraId="645217E4" w14:textId="77777777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. Dependent Variable: Cash Holding</w:t>
            </w:r>
          </w:p>
        </w:tc>
      </w:tr>
      <w:tr w:rsidR="00A55D2A" w:rsidRPr="004F24DC" w14:paraId="6C80C18B" w14:textId="77777777" w:rsidTr="00A55D2A">
        <w:trPr>
          <w:cantSplit/>
        </w:trPr>
        <w:tc>
          <w:tcPr>
            <w:tcW w:w="7969" w:type="dxa"/>
            <w:gridSpan w:val="7"/>
            <w:shd w:val="clear" w:color="auto" w:fill="FFFFFF"/>
          </w:tcPr>
          <w:p w14:paraId="7F72A715" w14:textId="219F8EF9" w:rsidR="00A55D2A" w:rsidRPr="004F24DC" w:rsidRDefault="00A55D2A" w:rsidP="00A55D2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. Predictors: (Constant), Gr</w:t>
            </w:r>
            <w:r w:rsidR="00536D2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wth Opportunity, Net Working Capital, Leverage</w:t>
            </w:r>
          </w:p>
        </w:tc>
      </w:tr>
    </w:tbl>
    <w:p w14:paraId="3264D2B9" w14:textId="00E01829" w:rsidR="00367BDA" w:rsidRDefault="00A55D2A" w:rsidP="00A55D2A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284" w:hanging="284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</w:t>
      </w:r>
      <w:r w:rsidR="00367BDA">
        <w:rPr>
          <w:rFonts w:ascii="Times New Roman" w:hAnsi="Times New Roman" w:cs="Times New Roman"/>
          <w:b/>
          <w:bCs/>
          <w:sz w:val="24"/>
          <w:szCs w:val="24"/>
          <w:lang w:val="en-US"/>
        </w:rPr>
        <w:t>Uji Simultan (Uji F)</w:t>
      </w:r>
    </w:p>
    <w:p w14:paraId="3E162CFD" w14:textId="35158694" w:rsidR="0045799D" w:rsidRDefault="0045799D" w:rsidP="00484B8B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1C3A3D7" w14:textId="26B64F6F" w:rsidR="00F533E4" w:rsidRDefault="00F533E4" w:rsidP="00484B8B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B121F9E" w14:textId="77777777" w:rsidR="00F533E4" w:rsidRDefault="00F533E4" w:rsidP="00484B8B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9E04535" w14:textId="2B43FCAF" w:rsidR="00367BDA" w:rsidRPr="00367BDA" w:rsidRDefault="00367BDA" w:rsidP="00367BDA">
      <w:pPr>
        <w:pStyle w:val="ListParagraph"/>
        <w:widowControl w:val="0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Uji Koefisien Determinasi</w:t>
      </w:r>
    </w:p>
    <w:tbl>
      <w:tblPr>
        <w:tblW w:w="6990" w:type="dxa"/>
        <w:tblInd w:w="2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59"/>
        <w:gridCol w:w="948"/>
        <w:gridCol w:w="1005"/>
        <w:gridCol w:w="1359"/>
        <w:gridCol w:w="2019"/>
      </w:tblGrid>
      <w:tr w:rsidR="00A55D2A" w:rsidRPr="004F24DC" w14:paraId="3E6474F1" w14:textId="77777777" w:rsidTr="00A55D2A">
        <w:trPr>
          <w:cantSplit/>
          <w:trHeight w:val="214"/>
        </w:trPr>
        <w:tc>
          <w:tcPr>
            <w:tcW w:w="6990" w:type="dxa"/>
            <w:gridSpan w:val="5"/>
            <w:shd w:val="clear" w:color="auto" w:fill="FFFFFF"/>
            <w:vAlign w:val="center"/>
          </w:tcPr>
          <w:p w14:paraId="3A753AFB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                                           Model Summary</w:t>
            </w:r>
            <w:r w:rsidRPr="004F24D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US"/>
              </w:rPr>
              <w:t>b</w:t>
            </w:r>
          </w:p>
        </w:tc>
      </w:tr>
      <w:tr w:rsidR="00A55D2A" w:rsidRPr="004F24DC" w14:paraId="115E2071" w14:textId="77777777" w:rsidTr="00A55D2A">
        <w:trPr>
          <w:cantSplit/>
          <w:trHeight w:val="429"/>
        </w:trPr>
        <w:tc>
          <w:tcPr>
            <w:tcW w:w="1659" w:type="dxa"/>
            <w:shd w:val="clear" w:color="auto" w:fill="FFFFFF"/>
            <w:vAlign w:val="bottom"/>
          </w:tcPr>
          <w:p w14:paraId="2EE71F83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948" w:type="dxa"/>
            <w:shd w:val="clear" w:color="auto" w:fill="FFFFFF"/>
            <w:vAlign w:val="bottom"/>
          </w:tcPr>
          <w:p w14:paraId="73B0B5E2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</w:t>
            </w:r>
          </w:p>
        </w:tc>
        <w:tc>
          <w:tcPr>
            <w:tcW w:w="1005" w:type="dxa"/>
            <w:shd w:val="clear" w:color="auto" w:fill="FFFFFF"/>
            <w:vAlign w:val="bottom"/>
          </w:tcPr>
          <w:p w14:paraId="5D3EA260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 Square</w:t>
            </w:r>
          </w:p>
        </w:tc>
        <w:tc>
          <w:tcPr>
            <w:tcW w:w="1359" w:type="dxa"/>
            <w:shd w:val="clear" w:color="auto" w:fill="FFFFFF"/>
            <w:vAlign w:val="bottom"/>
          </w:tcPr>
          <w:p w14:paraId="46E81FB5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djusted R Square</w:t>
            </w:r>
          </w:p>
        </w:tc>
        <w:tc>
          <w:tcPr>
            <w:tcW w:w="2017" w:type="dxa"/>
            <w:shd w:val="clear" w:color="auto" w:fill="FFFFFF"/>
            <w:vAlign w:val="bottom"/>
          </w:tcPr>
          <w:p w14:paraId="52152CA2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Std. Error of the Estimate</w:t>
            </w:r>
          </w:p>
        </w:tc>
      </w:tr>
      <w:tr w:rsidR="00A55D2A" w:rsidRPr="004F24DC" w14:paraId="53562D41" w14:textId="77777777" w:rsidTr="00A55D2A">
        <w:trPr>
          <w:cantSplit/>
          <w:trHeight w:val="214"/>
        </w:trPr>
        <w:tc>
          <w:tcPr>
            <w:tcW w:w="1659" w:type="dxa"/>
            <w:shd w:val="clear" w:color="auto" w:fill="FFFFFF"/>
          </w:tcPr>
          <w:p w14:paraId="630F3D81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48" w:type="dxa"/>
            <w:shd w:val="clear" w:color="auto" w:fill="FFFFFF"/>
            <w:vAlign w:val="center"/>
          </w:tcPr>
          <w:p w14:paraId="5AB76F61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609</w:t>
            </w: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1005" w:type="dxa"/>
            <w:shd w:val="clear" w:color="auto" w:fill="FFFFFF"/>
            <w:vAlign w:val="center"/>
          </w:tcPr>
          <w:p w14:paraId="4A38BD32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70</w:t>
            </w:r>
          </w:p>
        </w:tc>
        <w:tc>
          <w:tcPr>
            <w:tcW w:w="1359" w:type="dxa"/>
            <w:shd w:val="clear" w:color="auto" w:fill="FFFFFF"/>
            <w:vAlign w:val="center"/>
          </w:tcPr>
          <w:p w14:paraId="7DBF02A6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357</w:t>
            </w:r>
          </w:p>
        </w:tc>
        <w:tc>
          <w:tcPr>
            <w:tcW w:w="2017" w:type="dxa"/>
            <w:shd w:val="clear" w:color="auto" w:fill="FFFFFF"/>
            <w:vAlign w:val="center"/>
          </w:tcPr>
          <w:p w14:paraId="23D59231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.03550</w:t>
            </w:r>
          </w:p>
        </w:tc>
      </w:tr>
      <w:tr w:rsidR="00A55D2A" w:rsidRPr="004F24DC" w14:paraId="6D1E09A1" w14:textId="77777777" w:rsidTr="00A55D2A">
        <w:trPr>
          <w:cantSplit/>
          <w:trHeight w:val="214"/>
        </w:trPr>
        <w:tc>
          <w:tcPr>
            <w:tcW w:w="6990" w:type="dxa"/>
            <w:gridSpan w:val="5"/>
            <w:shd w:val="clear" w:color="auto" w:fill="FFFFFF"/>
          </w:tcPr>
          <w:p w14:paraId="2C12ED15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a. Predictors: (Constant), Growth Opportunity, Net Working Capital, Leverage</w:t>
            </w:r>
          </w:p>
        </w:tc>
      </w:tr>
      <w:tr w:rsidR="00A55D2A" w:rsidRPr="004F24DC" w14:paraId="099874BF" w14:textId="77777777" w:rsidTr="00A55D2A">
        <w:trPr>
          <w:cantSplit/>
          <w:trHeight w:val="214"/>
        </w:trPr>
        <w:tc>
          <w:tcPr>
            <w:tcW w:w="6990" w:type="dxa"/>
            <w:gridSpan w:val="5"/>
            <w:shd w:val="clear" w:color="auto" w:fill="FFFFFF"/>
          </w:tcPr>
          <w:p w14:paraId="34645EE0" w14:textId="77777777" w:rsidR="00A55D2A" w:rsidRPr="004F24DC" w:rsidRDefault="00A55D2A" w:rsidP="004819D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F24DC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b. Dependent Variable: Cash Holding</w:t>
            </w:r>
          </w:p>
        </w:tc>
      </w:tr>
    </w:tbl>
    <w:p w14:paraId="6A8F5FAC" w14:textId="77777777" w:rsidR="0045799D" w:rsidRDefault="0045799D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4AD6794" w14:textId="77777777" w:rsidR="00FB0327" w:rsidRPr="001403F2" w:rsidRDefault="00FB0327" w:rsidP="006658EB">
      <w:pPr>
        <w:widowControl w:val="0"/>
        <w:autoSpaceDE w:val="0"/>
        <w:autoSpaceDN w:val="0"/>
        <w:adjustRightInd w:val="0"/>
        <w:spacing w:after="0" w:line="480" w:lineRule="auto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sectPr w:rsidR="00FB0327" w:rsidRPr="001403F2" w:rsidSect="00B7412A">
      <w:headerReference w:type="default" r:id="rId12"/>
      <w:footerReference w:type="default" r:id="rId13"/>
      <w:pgSz w:w="11906" w:h="16838" w:code="9"/>
      <w:pgMar w:top="2268" w:right="1701" w:bottom="1701" w:left="2268" w:header="709" w:footer="709" w:gutter="0"/>
      <w:pgNumType w:start="8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D3A69D" w14:textId="77777777" w:rsidR="006D7F2D" w:rsidRDefault="006D7F2D" w:rsidP="00E272FE">
      <w:pPr>
        <w:spacing w:after="0" w:line="240" w:lineRule="auto"/>
      </w:pPr>
      <w:r>
        <w:separator/>
      </w:r>
    </w:p>
  </w:endnote>
  <w:endnote w:type="continuationSeparator" w:id="0">
    <w:p w14:paraId="4A86A568" w14:textId="77777777" w:rsidR="006D7F2D" w:rsidRDefault="006D7F2D" w:rsidP="00E272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2240166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B309E53" w14:textId="4EFFCF03" w:rsidR="00EC4954" w:rsidRPr="00EC4954" w:rsidRDefault="00EC4954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EC495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7412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C495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EC4954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EC495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F2EBF3A" w14:textId="77777777" w:rsidR="00161F2A" w:rsidRDefault="00161F2A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D8079B" w14:textId="1E311F3F" w:rsidR="00EC4954" w:rsidRPr="00EC4954" w:rsidRDefault="00EC4954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14:paraId="37A8AE6F" w14:textId="77777777" w:rsidR="00EC4954" w:rsidRDefault="00EC495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B0B6D9" w14:textId="77777777" w:rsidR="006D7F2D" w:rsidRDefault="006D7F2D" w:rsidP="00E272FE">
      <w:pPr>
        <w:spacing w:after="0" w:line="240" w:lineRule="auto"/>
      </w:pPr>
      <w:r>
        <w:separator/>
      </w:r>
    </w:p>
  </w:footnote>
  <w:footnote w:type="continuationSeparator" w:id="0">
    <w:p w14:paraId="79399291" w14:textId="77777777" w:rsidR="006D7F2D" w:rsidRDefault="006D7F2D" w:rsidP="00E272F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8F8FE1" w14:textId="0071753B" w:rsidR="00EC4954" w:rsidRDefault="00EC4954">
    <w:pPr>
      <w:pStyle w:val="Header"/>
      <w:jc w:val="right"/>
    </w:pPr>
  </w:p>
  <w:p w14:paraId="4AE1B0B7" w14:textId="77777777" w:rsidR="00161F2A" w:rsidRDefault="00161F2A" w:rsidP="00A210E0">
    <w:pPr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90661497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2D20F85E" w14:textId="77777777" w:rsidR="00EC4954" w:rsidRDefault="00EC4954">
        <w:pPr>
          <w:pStyle w:val="Header"/>
          <w:jc w:val="right"/>
          <w:rPr>
            <w:rFonts w:ascii="Times New Roman" w:hAnsi="Times New Roman" w:cs="Times New Roman"/>
            <w:noProof/>
            <w:sz w:val="24"/>
            <w:szCs w:val="24"/>
          </w:rPr>
        </w:pPr>
        <w:r w:rsidRPr="00EC495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7412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C495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EC4954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EC495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42E00A89" w14:textId="4F05D09D" w:rsidR="00EC4954" w:rsidRPr="00EC4954" w:rsidRDefault="006D7F2D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</w:p>
    </w:sdtContent>
  </w:sdt>
  <w:p w14:paraId="2800F29A" w14:textId="77777777" w:rsidR="00EC4954" w:rsidRDefault="00EC4954" w:rsidP="00A210E0">
    <w:pPr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74660"/>
    <w:multiLevelType w:val="hybridMultilevel"/>
    <w:tmpl w:val="57C8E85A"/>
    <w:lvl w:ilvl="0" w:tplc="7EC4834E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B7979"/>
    <w:multiLevelType w:val="hybridMultilevel"/>
    <w:tmpl w:val="D0B8CDA4"/>
    <w:lvl w:ilvl="0" w:tplc="81E4B0E8">
      <w:start w:val="1"/>
      <w:numFmt w:val="decimal"/>
      <w:lvlText w:val="%1)"/>
      <w:lvlJc w:val="left"/>
      <w:pPr>
        <w:ind w:left="1854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452611D"/>
    <w:multiLevelType w:val="hybridMultilevel"/>
    <w:tmpl w:val="E47E556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48767D1"/>
    <w:multiLevelType w:val="hybridMultilevel"/>
    <w:tmpl w:val="F3E4FD2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5872951"/>
    <w:multiLevelType w:val="hybridMultilevel"/>
    <w:tmpl w:val="A8A2FC8C"/>
    <w:lvl w:ilvl="0" w:tplc="30A48E02">
      <w:start w:val="1"/>
      <w:numFmt w:val="lowerLetter"/>
      <w:lvlText w:val="%1."/>
      <w:lvlJc w:val="left"/>
      <w:pPr>
        <w:ind w:left="1636" w:hanging="360"/>
      </w:pPr>
      <w:rPr>
        <w:rFonts w:hint="default"/>
        <w:b w:val="0"/>
        <w:bCs w:val="0"/>
      </w:rPr>
    </w:lvl>
    <w:lvl w:ilvl="1" w:tplc="04210019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>
      <w:start w:val="1"/>
      <w:numFmt w:val="decimal"/>
      <w:lvlText w:val="%4."/>
      <w:lvlJc w:val="left"/>
      <w:pPr>
        <w:ind w:left="3796" w:hanging="360"/>
      </w:pPr>
    </w:lvl>
    <w:lvl w:ilvl="4" w:tplc="04210019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5" w15:restartNumberingAfterBreak="0">
    <w:nsid w:val="094C653B"/>
    <w:multiLevelType w:val="hybridMultilevel"/>
    <w:tmpl w:val="C2C69F14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AB853D5"/>
    <w:multiLevelType w:val="hybridMultilevel"/>
    <w:tmpl w:val="F57E99E2"/>
    <w:lvl w:ilvl="0" w:tplc="677C9822">
      <w:start w:val="1"/>
      <w:numFmt w:val="upp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7" w15:restartNumberingAfterBreak="0">
    <w:nsid w:val="0DB919CC"/>
    <w:multiLevelType w:val="hybridMultilevel"/>
    <w:tmpl w:val="80EC8676"/>
    <w:lvl w:ilvl="0" w:tplc="515A3C6C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800" w:hanging="360"/>
      </w:pPr>
      <w:rPr>
        <w:b w:val="0"/>
        <w:bCs w:val="0"/>
      </w:r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EDFA1F4A">
      <w:start w:val="1"/>
      <w:numFmt w:val="decimal"/>
      <w:lvlText w:val="%4."/>
      <w:lvlJc w:val="left"/>
      <w:pPr>
        <w:ind w:left="3240" w:hanging="360"/>
      </w:pPr>
      <w:rPr>
        <w:b/>
        <w:bCs/>
      </w:r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0F310FA8"/>
    <w:multiLevelType w:val="hybridMultilevel"/>
    <w:tmpl w:val="4FF030DE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6DA5768">
      <w:start w:val="1"/>
      <w:numFmt w:val="decimal"/>
      <w:lvlText w:val="%4."/>
      <w:lvlJc w:val="left"/>
      <w:pPr>
        <w:ind w:left="928" w:hanging="360"/>
      </w:pPr>
      <w:rPr>
        <w:b/>
        <w:bCs/>
        <w:i w:val="0"/>
        <w:iCs w:val="0"/>
      </w:r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0913B0A"/>
    <w:multiLevelType w:val="hybridMultilevel"/>
    <w:tmpl w:val="0D86424A"/>
    <w:lvl w:ilvl="0" w:tplc="5E961B20">
      <w:start w:val="1"/>
      <w:numFmt w:val="lowerLetter"/>
      <w:lvlText w:val="%1."/>
      <w:lvlJc w:val="left"/>
      <w:pPr>
        <w:ind w:left="1637" w:hanging="360"/>
      </w:pPr>
      <w:rPr>
        <w:b/>
        <w:bCs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12B30D4D"/>
    <w:multiLevelType w:val="hybridMultilevel"/>
    <w:tmpl w:val="C5ACDF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40E008D"/>
    <w:multiLevelType w:val="hybridMultilevel"/>
    <w:tmpl w:val="90048296"/>
    <w:lvl w:ilvl="0" w:tplc="04090019">
      <w:start w:val="1"/>
      <w:numFmt w:val="lowerLetter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2" w15:restartNumberingAfterBreak="0">
    <w:nsid w:val="14FA7DD9"/>
    <w:multiLevelType w:val="hybridMultilevel"/>
    <w:tmpl w:val="9564C1F4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192C696F"/>
    <w:multiLevelType w:val="hybridMultilevel"/>
    <w:tmpl w:val="770ECB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A277DDF"/>
    <w:multiLevelType w:val="hybridMultilevel"/>
    <w:tmpl w:val="3B1645DE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1A543915"/>
    <w:multiLevelType w:val="hybridMultilevel"/>
    <w:tmpl w:val="B502AE12"/>
    <w:lvl w:ilvl="0" w:tplc="6FFE01B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1DCA08E1"/>
    <w:multiLevelType w:val="hybridMultilevel"/>
    <w:tmpl w:val="F610531A"/>
    <w:lvl w:ilvl="0" w:tplc="5B426A1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1FCD3994"/>
    <w:multiLevelType w:val="hybridMultilevel"/>
    <w:tmpl w:val="35E29610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02970D6"/>
    <w:multiLevelType w:val="hybridMultilevel"/>
    <w:tmpl w:val="FFDE707C"/>
    <w:lvl w:ilvl="0" w:tplc="33F82DB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247D10E4"/>
    <w:multiLevelType w:val="hybridMultilevel"/>
    <w:tmpl w:val="333E2C12"/>
    <w:lvl w:ilvl="0" w:tplc="C8C0E37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26595969"/>
    <w:multiLevelType w:val="hybridMultilevel"/>
    <w:tmpl w:val="98F0A6C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68A40A0"/>
    <w:multiLevelType w:val="hybridMultilevel"/>
    <w:tmpl w:val="40FC75D8"/>
    <w:lvl w:ilvl="0" w:tplc="42181AB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9D227AB"/>
    <w:multiLevelType w:val="hybridMultilevel"/>
    <w:tmpl w:val="49C47B8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A1945FA"/>
    <w:multiLevelType w:val="hybridMultilevel"/>
    <w:tmpl w:val="FA1C8A6E"/>
    <w:lvl w:ilvl="0" w:tplc="0D36491E">
      <w:start w:val="1"/>
      <w:numFmt w:val="lowerLetter"/>
      <w:lvlText w:val="%1."/>
      <w:lvlJc w:val="left"/>
      <w:pPr>
        <w:ind w:left="2433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3153" w:hanging="360"/>
      </w:pPr>
    </w:lvl>
    <w:lvl w:ilvl="2" w:tplc="0409001B" w:tentative="1">
      <w:start w:val="1"/>
      <w:numFmt w:val="lowerRoman"/>
      <w:lvlText w:val="%3."/>
      <w:lvlJc w:val="right"/>
      <w:pPr>
        <w:ind w:left="3873" w:hanging="180"/>
      </w:pPr>
    </w:lvl>
    <w:lvl w:ilvl="3" w:tplc="0409000F" w:tentative="1">
      <w:start w:val="1"/>
      <w:numFmt w:val="decimal"/>
      <w:lvlText w:val="%4."/>
      <w:lvlJc w:val="left"/>
      <w:pPr>
        <w:ind w:left="4593" w:hanging="360"/>
      </w:pPr>
    </w:lvl>
    <w:lvl w:ilvl="4" w:tplc="04090019" w:tentative="1">
      <w:start w:val="1"/>
      <w:numFmt w:val="lowerLetter"/>
      <w:lvlText w:val="%5."/>
      <w:lvlJc w:val="left"/>
      <w:pPr>
        <w:ind w:left="5313" w:hanging="360"/>
      </w:pPr>
    </w:lvl>
    <w:lvl w:ilvl="5" w:tplc="0409001B" w:tentative="1">
      <w:start w:val="1"/>
      <w:numFmt w:val="lowerRoman"/>
      <w:lvlText w:val="%6."/>
      <w:lvlJc w:val="right"/>
      <w:pPr>
        <w:ind w:left="6033" w:hanging="180"/>
      </w:pPr>
    </w:lvl>
    <w:lvl w:ilvl="6" w:tplc="0409000F" w:tentative="1">
      <w:start w:val="1"/>
      <w:numFmt w:val="decimal"/>
      <w:lvlText w:val="%7."/>
      <w:lvlJc w:val="left"/>
      <w:pPr>
        <w:ind w:left="6753" w:hanging="360"/>
      </w:pPr>
    </w:lvl>
    <w:lvl w:ilvl="7" w:tplc="04090019" w:tentative="1">
      <w:start w:val="1"/>
      <w:numFmt w:val="lowerLetter"/>
      <w:lvlText w:val="%8."/>
      <w:lvlJc w:val="left"/>
      <w:pPr>
        <w:ind w:left="7473" w:hanging="360"/>
      </w:pPr>
    </w:lvl>
    <w:lvl w:ilvl="8" w:tplc="0409001B" w:tentative="1">
      <w:start w:val="1"/>
      <w:numFmt w:val="lowerRoman"/>
      <w:lvlText w:val="%9."/>
      <w:lvlJc w:val="right"/>
      <w:pPr>
        <w:ind w:left="8193" w:hanging="180"/>
      </w:pPr>
    </w:lvl>
  </w:abstractNum>
  <w:abstractNum w:abstractNumId="24" w15:restartNumberingAfterBreak="0">
    <w:nsid w:val="2E007F3F"/>
    <w:multiLevelType w:val="hybridMultilevel"/>
    <w:tmpl w:val="A1BAD76C"/>
    <w:lvl w:ilvl="0" w:tplc="E3BC56D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2E617911"/>
    <w:multiLevelType w:val="hybridMultilevel"/>
    <w:tmpl w:val="40B6042A"/>
    <w:lvl w:ilvl="0" w:tplc="6526E83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2F4D6326"/>
    <w:multiLevelType w:val="hybridMultilevel"/>
    <w:tmpl w:val="C652F418"/>
    <w:lvl w:ilvl="0" w:tplc="04090019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7" w15:restartNumberingAfterBreak="0">
    <w:nsid w:val="30E61F96"/>
    <w:multiLevelType w:val="hybridMultilevel"/>
    <w:tmpl w:val="52421C04"/>
    <w:lvl w:ilvl="0" w:tplc="1CBE0770">
      <w:start w:val="1"/>
      <w:numFmt w:val="decimal"/>
      <w:lvlText w:val="%1."/>
      <w:lvlJc w:val="left"/>
      <w:pPr>
        <w:ind w:left="1353" w:hanging="360"/>
      </w:pPr>
      <w:rPr>
        <w:b/>
        <w:bCs/>
        <w:i w:val="0"/>
        <w:iCs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4296D1FA">
      <w:start w:val="1"/>
      <w:numFmt w:val="decimal"/>
      <w:lvlText w:val="%6)"/>
      <w:lvlJc w:val="left"/>
      <w:pPr>
        <w:ind w:left="450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21C15ED"/>
    <w:multiLevelType w:val="hybridMultilevel"/>
    <w:tmpl w:val="9A16EDA4"/>
    <w:lvl w:ilvl="0" w:tplc="0409000F">
      <w:start w:val="1"/>
      <w:numFmt w:val="decimal"/>
      <w:lvlText w:val="%1."/>
      <w:lvlJc w:val="left"/>
      <w:pPr>
        <w:ind w:left="788" w:hanging="360"/>
      </w:pPr>
    </w:lvl>
    <w:lvl w:ilvl="1" w:tplc="04090019" w:tentative="1">
      <w:start w:val="1"/>
      <w:numFmt w:val="lowerLetter"/>
      <w:lvlText w:val="%2."/>
      <w:lvlJc w:val="left"/>
      <w:pPr>
        <w:ind w:left="1508" w:hanging="360"/>
      </w:pPr>
    </w:lvl>
    <w:lvl w:ilvl="2" w:tplc="0409001B" w:tentative="1">
      <w:start w:val="1"/>
      <w:numFmt w:val="lowerRoman"/>
      <w:lvlText w:val="%3."/>
      <w:lvlJc w:val="right"/>
      <w:pPr>
        <w:ind w:left="2228" w:hanging="180"/>
      </w:pPr>
    </w:lvl>
    <w:lvl w:ilvl="3" w:tplc="0409000F" w:tentative="1">
      <w:start w:val="1"/>
      <w:numFmt w:val="decimal"/>
      <w:lvlText w:val="%4."/>
      <w:lvlJc w:val="left"/>
      <w:pPr>
        <w:ind w:left="2948" w:hanging="360"/>
      </w:pPr>
    </w:lvl>
    <w:lvl w:ilvl="4" w:tplc="04090019" w:tentative="1">
      <w:start w:val="1"/>
      <w:numFmt w:val="lowerLetter"/>
      <w:lvlText w:val="%5."/>
      <w:lvlJc w:val="left"/>
      <w:pPr>
        <w:ind w:left="3668" w:hanging="360"/>
      </w:pPr>
    </w:lvl>
    <w:lvl w:ilvl="5" w:tplc="0409001B" w:tentative="1">
      <w:start w:val="1"/>
      <w:numFmt w:val="lowerRoman"/>
      <w:lvlText w:val="%6."/>
      <w:lvlJc w:val="right"/>
      <w:pPr>
        <w:ind w:left="4388" w:hanging="180"/>
      </w:pPr>
    </w:lvl>
    <w:lvl w:ilvl="6" w:tplc="0409000F" w:tentative="1">
      <w:start w:val="1"/>
      <w:numFmt w:val="decimal"/>
      <w:lvlText w:val="%7."/>
      <w:lvlJc w:val="left"/>
      <w:pPr>
        <w:ind w:left="5108" w:hanging="360"/>
      </w:pPr>
    </w:lvl>
    <w:lvl w:ilvl="7" w:tplc="04090019" w:tentative="1">
      <w:start w:val="1"/>
      <w:numFmt w:val="lowerLetter"/>
      <w:lvlText w:val="%8."/>
      <w:lvlJc w:val="left"/>
      <w:pPr>
        <w:ind w:left="5828" w:hanging="360"/>
      </w:pPr>
    </w:lvl>
    <w:lvl w:ilvl="8" w:tplc="0409001B" w:tentative="1">
      <w:start w:val="1"/>
      <w:numFmt w:val="lowerRoman"/>
      <w:lvlText w:val="%9."/>
      <w:lvlJc w:val="right"/>
      <w:pPr>
        <w:ind w:left="6548" w:hanging="180"/>
      </w:pPr>
    </w:lvl>
  </w:abstractNum>
  <w:abstractNum w:abstractNumId="29" w15:restartNumberingAfterBreak="0">
    <w:nsid w:val="346077E9"/>
    <w:multiLevelType w:val="hybridMultilevel"/>
    <w:tmpl w:val="39BC29EE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3472270A"/>
    <w:multiLevelType w:val="hybridMultilevel"/>
    <w:tmpl w:val="D834EE1A"/>
    <w:lvl w:ilvl="0" w:tplc="04090019">
      <w:start w:val="1"/>
      <w:numFmt w:val="lowerLetter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1" w15:restartNumberingAfterBreak="0">
    <w:nsid w:val="35D85B70"/>
    <w:multiLevelType w:val="hybridMultilevel"/>
    <w:tmpl w:val="39B2DB54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2" w15:restartNumberingAfterBreak="0">
    <w:nsid w:val="39BC1423"/>
    <w:multiLevelType w:val="hybridMultilevel"/>
    <w:tmpl w:val="21C038A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D90777A"/>
    <w:multiLevelType w:val="hybridMultilevel"/>
    <w:tmpl w:val="4A0C2CD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E35414F"/>
    <w:multiLevelType w:val="hybridMultilevel"/>
    <w:tmpl w:val="2A4AD68E"/>
    <w:lvl w:ilvl="0" w:tplc="8168F1DC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EAE4FDE"/>
    <w:multiLevelType w:val="hybridMultilevel"/>
    <w:tmpl w:val="BBEE4D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EEC2AAD"/>
    <w:multiLevelType w:val="hybridMultilevel"/>
    <w:tmpl w:val="9AA891DE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5E0412AC">
      <w:start w:val="1"/>
      <w:numFmt w:val="decimal"/>
      <w:lvlText w:val="%2."/>
      <w:lvlJc w:val="left"/>
      <w:pPr>
        <w:ind w:left="1440" w:hanging="360"/>
      </w:pPr>
      <w:rPr>
        <w:rFonts w:ascii="Times New Roman" w:eastAsiaTheme="minorHAnsi" w:hAnsi="Times New Roman" w:cs="Times New Roman"/>
        <w:b/>
        <w:bCs/>
        <w:sz w:val="24"/>
        <w:szCs w:val="24"/>
      </w:rPr>
    </w:lvl>
    <w:lvl w:ilvl="2" w:tplc="418C277A">
      <w:start w:val="4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0BA05788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1D24605"/>
    <w:multiLevelType w:val="hybridMultilevel"/>
    <w:tmpl w:val="DA8005F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5465A6D"/>
    <w:multiLevelType w:val="hybridMultilevel"/>
    <w:tmpl w:val="48905058"/>
    <w:lvl w:ilvl="0" w:tplc="6A30518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46F97D46"/>
    <w:multiLevelType w:val="hybridMultilevel"/>
    <w:tmpl w:val="57640700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0" w15:restartNumberingAfterBreak="0">
    <w:nsid w:val="48E823B9"/>
    <w:multiLevelType w:val="hybridMultilevel"/>
    <w:tmpl w:val="36B66638"/>
    <w:lvl w:ilvl="0" w:tplc="1A54488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10562634">
      <w:start w:val="1"/>
      <w:numFmt w:val="decimal"/>
      <w:lvlText w:val="%2."/>
      <w:lvlJc w:val="left"/>
      <w:pPr>
        <w:ind w:left="2160" w:hanging="360"/>
      </w:pPr>
      <w:rPr>
        <w:rFonts w:hint="default"/>
        <w:b/>
        <w:bCs/>
        <w:i w:val="0"/>
        <w:iCs w:val="0"/>
        <w:sz w:val="22"/>
        <w:szCs w:val="20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49406AE0"/>
    <w:multiLevelType w:val="hybridMultilevel"/>
    <w:tmpl w:val="CC0ECE88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4A1F4334"/>
    <w:multiLevelType w:val="hybridMultilevel"/>
    <w:tmpl w:val="697AFAA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A420541"/>
    <w:multiLevelType w:val="hybridMultilevel"/>
    <w:tmpl w:val="37980C32"/>
    <w:lvl w:ilvl="0" w:tplc="16BA2A18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56CD3D86"/>
    <w:multiLevelType w:val="hybridMultilevel"/>
    <w:tmpl w:val="022E1DDE"/>
    <w:lvl w:ilvl="0" w:tplc="0B62F148">
      <w:start w:val="1"/>
      <w:numFmt w:val="decimal"/>
      <w:lvlText w:val="%1."/>
      <w:lvlJc w:val="left"/>
      <w:pPr>
        <w:ind w:left="928" w:hanging="360"/>
      </w:pPr>
      <w:rPr>
        <w:rFonts w:hint="default"/>
        <w:b w:val="0"/>
        <w:bCs w:val="0"/>
      </w:rPr>
    </w:lvl>
    <w:lvl w:ilvl="1" w:tplc="92346696">
      <w:start w:val="1"/>
      <w:numFmt w:val="decimal"/>
      <w:lvlText w:val="%2."/>
      <w:lvlJc w:val="left"/>
      <w:pPr>
        <w:ind w:left="2062" w:hanging="360"/>
      </w:pPr>
      <w:rPr>
        <w:rFonts w:ascii="Times New Roman" w:eastAsiaTheme="minorHAnsi" w:hAnsi="Times New Roman" w:cs="Times New Roman"/>
        <w:b/>
        <w:bCs/>
      </w:rPr>
    </w:lvl>
    <w:lvl w:ilvl="2" w:tplc="7834BF54">
      <w:start w:val="1"/>
      <w:numFmt w:val="upperLetter"/>
      <w:lvlText w:val="%3."/>
      <w:lvlJc w:val="left"/>
      <w:pPr>
        <w:ind w:left="2700" w:hanging="360"/>
      </w:pPr>
      <w:rPr>
        <w:rFonts w:hint="default"/>
        <w:b/>
        <w:bCs/>
      </w:rPr>
    </w:lvl>
    <w:lvl w:ilvl="3" w:tplc="22DA6678">
      <w:start w:val="1"/>
      <w:numFmt w:val="decimal"/>
      <w:lvlText w:val="%4."/>
      <w:lvlJc w:val="left"/>
      <w:pPr>
        <w:ind w:left="3240" w:hanging="360"/>
      </w:pPr>
      <w:rPr>
        <w:rFonts w:ascii="Times New Roman" w:eastAsiaTheme="minorHAnsi" w:hAnsi="Times New Roman" w:cs="Times New Roman"/>
        <w:b/>
        <w:bCs/>
      </w:r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57662EC7"/>
    <w:multiLevelType w:val="hybridMultilevel"/>
    <w:tmpl w:val="69A66D9E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46" w15:restartNumberingAfterBreak="0">
    <w:nsid w:val="61EF48FA"/>
    <w:multiLevelType w:val="hybridMultilevel"/>
    <w:tmpl w:val="912E3CAA"/>
    <w:lvl w:ilvl="0" w:tplc="6C0ECFE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15DACB86">
      <w:start w:val="1"/>
      <w:numFmt w:val="lowerLetter"/>
      <w:lvlText w:val="%2."/>
      <w:lvlJc w:val="left"/>
      <w:pPr>
        <w:ind w:left="3196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982C7A3A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29E03D7"/>
    <w:multiLevelType w:val="hybridMultilevel"/>
    <w:tmpl w:val="DD70C27E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8" w15:restartNumberingAfterBreak="0">
    <w:nsid w:val="68D16DBF"/>
    <w:multiLevelType w:val="hybridMultilevel"/>
    <w:tmpl w:val="96F4A7EA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660C3E20">
      <w:start w:val="1"/>
      <w:numFmt w:val="decimal"/>
      <w:lvlText w:val="%4."/>
      <w:lvlJc w:val="left"/>
      <w:pPr>
        <w:ind w:left="928" w:hanging="360"/>
      </w:pPr>
      <w:rPr>
        <w:b/>
        <w:bCs/>
      </w:r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49" w15:restartNumberingAfterBreak="0">
    <w:nsid w:val="71163117"/>
    <w:multiLevelType w:val="hybridMultilevel"/>
    <w:tmpl w:val="38F68976"/>
    <w:lvl w:ilvl="0" w:tplc="15162B50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13A200C"/>
    <w:multiLevelType w:val="hybridMultilevel"/>
    <w:tmpl w:val="F0520D26"/>
    <w:lvl w:ilvl="0" w:tplc="9232F8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 w15:restartNumberingAfterBreak="0">
    <w:nsid w:val="74704A4E"/>
    <w:multiLevelType w:val="hybridMultilevel"/>
    <w:tmpl w:val="41FCD1F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AD05C97"/>
    <w:multiLevelType w:val="hybridMultilevel"/>
    <w:tmpl w:val="F45E406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DBF4AA9"/>
    <w:multiLevelType w:val="hybridMultilevel"/>
    <w:tmpl w:val="8A708B5A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4" w15:restartNumberingAfterBreak="0">
    <w:nsid w:val="7EA72E37"/>
    <w:multiLevelType w:val="hybridMultilevel"/>
    <w:tmpl w:val="7952DE40"/>
    <w:lvl w:ilvl="0" w:tplc="2D9AC9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6"/>
  </w:num>
  <w:num w:numId="2">
    <w:abstractNumId w:val="21"/>
  </w:num>
  <w:num w:numId="3">
    <w:abstractNumId w:val="50"/>
  </w:num>
  <w:num w:numId="4">
    <w:abstractNumId w:val="44"/>
  </w:num>
  <w:num w:numId="5">
    <w:abstractNumId w:val="40"/>
  </w:num>
  <w:num w:numId="6">
    <w:abstractNumId w:val="19"/>
  </w:num>
  <w:num w:numId="7">
    <w:abstractNumId w:val="7"/>
  </w:num>
  <w:num w:numId="8">
    <w:abstractNumId w:val="0"/>
  </w:num>
  <w:num w:numId="9">
    <w:abstractNumId w:val="34"/>
  </w:num>
  <w:num w:numId="10">
    <w:abstractNumId w:val="46"/>
  </w:num>
  <w:num w:numId="11">
    <w:abstractNumId w:val="20"/>
  </w:num>
  <w:num w:numId="12">
    <w:abstractNumId w:val="33"/>
  </w:num>
  <w:num w:numId="13">
    <w:abstractNumId w:val="52"/>
  </w:num>
  <w:num w:numId="14">
    <w:abstractNumId w:val="38"/>
  </w:num>
  <w:num w:numId="15">
    <w:abstractNumId w:val="18"/>
  </w:num>
  <w:num w:numId="16">
    <w:abstractNumId w:val="16"/>
  </w:num>
  <w:num w:numId="17">
    <w:abstractNumId w:val="25"/>
  </w:num>
  <w:num w:numId="18">
    <w:abstractNumId w:val="15"/>
  </w:num>
  <w:num w:numId="19">
    <w:abstractNumId w:val="27"/>
  </w:num>
  <w:num w:numId="20">
    <w:abstractNumId w:val="22"/>
  </w:num>
  <w:num w:numId="21">
    <w:abstractNumId w:val="9"/>
  </w:num>
  <w:num w:numId="22">
    <w:abstractNumId w:val="1"/>
  </w:num>
  <w:num w:numId="23">
    <w:abstractNumId w:val="53"/>
  </w:num>
  <w:num w:numId="24">
    <w:abstractNumId w:val="47"/>
  </w:num>
  <w:num w:numId="25">
    <w:abstractNumId w:val="11"/>
  </w:num>
  <w:num w:numId="26">
    <w:abstractNumId w:val="30"/>
  </w:num>
  <w:num w:numId="27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49"/>
  </w:num>
  <w:num w:numId="37">
    <w:abstractNumId w:val="4"/>
  </w:num>
  <w:num w:numId="38">
    <w:abstractNumId w:val="29"/>
  </w:num>
  <w:num w:numId="39">
    <w:abstractNumId w:val="26"/>
  </w:num>
  <w:num w:numId="40">
    <w:abstractNumId w:val="32"/>
  </w:num>
  <w:num w:numId="41">
    <w:abstractNumId w:val="42"/>
  </w:num>
  <w:num w:numId="42">
    <w:abstractNumId w:val="2"/>
  </w:num>
  <w:num w:numId="43">
    <w:abstractNumId w:val="10"/>
  </w:num>
  <w:num w:numId="44">
    <w:abstractNumId w:val="31"/>
  </w:num>
  <w:num w:numId="45">
    <w:abstractNumId w:val="54"/>
  </w:num>
  <w:num w:numId="46">
    <w:abstractNumId w:val="6"/>
  </w:num>
  <w:num w:numId="47">
    <w:abstractNumId w:val="13"/>
  </w:num>
  <w:num w:numId="48">
    <w:abstractNumId w:val="51"/>
  </w:num>
  <w:num w:numId="49">
    <w:abstractNumId w:val="24"/>
  </w:num>
  <w:num w:numId="50">
    <w:abstractNumId w:val="43"/>
  </w:num>
  <w:num w:numId="51">
    <w:abstractNumId w:val="35"/>
  </w:num>
  <w:num w:numId="52">
    <w:abstractNumId w:val="3"/>
  </w:num>
  <w:num w:numId="53">
    <w:abstractNumId w:val="39"/>
  </w:num>
  <w:num w:numId="54">
    <w:abstractNumId w:val="23"/>
  </w:num>
  <w:num w:numId="55">
    <w:abstractNumId w:val="28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81B5E"/>
    <w:rsid w:val="00002D3F"/>
    <w:rsid w:val="0000415D"/>
    <w:rsid w:val="000079B3"/>
    <w:rsid w:val="000079EA"/>
    <w:rsid w:val="000116EF"/>
    <w:rsid w:val="00011BD6"/>
    <w:rsid w:val="00011F0B"/>
    <w:rsid w:val="00012AEE"/>
    <w:rsid w:val="00013BD9"/>
    <w:rsid w:val="00013C8F"/>
    <w:rsid w:val="000145DF"/>
    <w:rsid w:val="00014630"/>
    <w:rsid w:val="00014D15"/>
    <w:rsid w:val="00016098"/>
    <w:rsid w:val="00016974"/>
    <w:rsid w:val="00017A18"/>
    <w:rsid w:val="0002186C"/>
    <w:rsid w:val="00021C66"/>
    <w:rsid w:val="00022C31"/>
    <w:rsid w:val="0002345E"/>
    <w:rsid w:val="000240B3"/>
    <w:rsid w:val="00024EA2"/>
    <w:rsid w:val="000250C5"/>
    <w:rsid w:val="000257F0"/>
    <w:rsid w:val="0002696A"/>
    <w:rsid w:val="00027164"/>
    <w:rsid w:val="00027363"/>
    <w:rsid w:val="00030E7D"/>
    <w:rsid w:val="0003104F"/>
    <w:rsid w:val="000343C7"/>
    <w:rsid w:val="0003489D"/>
    <w:rsid w:val="00036B1B"/>
    <w:rsid w:val="00037705"/>
    <w:rsid w:val="000404F3"/>
    <w:rsid w:val="00041D33"/>
    <w:rsid w:val="00042D7E"/>
    <w:rsid w:val="00042FB5"/>
    <w:rsid w:val="000435E8"/>
    <w:rsid w:val="00043924"/>
    <w:rsid w:val="000439ED"/>
    <w:rsid w:val="0004504B"/>
    <w:rsid w:val="00045189"/>
    <w:rsid w:val="000456E3"/>
    <w:rsid w:val="00045E63"/>
    <w:rsid w:val="00046140"/>
    <w:rsid w:val="00046E8B"/>
    <w:rsid w:val="00052375"/>
    <w:rsid w:val="000545BF"/>
    <w:rsid w:val="00055D7C"/>
    <w:rsid w:val="00056A3C"/>
    <w:rsid w:val="000607BB"/>
    <w:rsid w:val="000607BC"/>
    <w:rsid w:val="00061564"/>
    <w:rsid w:val="00062031"/>
    <w:rsid w:val="00063399"/>
    <w:rsid w:val="000635B0"/>
    <w:rsid w:val="00067A4D"/>
    <w:rsid w:val="00067F23"/>
    <w:rsid w:val="00070CD7"/>
    <w:rsid w:val="00071833"/>
    <w:rsid w:val="00071A1B"/>
    <w:rsid w:val="0007209E"/>
    <w:rsid w:val="0007211F"/>
    <w:rsid w:val="00072508"/>
    <w:rsid w:val="000743FC"/>
    <w:rsid w:val="0007445A"/>
    <w:rsid w:val="000749CF"/>
    <w:rsid w:val="000761F0"/>
    <w:rsid w:val="00076CD5"/>
    <w:rsid w:val="00081298"/>
    <w:rsid w:val="00081350"/>
    <w:rsid w:val="0008152F"/>
    <w:rsid w:val="00082331"/>
    <w:rsid w:val="000825D2"/>
    <w:rsid w:val="00082797"/>
    <w:rsid w:val="000830DC"/>
    <w:rsid w:val="00083216"/>
    <w:rsid w:val="0008482A"/>
    <w:rsid w:val="00085B64"/>
    <w:rsid w:val="00086A37"/>
    <w:rsid w:val="00086D6E"/>
    <w:rsid w:val="00087BBF"/>
    <w:rsid w:val="00087C20"/>
    <w:rsid w:val="000903C4"/>
    <w:rsid w:val="000906A1"/>
    <w:rsid w:val="000907B1"/>
    <w:rsid w:val="00090854"/>
    <w:rsid w:val="00090A7C"/>
    <w:rsid w:val="00090AF7"/>
    <w:rsid w:val="00091316"/>
    <w:rsid w:val="00091C3A"/>
    <w:rsid w:val="000925DF"/>
    <w:rsid w:val="00093C8A"/>
    <w:rsid w:val="0009442F"/>
    <w:rsid w:val="00095D9C"/>
    <w:rsid w:val="00096354"/>
    <w:rsid w:val="00097EEB"/>
    <w:rsid w:val="000A0181"/>
    <w:rsid w:val="000A0521"/>
    <w:rsid w:val="000A2736"/>
    <w:rsid w:val="000A4B5C"/>
    <w:rsid w:val="000A5E9C"/>
    <w:rsid w:val="000A6E68"/>
    <w:rsid w:val="000A7A95"/>
    <w:rsid w:val="000B05F6"/>
    <w:rsid w:val="000B20C3"/>
    <w:rsid w:val="000B2B19"/>
    <w:rsid w:val="000B2EEA"/>
    <w:rsid w:val="000B2F19"/>
    <w:rsid w:val="000B3482"/>
    <w:rsid w:val="000B3CFC"/>
    <w:rsid w:val="000B46CB"/>
    <w:rsid w:val="000B4985"/>
    <w:rsid w:val="000B753E"/>
    <w:rsid w:val="000C0122"/>
    <w:rsid w:val="000C0244"/>
    <w:rsid w:val="000C058C"/>
    <w:rsid w:val="000C073F"/>
    <w:rsid w:val="000C11D2"/>
    <w:rsid w:val="000C1228"/>
    <w:rsid w:val="000C246C"/>
    <w:rsid w:val="000C2A78"/>
    <w:rsid w:val="000C3110"/>
    <w:rsid w:val="000C3628"/>
    <w:rsid w:val="000C4753"/>
    <w:rsid w:val="000C4C61"/>
    <w:rsid w:val="000C647E"/>
    <w:rsid w:val="000C66B0"/>
    <w:rsid w:val="000C6A9C"/>
    <w:rsid w:val="000C6BA7"/>
    <w:rsid w:val="000C6F28"/>
    <w:rsid w:val="000C7E85"/>
    <w:rsid w:val="000D1D3A"/>
    <w:rsid w:val="000D2CA7"/>
    <w:rsid w:val="000D417D"/>
    <w:rsid w:val="000D4AC4"/>
    <w:rsid w:val="000D57D5"/>
    <w:rsid w:val="000D637A"/>
    <w:rsid w:val="000D6A58"/>
    <w:rsid w:val="000D6BF1"/>
    <w:rsid w:val="000D6E54"/>
    <w:rsid w:val="000E02F9"/>
    <w:rsid w:val="000E0B4B"/>
    <w:rsid w:val="000E0C2F"/>
    <w:rsid w:val="000E197B"/>
    <w:rsid w:val="000E1E60"/>
    <w:rsid w:val="000E20E8"/>
    <w:rsid w:val="000E3138"/>
    <w:rsid w:val="000E4848"/>
    <w:rsid w:val="000E54D9"/>
    <w:rsid w:val="000E72DF"/>
    <w:rsid w:val="000E7905"/>
    <w:rsid w:val="000E7CF8"/>
    <w:rsid w:val="000E7F5F"/>
    <w:rsid w:val="000F12AD"/>
    <w:rsid w:val="000F13C8"/>
    <w:rsid w:val="000F1EEE"/>
    <w:rsid w:val="000F2081"/>
    <w:rsid w:val="000F411D"/>
    <w:rsid w:val="000F43D3"/>
    <w:rsid w:val="000F4F3D"/>
    <w:rsid w:val="000F5106"/>
    <w:rsid w:val="000F5F6C"/>
    <w:rsid w:val="000F674A"/>
    <w:rsid w:val="000F7914"/>
    <w:rsid w:val="000F7F7B"/>
    <w:rsid w:val="001006F5"/>
    <w:rsid w:val="00100DB2"/>
    <w:rsid w:val="001023D6"/>
    <w:rsid w:val="00102E9E"/>
    <w:rsid w:val="0010342E"/>
    <w:rsid w:val="001039AA"/>
    <w:rsid w:val="001050FB"/>
    <w:rsid w:val="00105379"/>
    <w:rsid w:val="0010620F"/>
    <w:rsid w:val="00106D26"/>
    <w:rsid w:val="00107563"/>
    <w:rsid w:val="001101EB"/>
    <w:rsid w:val="001108E6"/>
    <w:rsid w:val="00112545"/>
    <w:rsid w:val="00112CAB"/>
    <w:rsid w:val="00112E15"/>
    <w:rsid w:val="00112F3D"/>
    <w:rsid w:val="0011418D"/>
    <w:rsid w:val="001152D3"/>
    <w:rsid w:val="00117448"/>
    <w:rsid w:val="00117B41"/>
    <w:rsid w:val="00120030"/>
    <w:rsid w:val="00122827"/>
    <w:rsid w:val="00123025"/>
    <w:rsid w:val="00124042"/>
    <w:rsid w:val="0012438E"/>
    <w:rsid w:val="001245B4"/>
    <w:rsid w:val="00125D47"/>
    <w:rsid w:val="00125E6B"/>
    <w:rsid w:val="00126782"/>
    <w:rsid w:val="00130ABA"/>
    <w:rsid w:val="00131578"/>
    <w:rsid w:val="00131648"/>
    <w:rsid w:val="00131D1C"/>
    <w:rsid w:val="00132D92"/>
    <w:rsid w:val="001356A3"/>
    <w:rsid w:val="001363E5"/>
    <w:rsid w:val="001368C8"/>
    <w:rsid w:val="001403F2"/>
    <w:rsid w:val="001407EE"/>
    <w:rsid w:val="001418EF"/>
    <w:rsid w:val="00142236"/>
    <w:rsid w:val="00142874"/>
    <w:rsid w:val="001435BF"/>
    <w:rsid w:val="00143759"/>
    <w:rsid w:val="00143841"/>
    <w:rsid w:val="001448B6"/>
    <w:rsid w:val="0014515A"/>
    <w:rsid w:val="00146593"/>
    <w:rsid w:val="001469AE"/>
    <w:rsid w:val="001479F1"/>
    <w:rsid w:val="00150F92"/>
    <w:rsid w:val="00151C52"/>
    <w:rsid w:val="0015677A"/>
    <w:rsid w:val="00160B2F"/>
    <w:rsid w:val="00161B33"/>
    <w:rsid w:val="00161F2A"/>
    <w:rsid w:val="00162274"/>
    <w:rsid w:val="001629D1"/>
    <w:rsid w:val="00162C0C"/>
    <w:rsid w:val="00163D7F"/>
    <w:rsid w:val="001645DE"/>
    <w:rsid w:val="00165691"/>
    <w:rsid w:val="001658F0"/>
    <w:rsid w:val="00166455"/>
    <w:rsid w:val="001669DF"/>
    <w:rsid w:val="0016784E"/>
    <w:rsid w:val="0017084C"/>
    <w:rsid w:val="001712BD"/>
    <w:rsid w:val="00171622"/>
    <w:rsid w:val="00171EE1"/>
    <w:rsid w:val="00173049"/>
    <w:rsid w:val="001749B2"/>
    <w:rsid w:val="00174C72"/>
    <w:rsid w:val="001752FB"/>
    <w:rsid w:val="001762AC"/>
    <w:rsid w:val="00176461"/>
    <w:rsid w:val="0017783E"/>
    <w:rsid w:val="00177F58"/>
    <w:rsid w:val="001807E7"/>
    <w:rsid w:val="00180C6B"/>
    <w:rsid w:val="00182382"/>
    <w:rsid w:val="00185596"/>
    <w:rsid w:val="00187055"/>
    <w:rsid w:val="0018771D"/>
    <w:rsid w:val="00187D25"/>
    <w:rsid w:val="0019022E"/>
    <w:rsid w:val="00191E4F"/>
    <w:rsid w:val="001923D0"/>
    <w:rsid w:val="001925F0"/>
    <w:rsid w:val="001933D0"/>
    <w:rsid w:val="0019572B"/>
    <w:rsid w:val="001968F5"/>
    <w:rsid w:val="00196D2E"/>
    <w:rsid w:val="00196EF1"/>
    <w:rsid w:val="0019717D"/>
    <w:rsid w:val="00197727"/>
    <w:rsid w:val="001A00A4"/>
    <w:rsid w:val="001A046D"/>
    <w:rsid w:val="001A0C01"/>
    <w:rsid w:val="001A17DA"/>
    <w:rsid w:val="001A25F4"/>
    <w:rsid w:val="001A2B0C"/>
    <w:rsid w:val="001A2E0D"/>
    <w:rsid w:val="001A5A6E"/>
    <w:rsid w:val="001A5AFD"/>
    <w:rsid w:val="001A6A02"/>
    <w:rsid w:val="001A6A7E"/>
    <w:rsid w:val="001A6D78"/>
    <w:rsid w:val="001A7513"/>
    <w:rsid w:val="001A75AD"/>
    <w:rsid w:val="001B10FD"/>
    <w:rsid w:val="001B2068"/>
    <w:rsid w:val="001B2B06"/>
    <w:rsid w:val="001B3439"/>
    <w:rsid w:val="001B4B7F"/>
    <w:rsid w:val="001B5412"/>
    <w:rsid w:val="001B62AA"/>
    <w:rsid w:val="001B69A4"/>
    <w:rsid w:val="001B6FF4"/>
    <w:rsid w:val="001B747A"/>
    <w:rsid w:val="001C0927"/>
    <w:rsid w:val="001C352C"/>
    <w:rsid w:val="001C5435"/>
    <w:rsid w:val="001C5655"/>
    <w:rsid w:val="001C5DC4"/>
    <w:rsid w:val="001C6119"/>
    <w:rsid w:val="001C6BFD"/>
    <w:rsid w:val="001C70D1"/>
    <w:rsid w:val="001D0029"/>
    <w:rsid w:val="001D05E1"/>
    <w:rsid w:val="001D0987"/>
    <w:rsid w:val="001D0F49"/>
    <w:rsid w:val="001D1E7B"/>
    <w:rsid w:val="001D2858"/>
    <w:rsid w:val="001D2D55"/>
    <w:rsid w:val="001D2ED8"/>
    <w:rsid w:val="001D3ED2"/>
    <w:rsid w:val="001D5B20"/>
    <w:rsid w:val="001D630D"/>
    <w:rsid w:val="001D64F0"/>
    <w:rsid w:val="001D65BC"/>
    <w:rsid w:val="001D6B0A"/>
    <w:rsid w:val="001D7047"/>
    <w:rsid w:val="001D75A4"/>
    <w:rsid w:val="001D7A46"/>
    <w:rsid w:val="001E2F6B"/>
    <w:rsid w:val="001E4476"/>
    <w:rsid w:val="001E4B7A"/>
    <w:rsid w:val="001E57C1"/>
    <w:rsid w:val="001E7664"/>
    <w:rsid w:val="001E786D"/>
    <w:rsid w:val="001E79C4"/>
    <w:rsid w:val="001E7C2A"/>
    <w:rsid w:val="001F0329"/>
    <w:rsid w:val="001F0B72"/>
    <w:rsid w:val="001F0EDE"/>
    <w:rsid w:val="001F13D0"/>
    <w:rsid w:val="001F20EC"/>
    <w:rsid w:val="001F2651"/>
    <w:rsid w:val="001F2A33"/>
    <w:rsid w:val="001F3507"/>
    <w:rsid w:val="001F4A46"/>
    <w:rsid w:val="001F4B25"/>
    <w:rsid w:val="001F5E50"/>
    <w:rsid w:val="001F6F69"/>
    <w:rsid w:val="001F752D"/>
    <w:rsid w:val="00201002"/>
    <w:rsid w:val="00201022"/>
    <w:rsid w:val="00201661"/>
    <w:rsid w:val="002054DC"/>
    <w:rsid w:val="00205BB0"/>
    <w:rsid w:val="002066AE"/>
    <w:rsid w:val="00210049"/>
    <w:rsid w:val="00210BDA"/>
    <w:rsid w:val="002119E9"/>
    <w:rsid w:val="002130A7"/>
    <w:rsid w:val="002146B6"/>
    <w:rsid w:val="00214C0D"/>
    <w:rsid w:val="00216CEB"/>
    <w:rsid w:val="00217DB5"/>
    <w:rsid w:val="002203DE"/>
    <w:rsid w:val="002218DB"/>
    <w:rsid w:val="00221F28"/>
    <w:rsid w:val="002232C8"/>
    <w:rsid w:val="00224570"/>
    <w:rsid w:val="00224BF2"/>
    <w:rsid w:val="002259D7"/>
    <w:rsid w:val="00226374"/>
    <w:rsid w:val="002264E5"/>
    <w:rsid w:val="002266D4"/>
    <w:rsid w:val="00226CF7"/>
    <w:rsid w:val="002302C4"/>
    <w:rsid w:val="002319EB"/>
    <w:rsid w:val="002328F6"/>
    <w:rsid w:val="00234109"/>
    <w:rsid w:val="0023423D"/>
    <w:rsid w:val="00234DB9"/>
    <w:rsid w:val="00236B54"/>
    <w:rsid w:val="00236D54"/>
    <w:rsid w:val="002377DF"/>
    <w:rsid w:val="0023797F"/>
    <w:rsid w:val="00237DEA"/>
    <w:rsid w:val="00241944"/>
    <w:rsid w:val="00243B2C"/>
    <w:rsid w:val="00243EA0"/>
    <w:rsid w:val="0024655F"/>
    <w:rsid w:val="00246785"/>
    <w:rsid w:val="002479BC"/>
    <w:rsid w:val="00251E0D"/>
    <w:rsid w:val="00252BCC"/>
    <w:rsid w:val="00253BE0"/>
    <w:rsid w:val="00253D7E"/>
    <w:rsid w:val="00254C20"/>
    <w:rsid w:val="002557B0"/>
    <w:rsid w:val="00255A88"/>
    <w:rsid w:val="00260CFE"/>
    <w:rsid w:val="00262440"/>
    <w:rsid w:val="00262937"/>
    <w:rsid w:val="00263ADB"/>
    <w:rsid w:val="00263F8E"/>
    <w:rsid w:val="0026468E"/>
    <w:rsid w:val="00266F7B"/>
    <w:rsid w:val="00267879"/>
    <w:rsid w:val="0027087C"/>
    <w:rsid w:val="00270BDC"/>
    <w:rsid w:val="00271344"/>
    <w:rsid w:val="002722C8"/>
    <w:rsid w:val="00272A33"/>
    <w:rsid w:val="00273A2A"/>
    <w:rsid w:val="00274693"/>
    <w:rsid w:val="002747F1"/>
    <w:rsid w:val="002749E9"/>
    <w:rsid w:val="00274BF8"/>
    <w:rsid w:val="00275C83"/>
    <w:rsid w:val="0027730F"/>
    <w:rsid w:val="00277950"/>
    <w:rsid w:val="002803D7"/>
    <w:rsid w:val="00281E01"/>
    <w:rsid w:val="00282110"/>
    <w:rsid w:val="002824CF"/>
    <w:rsid w:val="00282721"/>
    <w:rsid w:val="002831A7"/>
    <w:rsid w:val="00283333"/>
    <w:rsid w:val="0028485C"/>
    <w:rsid w:val="00284F8B"/>
    <w:rsid w:val="002864C5"/>
    <w:rsid w:val="0029389D"/>
    <w:rsid w:val="00293BED"/>
    <w:rsid w:val="00294220"/>
    <w:rsid w:val="002947BB"/>
    <w:rsid w:val="002950AB"/>
    <w:rsid w:val="0029515C"/>
    <w:rsid w:val="0029557E"/>
    <w:rsid w:val="00295EDF"/>
    <w:rsid w:val="00296701"/>
    <w:rsid w:val="002969E7"/>
    <w:rsid w:val="002A69A2"/>
    <w:rsid w:val="002A7E9C"/>
    <w:rsid w:val="002B06BE"/>
    <w:rsid w:val="002B1ED8"/>
    <w:rsid w:val="002B3A4D"/>
    <w:rsid w:val="002B437D"/>
    <w:rsid w:val="002B5298"/>
    <w:rsid w:val="002B5477"/>
    <w:rsid w:val="002B566A"/>
    <w:rsid w:val="002B6844"/>
    <w:rsid w:val="002B6912"/>
    <w:rsid w:val="002C158C"/>
    <w:rsid w:val="002C2A3B"/>
    <w:rsid w:val="002C2B07"/>
    <w:rsid w:val="002C503D"/>
    <w:rsid w:val="002C6EA9"/>
    <w:rsid w:val="002C7686"/>
    <w:rsid w:val="002C7DD2"/>
    <w:rsid w:val="002D0822"/>
    <w:rsid w:val="002D0E76"/>
    <w:rsid w:val="002D1586"/>
    <w:rsid w:val="002D1795"/>
    <w:rsid w:val="002D3E5C"/>
    <w:rsid w:val="002D4415"/>
    <w:rsid w:val="002D46D7"/>
    <w:rsid w:val="002D48F2"/>
    <w:rsid w:val="002D5557"/>
    <w:rsid w:val="002D6800"/>
    <w:rsid w:val="002D6C3F"/>
    <w:rsid w:val="002D7B15"/>
    <w:rsid w:val="002E09B9"/>
    <w:rsid w:val="002E1D9E"/>
    <w:rsid w:val="002E29C0"/>
    <w:rsid w:val="002E2BCC"/>
    <w:rsid w:val="002E2F15"/>
    <w:rsid w:val="002E2F34"/>
    <w:rsid w:val="002E3662"/>
    <w:rsid w:val="002E4128"/>
    <w:rsid w:val="002E4C68"/>
    <w:rsid w:val="002E4F63"/>
    <w:rsid w:val="002E583A"/>
    <w:rsid w:val="002E738B"/>
    <w:rsid w:val="002F07BD"/>
    <w:rsid w:val="002F10FD"/>
    <w:rsid w:val="002F21BF"/>
    <w:rsid w:val="002F2E47"/>
    <w:rsid w:val="002F2EF5"/>
    <w:rsid w:val="002F3175"/>
    <w:rsid w:val="002F4195"/>
    <w:rsid w:val="002F4591"/>
    <w:rsid w:val="002F7023"/>
    <w:rsid w:val="00300EF2"/>
    <w:rsid w:val="00301061"/>
    <w:rsid w:val="00304818"/>
    <w:rsid w:val="00305D94"/>
    <w:rsid w:val="00306C5A"/>
    <w:rsid w:val="0030721A"/>
    <w:rsid w:val="00307969"/>
    <w:rsid w:val="00310103"/>
    <w:rsid w:val="00310A99"/>
    <w:rsid w:val="00310E51"/>
    <w:rsid w:val="00310EE7"/>
    <w:rsid w:val="0031180A"/>
    <w:rsid w:val="0031262E"/>
    <w:rsid w:val="00314970"/>
    <w:rsid w:val="00314B52"/>
    <w:rsid w:val="003169C7"/>
    <w:rsid w:val="00320291"/>
    <w:rsid w:val="00320B13"/>
    <w:rsid w:val="00322DBC"/>
    <w:rsid w:val="00323DDF"/>
    <w:rsid w:val="00323DFA"/>
    <w:rsid w:val="0032433A"/>
    <w:rsid w:val="00324E91"/>
    <w:rsid w:val="00325415"/>
    <w:rsid w:val="00325CC3"/>
    <w:rsid w:val="0032634F"/>
    <w:rsid w:val="0032745B"/>
    <w:rsid w:val="003279C3"/>
    <w:rsid w:val="00327D5F"/>
    <w:rsid w:val="00331D80"/>
    <w:rsid w:val="00334FF5"/>
    <w:rsid w:val="00335AD7"/>
    <w:rsid w:val="00335D39"/>
    <w:rsid w:val="00336794"/>
    <w:rsid w:val="00336A49"/>
    <w:rsid w:val="00337BF5"/>
    <w:rsid w:val="00340536"/>
    <w:rsid w:val="0034101B"/>
    <w:rsid w:val="0034171E"/>
    <w:rsid w:val="00344B6A"/>
    <w:rsid w:val="00345DBC"/>
    <w:rsid w:val="00347688"/>
    <w:rsid w:val="00347E60"/>
    <w:rsid w:val="00351F27"/>
    <w:rsid w:val="003531FA"/>
    <w:rsid w:val="003539EF"/>
    <w:rsid w:val="00353F70"/>
    <w:rsid w:val="0035405E"/>
    <w:rsid w:val="003544BE"/>
    <w:rsid w:val="0035564A"/>
    <w:rsid w:val="00355772"/>
    <w:rsid w:val="00355ABD"/>
    <w:rsid w:val="00355C72"/>
    <w:rsid w:val="00361B41"/>
    <w:rsid w:val="0036262E"/>
    <w:rsid w:val="00362661"/>
    <w:rsid w:val="00362825"/>
    <w:rsid w:val="00362830"/>
    <w:rsid w:val="0036440F"/>
    <w:rsid w:val="00365449"/>
    <w:rsid w:val="00366009"/>
    <w:rsid w:val="00367BDA"/>
    <w:rsid w:val="0037107F"/>
    <w:rsid w:val="00371098"/>
    <w:rsid w:val="003728CB"/>
    <w:rsid w:val="00373ED0"/>
    <w:rsid w:val="003745C9"/>
    <w:rsid w:val="00374D17"/>
    <w:rsid w:val="00375469"/>
    <w:rsid w:val="00377522"/>
    <w:rsid w:val="00380CDA"/>
    <w:rsid w:val="00381944"/>
    <w:rsid w:val="003819C3"/>
    <w:rsid w:val="00381B5E"/>
    <w:rsid w:val="00382947"/>
    <w:rsid w:val="00382C42"/>
    <w:rsid w:val="00383D37"/>
    <w:rsid w:val="0038647C"/>
    <w:rsid w:val="003869E4"/>
    <w:rsid w:val="0038769C"/>
    <w:rsid w:val="00393E7E"/>
    <w:rsid w:val="003957A8"/>
    <w:rsid w:val="00397368"/>
    <w:rsid w:val="003A26B5"/>
    <w:rsid w:val="003A28D5"/>
    <w:rsid w:val="003A3A76"/>
    <w:rsid w:val="003A4834"/>
    <w:rsid w:val="003A7F74"/>
    <w:rsid w:val="003B04B8"/>
    <w:rsid w:val="003B0D21"/>
    <w:rsid w:val="003B1692"/>
    <w:rsid w:val="003B1983"/>
    <w:rsid w:val="003B1D48"/>
    <w:rsid w:val="003B2E8D"/>
    <w:rsid w:val="003B34DA"/>
    <w:rsid w:val="003B3EC7"/>
    <w:rsid w:val="003B3FE7"/>
    <w:rsid w:val="003B59CA"/>
    <w:rsid w:val="003B5D07"/>
    <w:rsid w:val="003B7B13"/>
    <w:rsid w:val="003C0875"/>
    <w:rsid w:val="003C1441"/>
    <w:rsid w:val="003C2DB1"/>
    <w:rsid w:val="003C3B05"/>
    <w:rsid w:val="003C40F3"/>
    <w:rsid w:val="003C4DD1"/>
    <w:rsid w:val="003C59F5"/>
    <w:rsid w:val="003C5C5C"/>
    <w:rsid w:val="003C6AFF"/>
    <w:rsid w:val="003C6EE1"/>
    <w:rsid w:val="003C7048"/>
    <w:rsid w:val="003C7FBE"/>
    <w:rsid w:val="003D0A5A"/>
    <w:rsid w:val="003D0C70"/>
    <w:rsid w:val="003D1AED"/>
    <w:rsid w:val="003D1F37"/>
    <w:rsid w:val="003D1FEF"/>
    <w:rsid w:val="003D452E"/>
    <w:rsid w:val="003D4B96"/>
    <w:rsid w:val="003D5D08"/>
    <w:rsid w:val="003D677D"/>
    <w:rsid w:val="003D7D27"/>
    <w:rsid w:val="003D7FA3"/>
    <w:rsid w:val="003E0F6B"/>
    <w:rsid w:val="003E1E65"/>
    <w:rsid w:val="003E3BCF"/>
    <w:rsid w:val="003E448A"/>
    <w:rsid w:val="003E5269"/>
    <w:rsid w:val="003E6174"/>
    <w:rsid w:val="003E7229"/>
    <w:rsid w:val="003F15C7"/>
    <w:rsid w:val="003F311D"/>
    <w:rsid w:val="003F32AE"/>
    <w:rsid w:val="003F39E9"/>
    <w:rsid w:val="003F3F5B"/>
    <w:rsid w:val="003F42F8"/>
    <w:rsid w:val="003F4AB3"/>
    <w:rsid w:val="003F4EE3"/>
    <w:rsid w:val="003F54B2"/>
    <w:rsid w:val="003F5F22"/>
    <w:rsid w:val="003F60DE"/>
    <w:rsid w:val="003F6F5B"/>
    <w:rsid w:val="003F74FB"/>
    <w:rsid w:val="003F7925"/>
    <w:rsid w:val="003F7CBE"/>
    <w:rsid w:val="004001CE"/>
    <w:rsid w:val="004007A7"/>
    <w:rsid w:val="004011AD"/>
    <w:rsid w:val="004012ED"/>
    <w:rsid w:val="00402795"/>
    <w:rsid w:val="0040349E"/>
    <w:rsid w:val="0040370C"/>
    <w:rsid w:val="00403C55"/>
    <w:rsid w:val="00404412"/>
    <w:rsid w:val="00405038"/>
    <w:rsid w:val="00405BB8"/>
    <w:rsid w:val="00406257"/>
    <w:rsid w:val="004073B7"/>
    <w:rsid w:val="0041050D"/>
    <w:rsid w:val="00410628"/>
    <w:rsid w:val="004119EC"/>
    <w:rsid w:val="00413018"/>
    <w:rsid w:val="00413835"/>
    <w:rsid w:val="00413AE1"/>
    <w:rsid w:val="00414513"/>
    <w:rsid w:val="004145BB"/>
    <w:rsid w:val="00415198"/>
    <w:rsid w:val="00416EEC"/>
    <w:rsid w:val="0042002F"/>
    <w:rsid w:val="00420618"/>
    <w:rsid w:val="00421065"/>
    <w:rsid w:val="004214CD"/>
    <w:rsid w:val="004216A8"/>
    <w:rsid w:val="00422439"/>
    <w:rsid w:val="00423D6B"/>
    <w:rsid w:val="00424E43"/>
    <w:rsid w:val="00424F8B"/>
    <w:rsid w:val="0042760A"/>
    <w:rsid w:val="00427A66"/>
    <w:rsid w:val="00432F10"/>
    <w:rsid w:val="00432FE3"/>
    <w:rsid w:val="00434232"/>
    <w:rsid w:val="00436233"/>
    <w:rsid w:val="00437531"/>
    <w:rsid w:val="0044044A"/>
    <w:rsid w:val="00440820"/>
    <w:rsid w:val="00440A1E"/>
    <w:rsid w:val="00441816"/>
    <w:rsid w:val="00442DB0"/>
    <w:rsid w:val="0044321C"/>
    <w:rsid w:val="00445768"/>
    <w:rsid w:val="00446289"/>
    <w:rsid w:val="004467FB"/>
    <w:rsid w:val="00447CB2"/>
    <w:rsid w:val="00450A1E"/>
    <w:rsid w:val="00450A46"/>
    <w:rsid w:val="00451046"/>
    <w:rsid w:val="00452292"/>
    <w:rsid w:val="00452392"/>
    <w:rsid w:val="004528CD"/>
    <w:rsid w:val="004547D6"/>
    <w:rsid w:val="00454B2E"/>
    <w:rsid w:val="004562C0"/>
    <w:rsid w:val="00456813"/>
    <w:rsid w:val="0045750A"/>
    <w:rsid w:val="0045799D"/>
    <w:rsid w:val="00460938"/>
    <w:rsid w:val="00460BD3"/>
    <w:rsid w:val="004621E2"/>
    <w:rsid w:val="0046283F"/>
    <w:rsid w:val="004637D9"/>
    <w:rsid w:val="00464ECE"/>
    <w:rsid w:val="00465334"/>
    <w:rsid w:val="0046625F"/>
    <w:rsid w:val="00466BB4"/>
    <w:rsid w:val="00466C38"/>
    <w:rsid w:val="004676D4"/>
    <w:rsid w:val="00467AFB"/>
    <w:rsid w:val="00467E3C"/>
    <w:rsid w:val="00470430"/>
    <w:rsid w:val="0047230B"/>
    <w:rsid w:val="00472943"/>
    <w:rsid w:val="00472FC1"/>
    <w:rsid w:val="00473A79"/>
    <w:rsid w:val="004753A8"/>
    <w:rsid w:val="00475CCC"/>
    <w:rsid w:val="0047744E"/>
    <w:rsid w:val="00481DC3"/>
    <w:rsid w:val="00481DCF"/>
    <w:rsid w:val="00482712"/>
    <w:rsid w:val="00482E39"/>
    <w:rsid w:val="00484608"/>
    <w:rsid w:val="0048470D"/>
    <w:rsid w:val="00484B8B"/>
    <w:rsid w:val="00484BF6"/>
    <w:rsid w:val="004851E4"/>
    <w:rsid w:val="0048555E"/>
    <w:rsid w:val="004855A9"/>
    <w:rsid w:val="00485AEE"/>
    <w:rsid w:val="004867B1"/>
    <w:rsid w:val="00486B5B"/>
    <w:rsid w:val="00486B7F"/>
    <w:rsid w:val="00487F8E"/>
    <w:rsid w:val="004900B4"/>
    <w:rsid w:val="00490BF7"/>
    <w:rsid w:val="004925CE"/>
    <w:rsid w:val="004934E2"/>
    <w:rsid w:val="00493685"/>
    <w:rsid w:val="00493FEC"/>
    <w:rsid w:val="00496370"/>
    <w:rsid w:val="0049701E"/>
    <w:rsid w:val="004974DD"/>
    <w:rsid w:val="00497C03"/>
    <w:rsid w:val="004A0091"/>
    <w:rsid w:val="004A22C4"/>
    <w:rsid w:val="004A2979"/>
    <w:rsid w:val="004A3259"/>
    <w:rsid w:val="004A7065"/>
    <w:rsid w:val="004B0ED7"/>
    <w:rsid w:val="004B212B"/>
    <w:rsid w:val="004B4B79"/>
    <w:rsid w:val="004B769F"/>
    <w:rsid w:val="004B7828"/>
    <w:rsid w:val="004B7DA6"/>
    <w:rsid w:val="004C0710"/>
    <w:rsid w:val="004C0D63"/>
    <w:rsid w:val="004C1C31"/>
    <w:rsid w:val="004C2422"/>
    <w:rsid w:val="004C2B5D"/>
    <w:rsid w:val="004C2DCB"/>
    <w:rsid w:val="004C41D9"/>
    <w:rsid w:val="004C5A94"/>
    <w:rsid w:val="004C5CCB"/>
    <w:rsid w:val="004C5ED5"/>
    <w:rsid w:val="004C755C"/>
    <w:rsid w:val="004C78B2"/>
    <w:rsid w:val="004C7E00"/>
    <w:rsid w:val="004C7E99"/>
    <w:rsid w:val="004D0735"/>
    <w:rsid w:val="004D0D1E"/>
    <w:rsid w:val="004D1017"/>
    <w:rsid w:val="004D11AC"/>
    <w:rsid w:val="004D16EA"/>
    <w:rsid w:val="004D2115"/>
    <w:rsid w:val="004D384C"/>
    <w:rsid w:val="004D3E99"/>
    <w:rsid w:val="004D3F70"/>
    <w:rsid w:val="004D46F0"/>
    <w:rsid w:val="004D586F"/>
    <w:rsid w:val="004D732F"/>
    <w:rsid w:val="004D759A"/>
    <w:rsid w:val="004D75D6"/>
    <w:rsid w:val="004E047E"/>
    <w:rsid w:val="004E04CD"/>
    <w:rsid w:val="004E0F70"/>
    <w:rsid w:val="004E22BC"/>
    <w:rsid w:val="004E3931"/>
    <w:rsid w:val="004E3E2B"/>
    <w:rsid w:val="004E569C"/>
    <w:rsid w:val="004E5EDA"/>
    <w:rsid w:val="004E6574"/>
    <w:rsid w:val="004E6E15"/>
    <w:rsid w:val="004E6F48"/>
    <w:rsid w:val="004E7A08"/>
    <w:rsid w:val="004F1518"/>
    <w:rsid w:val="004F24DC"/>
    <w:rsid w:val="004F2816"/>
    <w:rsid w:val="004F31FE"/>
    <w:rsid w:val="004F3780"/>
    <w:rsid w:val="004F603D"/>
    <w:rsid w:val="004F719E"/>
    <w:rsid w:val="004F788D"/>
    <w:rsid w:val="004F791C"/>
    <w:rsid w:val="0050014C"/>
    <w:rsid w:val="00501103"/>
    <w:rsid w:val="00501104"/>
    <w:rsid w:val="00502994"/>
    <w:rsid w:val="00502EC4"/>
    <w:rsid w:val="005049B9"/>
    <w:rsid w:val="00505D25"/>
    <w:rsid w:val="005062DB"/>
    <w:rsid w:val="00506F51"/>
    <w:rsid w:val="0050713F"/>
    <w:rsid w:val="00507B65"/>
    <w:rsid w:val="0051089A"/>
    <w:rsid w:val="00510C61"/>
    <w:rsid w:val="0051138D"/>
    <w:rsid w:val="00512828"/>
    <w:rsid w:val="00513514"/>
    <w:rsid w:val="00513A73"/>
    <w:rsid w:val="00514AFE"/>
    <w:rsid w:val="00516A09"/>
    <w:rsid w:val="00517531"/>
    <w:rsid w:val="00517B9D"/>
    <w:rsid w:val="00517CF1"/>
    <w:rsid w:val="00523DED"/>
    <w:rsid w:val="005249A1"/>
    <w:rsid w:val="00525CF8"/>
    <w:rsid w:val="00526A63"/>
    <w:rsid w:val="00527476"/>
    <w:rsid w:val="00527BAD"/>
    <w:rsid w:val="005312B0"/>
    <w:rsid w:val="00534B5F"/>
    <w:rsid w:val="00534E39"/>
    <w:rsid w:val="00536D26"/>
    <w:rsid w:val="00537492"/>
    <w:rsid w:val="005413CB"/>
    <w:rsid w:val="00541876"/>
    <w:rsid w:val="005419AF"/>
    <w:rsid w:val="00541E00"/>
    <w:rsid w:val="00542C15"/>
    <w:rsid w:val="00544854"/>
    <w:rsid w:val="00544C5A"/>
    <w:rsid w:val="0054530C"/>
    <w:rsid w:val="00545E0B"/>
    <w:rsid w:val="0054602D"/>
    <w:rsid w:val="00546A1A"/>
    <w:rsid w:val="005478C8"/>
    <w:rsid w:val="00547CBA"/>
    <w:rsid w:val="00547EDF"/>
    <w:rsid w:val="00552F12"/>
    <w:rsid w:val="00553238"/>
    <w:rsid w:val="0055336D"/>
    <w:rsid w:val="00553EC6"/>
    <w:rsid w:val="0055405D"/>
    <w:rsid w:val="0055416B"/>
    <w:rsid w:val="0055418F"/>
    <w:rsid w:val="00554FF8"/>
    <w:rsid w:val="005552D9"/>
    <w:rsid w:val="00556255"/>
    <w:rsid w:val="00560BAA"/>
    <w:rsid w:val="00563902"/>
    <w:rsid w:val="00563B6F"/>
    <w:rsid w:val="005640DF"/>
    <w:rsid w:val="00564D17"/>
    <w:rsid w:val="00565295"/>
    <w:rsid w:val="005655D9"/>
    <w:rsid w:val="00565DC0"/>
    <w:rsid w:val="00566A93"/>
    <w:rsid w:val="0056748C"/>
    <w:rsid w:val="00567B7A"/>
    <w:rsid w:val="0057270B"/>
    <w:rsid w:val="005728AE"/>
    <w:rsid w:val="00573A0C"/>
    <w:rsid w:val="005748C4"/>
    <w:rsid w:val="00574A5D"/>
    <w:rsid w:val="005756FC"/>
    <w:rsid w:val="00575C83"/>
    <w:rsid w:val="0057610C"/>
    <w:rsid w:val="00577DAC"/>
    <w:rsid w:val="00580180"/>
    <w:rsid w:val="005814B4"/>
    <w:rsid w:val="00581ECA"/>
    <w:rsid w:val="005829FA"/>
    <w:rsid w:val="00582BC5"/>
    <w:rsid w:val="005836C0"/>
    <w:rsid w:val="0058423D"/>
    <w:rsid w:val="005844A1"/>
    <w:rsid w:val="005847DE"/>
    <w:rsid w:val="00587F52"/>
    <w:rsid w:val="00590B9E"/>
    <w:rsid w:val="005934D4"/>
    <w:rsid w:val="00594197"/>
    <w:rsid w:val="00595456"/>
    <w:rsid w:val="005958DC"/>
    <w:rsid w:val="00596CC2"/>
    <w:rsid w:val="0059775D"/>
    <w:rsid w:val="005979FF"/>
    <w:rsid w:val="005A20D3"/>
    <w:rsid w:val="005A21F0"/>
    <w:rsid w:val="005A344F"/>
    <w:rsid w:val="005A3B1C"/>
    <w:rsid w:val="005A444A"/>
    <w:rsid w:val="005A4EEA"/>
    <w:rsid w:val="005A57E7"/>
    <w:rsid w:val="005A5951"/>
    <w:rsid w:val="005A5E34"/>
    <w:rsid w:val="005A6768"/>
    <w:rsid w:val="005A6FA4"/>
    <w:rsid w:val="005B0746"/>
    <w:rsid w:val="005B1F90"/>
    <w:rsid w:val="005B2D94"/>
    <w:rsid w:val="005B3876"/>
    <w:rsid w:val="005B49B2"/>
    <w:rsid w:val="005B609A"/>
    <w:rsid w:val="005B646C"/>
    <w:rsid w:val="005B70F9"/>
    <w:rsid w:val="005C06CF"/>
    <w:rsid w:val="005C0E21"/>
    <w:rsid w:val="005C12F5"/>
    <w:rsid w:val="005C143F"/>
    <w:rsid w:val="005C1CE9"/>
    <w:rsid w:val="005C28BF"/>
    <w:rsid w:val="005C64F3"/>
    <w:rsid w:val="005C7879"/>
    <w:rsid w:val="005D128C"/>
    <w:rsid w:val="005D2D1F"/>
    <w:rsid w:val="005D311C"/>
    <w:rsid w:val="005D32A8"/>
    <w:rsid w:val="005D34D9"/>
    <w:rsid w:val="005D35E8"/>
    <w:rsid w:val="005D42F1"/>
    <w:rsid w:val="005D488D"/>
    <w:rsid w:val="005D7569"/>
    <w:rsid w:val="005E0058"/>
    <w:rsid w:val="005E0D49"/>
    <w:rsid w:val="005E20EA"/>
    <w:rsid w:val="005E2443"/>
    <w:rsid w:val="005E2A0B"/>
    <w:rsid w:val="005E35D9"/>
    <w:rsid w:val="005E484F"/>
    <w:rsid w:val="005E5462"/>
    <w:rsid w:val="005E67FA"/>
    <w:rsid w:val="005F0B49"/>
    <w:rsid w:val="005F1378"/>
    <w:rsid w:val="005F1E7B"/>
    <w:rsid w:val="005F3415"/>
    <w:rsid w:val="005F3F74"/>
    <w:rsid w:val="005F4E13"/>
    <w:rsid w:val="005F505B"/>
    <w:rsid w:val="005F5215"/>
    <w:rsid w:val="005F5728"/>
    <w:rsid w:val="005F65FD"/>
    <w:rsid w:val="0060082D"/>
    <w:rsid w:val="006018C1"/>
    <w:rsid w:val="00601DF7"/>
    <w:rsid w:val="00602B71"/>
    <w:rsid w:val="00604508"/>
    <w:rsid w:val="00604BCD"/>
    <w:rsid w:val="00604FFF"/>
    <w:rsid w:val="0060594E"/>
    <w:rsid w:val="00605969"/>
    <w:rsid w:val="00606188"/>
    <w:rsid w:val="006061AE"/>
    <w:rsid w:val="006072F1"/>
    <w:rsid w:val="00607823"/>
    <w:rsid w:val="00607B5D"/>
    <w:rsid w:val="0061026B"/>
    <w:rsid w:val="0061103E"/>
    <w:rsid w:val="006113B8"/>
    <w:rsid w:val="0061226F"/>
    <w:rsid w:val="00612AEE"/>
    <w:rsid w:val="00612B3F"/>
    <w:rsid w:val="006133F8"/>
    <w:rsid w:val="0061357D"/>
    <w:rsid w:val="0061425D"/>
    <w:rsid w:val="00614F29"/>
    <w:rsid w:val="00614F83"/>
    <w:rsid w:val="00615181"/>
    <w:rsid w:val="0061556D"/>
    <w:rsid w:val="00615801"/>
    <w:rsid w:val="00615882"/>
    <w:rsid w:val="00615CD9"/>
    <w:rsid w:val="006164B1"/>
    <w:rsid w:val="00616C06"/>
    <w:rsid w:val="00617811"/>
    <w:rsid w:val="00617E3E"/>
    <w:rsid w:val="00620072"/>
    <w:rsid w:val="006215D3"/>
    <w:rsid w:val="006216FD"/>
    <w:rsid w:val="0062293C"/>
    <w:rsid w:val="00622B36"/>
    <w:rsid w:val="0062331F"/>
    <w:rsid w:val="00623539"/>
    <w:rsid w:val="00623A9E"/>
    <w:rsid w:val="00624B28"/>
    <w:rsid w:val="00625249"/>
    <w:rsid w:val="00626D6E"/>
    <w:rsid w:val="006272DA"/>
    <w:rsid w:val="00631088"/>
    <w:rsid w:val="0063109F"/>
    <w:rsid w:val="0063286C"/>
    <w:rsid w:val="00634770"/>
    <w:rsid w:val="00636E3F"/>
    <w:rsid w:val="00636E71"/>
    <w:rsid w:val="00637397"/>
    <w:rsid w:val="00641BB3"/>
    <w:rsid w:val="00642FBF"/>
    <w:rsid w:val="00643361"/>
    <w:rsid w:val="0064631A"/>
    <w:rsid w:val="006475BF"/>
    <w:rsid w:val="00651C3F"/>
    <w:rsid w:val="00652706"/>
    <w:rsid w:val="00654048"/>
    <w:rsid w:val="006562C2"/>
    <w:rsid w:val="0065721F"/>
    <w:rsid w:val="00657CC4"/>
    <w:rsid w:val="00657E12"/>
    <w:rsid w:val="00660244"/>
    <w:rsid w:val="006602C8"/>
    <w:rsid w:val="00660F3E"/>
    <w:rsid w:val="00661707"/>
    <w:rsid w:val="006622B3"/>
    <w:rsid w:val="006625ED"/>
    <w:rsid w:val="006628A9"/>
    <w:rsid w:val="00665008"/>
    <w:rsid w:val="0066542F"/>
    <w:rsid w:val="006658EB"/>
    <w:rsid w:val="00665D9F"/>
    <w:rsid w:val="00667495"/>
    <w:rsid w:val="0067052C"/>
    <w:rsid w:val="0067190F"/>
    <w:rsid w:val="00673C18"/>
    <w:rsid w:val="0067441C"/>
    <w:rsid w:val="006759F7"/>
    <w:rsid w:val="0067684D"/>
    <w:rsid w:val="00676E63"/>
    <w:rsid w:val="0067726A"/>
    <w:rsid w:val="00681056"/>
    <w:rsid w:val="00683E4C"/>
    <w:rsid w:val="00684CFC"/>
    <w:rsid w:val="006865FE"/>
    <w:rsid w:val="00686B5E"/>
    <w:rsid w:val="006871F3"/>
    <w:rsid w:val="006876EE"/>
    <w:rsid w:val="0068784B"/>
    <w:rsid w:val="00687EA7"/>
    <w:rsid w:val="0069418D"/>
    <w:rsid w:val="00694CCE"/>
    <w:rsid w:val="0069501C"/>
    <w:rsid w:val="0069590F"/>
    <w:rsid w:val="0069669A"/>
    <w:rsid w:val="00697419"/>
    <w:rsid w:val="00697BE4"/>
    <w:rsid w:val="006A041C"/>
    <w:rsid w:val="006A0A87"/>
    <w:rsid w:val="006A26C5"/>
    <w:rsid w:val="006A3974"/>
    <w:rsid w:val="006A4F17"/>
    <w:rsid w:val="006A66A7"/>
    <w:rsid w:val="006A6C54"/>
    <w:rsid w:val="006A706F"/>
    <w:rsid w:val="006A71BB"/>
    <w:rsid w:val="006A7667"/>
    <w:rsid w:val="006A7F70"/>
    <w:rsid w:val="006B3036"/>
    <w:rsid w:val="006B3CA6"/>
    <w:rsid w:val="006B45A4"/>
    <w:rsid w:val="006B482A"/>
    <w:rsid w:val="006B58DD"/>
    <w:rsid w:val="006B7146"/>
    <w:rsid w:val="006B7748"/>
    <w:rsid w:val="006B7811"/>
    <w:rsid w:val="006B7AF3"/>
    <w:rsid w:val="006B7C4A"/>
    <w:rsid w:val="006C02D9"/>
    <w:rsid w:val="006C1198"/>
    <w:rsid w:val="006C1C50"/>
    <w:rsid w:val="006C3ECD"/>
    <w:rsid w:val="006C45F2"/>
    <w:rsid w:val="006C5AFE"/>
    <w:rsid w:val="006C7394"/>
    <w:rsid w:val="006D02A5"/>
    <w:rsid w:val="006D069A"/>
    <w:rsid w:val="006D113C"/>
    <w:rsid w:val="006D177C"/>
    <w:rsid w:val="006D19C3"/>
    <w:rsid w:val="006D4C94"/>
    <w:rsid w:val="006D5176"/>
    <w:rsid w:val="006D5CB5"/>
    <w:rsid w:val="006D70A2"/>
    <w:rsid w:val="006D7F2D"/>
    <w:rsid w:val="006D7F59"/>
    <w:rsid w:val="006E27DB"/>
    <w:rsid w:val="006E2BDB"/>
    <w:rsid w:val="006E4015"/>
    <w:rsid w:val="006E4283"/>
    <w:rsid w:val="006E4895"/>
    <w:rsid w:val="006E6321"/>
    <w:rsid w:val="006E6377"/>
    <w:rsid w:val="006E670A"/>
    <w:rsid w:val="006E740D"/>
    <w:rsid w:val="006E7AB0"/>
    <w:rsid w:val="006F06E0"/>
    <w:rsid w:val="006F4F81"/>
    <w:rsid w:val="006F6CDD"/>
    <w:rsid w:val="00700AE4"/>
    <w:rsid w:val="0070106A"/>
    <w:rsid w:val="00701B4F"/>
    <w:rsid w:val="00701D6B"/>
    <w:rsid w:val="00702370"/>
    <w:rsid w:val="00703F7F"/>
    <w:rsid w:val="00705572"/>
    <w:rsid w:val="0070709F"/>
    <w:rsid w:val="00707A49"/>
    <w:rsid w:val="007108A9"/>
    <w:rsid w:val="007109A5"/>
    <w:rsid w:val="0071253B"/>
    <w:rsid w:val="00713EFB"/>
    <w:rsid w:val="00714F20"/>
    <w:rsid w:val="00715E86"/>
    <w:rsid w:val="007174C6"/>
    <w:rsid w:val="007176FB"/>
    <w:rsid w:val="00720553"/>
    <w:rsid w:val="00720A78"/>
    <w:rsid w:val="00723465"/>
    <w:rsid w:val="00723BBC"/>
    <w:rsid w:val="00724ED2"/>
    <w:rsid w:val="007254D7"/>
    <w:rsid w:val="00725B51"/>
    <w:rsid w:val="00727792"/>
    <w:rsid w:val="007277F2"/>
    <w:rsid w:val="007301EC"/>
    <w:rsid w:val="007311DE"/>
    <w:rsid w:val="007320E5"/>
    <w:rsid w:val="00733A59"/>
    <w:rsid w:val="00733D27"/>
    <w:rsid w:val="00734ED4"/>
    <w:rsid w:val="00735183"/>
    <w:rsid w:val="00737361"/>
    <w:rsid w:val="0074083E"/>
    <w:rsid w:val="0074239F"/>
    <w:rsid w:val="00742FB0"/>
    <w:rsid w:val="00744951"/>
    <w:rsid w:val="00746DBD"/>
    <w:rsid w:val="00747F7E"/>
    <w:rsid w:val="007508FC"/>
    <w:rsid w:val="00750F3E"/>
    <w:rsid w:val="007512D2"/>
    <w:rsid w:val="007518BE"/>
    <w:rsid w:val="00752323"/>
    <w:rsid w:val="00753916"/>
    <w:rsid w:val="00753C70"/>
    <w:rsid w:val="00754CAB"/>
    <w:rsid w:val="00760A87"/>
    <w:rsid w:val="0076170B"/>
    <w:rsid w:val="00763314"/>
    <w:rsid w:val="0076366E"/>
    <w:rsid w:val="00765419"/>
    <w:rsid w:val="0076557A"/>
    <w:rsid w:val="007657BD"/>
    <w:rsid w:val="0076744D"/>
    <w:rsid w:val="00767675"/>
    <w:rsid w:val="00770661"/>
    <w:rsid w:val="007719D5"/>
    <w:rsid w:val="00771C8C"/>
    <w:rsid w:val="007721E6"/>
    <w:rsid w:val="007729EF"/>
    <w:rsid w:val="007734A9"/>
    <w:rsid w:val="00774459"/>
    <w:rsid w:val="00774FC2"/>
    <w:rsid w:val="0077509B"/>
    <w:rsid w:val="007756C7"/>
    <w:rsid w:val="0077571D"/>
    <w:rsid w:val="007757F0"/>
    <w:rsid w:val="00775B97"/>
    <w:rsid w:val="00775EAE"/>
    <w:rsid w:val="007762D0"/>
    <w:rsid w:val="007764B3"/>
    <w:rsid w:val="00777768"/>
    <w:rsid w:val="00777E6D"/>
    <w:rsid w:val="007807DC"/>
    <w:rsid w:val="00781E81"/>
    <w:rsid w:val="00782B9D"/>
    <w:rsid w:val="00783053"/>
    <w:rsid w:val="00783AFF"/>
    <w:rsid w:val="00785632"/>
    <w:rsid w:val="00787DB2"/>
    <w:rsid w:val="007905A7"/>
    <w:rsid w:val="00791F6C"/>
    <w:rsid w:val="007924CD"/>
    <w:rsid w:val="00793563"/>
    <w:rsid w:val="00793E07"/>
    <w:rsid w:val="00794848"/>
    <w:rsid w:val="007960C6"/>
    <w:rsid w:val="00797B7D"/>
    <w:rsid w:val="007A1008"/>
    <w:rsid w:val="007A1EFB"/>
    <w:rsid w:val="007A28D9"/>
    <w:rsid w:val="007A4FA0"/>
    <w:rsid w:val="007A5C34"/>
    <w:rsid w:val="007A5FAB"/>
    <w:rsid w:val="007A60D3"/>
    <w:rsid w:val="007A636B"/>
    <w:rsid w:val="007A6C79"/>
    <w:rsid w:val="007A6DF5"/>
    <w:rsid w:val="007B08A4"/>
    <w:rsid w:val="007B201B"/>
    <w:rsid w:val="007B20BE"/>
    <w:rsid w:val="007B213D"/>
    <w:rsid w:val="007B2DC9"/>
    <w:rsid w:val="007B3763"/>
    <w:rsid w:val="007B40CA"/>
    <w:rsid w:val="007B5409"/>
    <w:rsid w:val="007B6D5B"/>
    <w:rsid w:val="007B7041"/>
    <w:rsid w:val="007B764E"/>
    <w:rsid w:val="007B7853"/>
    <w:rsid w:val="007C2E1D"/>
    <w:rsid w:val="007C3E98"/>
    <w:rsid w:val="007C6A6A"/>
    <w:rsid w:val="007C6FAE"/>
    <w:rsid w:val="007C7592"/>
    <w:rsid w:val="007D0124"/>
    <w:rsid w:val="007D0127"/>
    <w:rsid w:val="007D0157"/>
    <w:rsid w:val="007D0E63"/>
    <w:rsid w:val="007D2FBB"/>
    <w:rsid w:val="007D37F5"/>
    <w:rsid w:val="007D4494"/>
    <w:rsid w:val="007D602C"/>
    <w:rsid w:val="007D67AD"/>
    <w:rsid w:val="007D6DFE"/>
    <w:rsid w:val="007D7127"/>
    <w:rsid w:val="007D7BCD"/>
    <w:rsid w:val="007E1536"/>
    <w:rsid w:val="007E2FA9"/>
    <w:rsid w:val="007E46EE"/>
    <w:rsid w:val="007E6899"/>
    <w:rsid w:val="007E7237"/>
    <w:rsid w:val="007E73BF"/>
    <w:rsid w:val="007F1D71"/>
    <w:rsid w:val="007F2286"/>
    <w:rsid w:val="007F22A5"/>
    <w:rsid w:val="007F246C"/>
    <w:rsid w:val="007F2C06"/>
    <w:rsid w:val="007F2CD4"/>
    <w:rsid w:val="007F38CD"/>
    <w:rsid w:val="007F4FFD"/>
    <w:rsid w:val="007F5662"/>
    <w:rsid w:val="007F6013"/>
    <w:rsid w:val="007F652F"/>
    <w:rsid w:val="007F692A"/>
    <w:rsid w:val="0080096E"/>
    <w:rsid w:val="008010CD"/>
    <w:rsid w:val="00801C31"/>
    <w:rsid w:val="008033C4"/>
    <w:rsid w:val="008042EB"/>
    <w:rsid w:val="0080508D"/>
    <w:rsid w:val="0080539D"/>
    <w:rsid w:val="0080543B"/>
    <w:rsid w:val="008055F6"/>
    <w:rsid w:val="008067BE"/>
    <w:rsid w:val="008069DE"/>
    <w:rsid w:val="0080700C"/>
    <w:rsid w:val="00810D4A"/>
    <w:rsid w:val="00811BE6"/>
    <w:rsid w:val="00811D8D"/>
    <w:rsid w:val="008121EA"/>
    <w:rsid w:val="008126A9"/>
    <w:rsid w:val="0081271C"/>
    <w:rsid w:val="00813238"/>
    <w:rsid w:val="00814489"/>
    <w:rsid w:val="0081489D"/>
    <w:rsid w:val="00814E3D"/>
    <w:rsid w:val="00815AA8"/>
    <w:rsid w:val="008165A1"/>
    <w:rsid w:val="00816910"/>
    <w:rsid w:val="00816BEF"/>
    <w:rsid w:val="0081749A"/>
    <w:rsid w:val="008177FF"/>
    <w:rsid w:val="008207F6"/>
    <w:rsid w:val="00820BFD"/>
    <w:rsid w:val="00824CAC"/>
    <w:rsid w:val="00827909"/>
    <w:rsid w:val="00833D9F"/>
    <w:rsid w:val="00834279"/>
    <w:rsid w:val="0083461F"/>
    <w:rsid w:val="00835331"/>
    <w:rsid w:val="008364D4"/>
    <w:rsid w:val="00836963"/>
    <w:rsid w:val="008369CF"/>
    <w:rsid w:val="00837B45"/>
    <w:rsid w:val="00837E53"/>
    <w:rsid w:val="008400BE"/>
    <w:rsid w:val="00840C05"/>
    <w:rsid w:val="0084283F"/>
    <w:rsid w:val="00842A4E"/>
    <w:rsid w:val="0084337D"/>
    <w:rsid w:val="00843DFA"/>
    <w:rsid w:val="00843E6A"/>
    <w:rsid w:val="00843F40"/>
    <w:rsid w:val="00845529"/>
    <w:rsid w:val="00847596"/>
    <w:rsid w:val="00847C3D"/>
    <w:rsid w:val="00850A76"/>
    <w:rsid w:val="00853012"/>
    <w:rsid w:val="00853748"/>
    <w:rsid w:val="00854057"/>
    <w:rsid w:val="008546A7"/>
    <w:rsid w:val="00854B7E"/>
    <w:rsid w:val="00856867"/>
    <w:rsid w:val="00857B67"/>
    <w:rsid w:val="00860BC6"/>
    <w:rsid w:val="00860CFB"/>
    <w:rsid w:val="00861EBC"/>
    <w:rsid w:val="0086408D"/>
    <w:rsid w:val="0086498E"/>
    <w:rsid w:val="00865550"/>
    <w:rsid w:val="00865BD3"/>
    <w:rsid w:val="008668F6"/>
    <w:rsid w:val="008707F5"/>
    <w:rsid w:val="00870E7F"/>
    <w:rsid w:val="00871657"/>
    <w:rsid w:val="008718E5"/>
    <w:rsid w:val="00872157"/>
    <w:rsid w:val="00872B30"/>
    <w:rsid w:val="00872D43"/>
    <w:rsid w:val="00872DA5"/>
    <w:rsid w:val="008756C1"/>
    <w:rsid w:val="008757ED"/>
    <w:rsid w:val="00875B68"/>
    <w:rsid w:val="00875C66"/>
    <w:rsid w:val="0087606F"/>
    <w:rsid w:val="0087645D"/>
    <w:rsid w:val="00876B5D"/>
    <w:rsid w:val="008814E2"/>
    <w:rsid w:val="00881C8F"/>
    <w:rsid w:val="00881D39"/>
    <w:rsid w:val="00881F32"/>
    <w:rsid w:val="00882032"/>
    <w:rsid w:val="00882133"/>
    <w:rsid w:val="00882609"/>
    <w:rsid w:val="00883DFD"/>
    <w:rsid w:val="00884B3A"/>
    <w:rsid w:val="00884CF7"/>
    <w:rsid w:val="0088562E"/>
    <w:rsid w:val="00885762"/>
    <w:rsid w:val="00885B22"/>
    <w:rsid w:val="00886FD6"/>
    <w:rsid w:val="008878AE"/>
    <w:rsid w:val="00891BDF"/>
    <w:rsid w:val="008922D3"/>
    <w:rsid w:val="00894841"/>
    <w:rsid w:val="0089528F"/>
    <w:rsid w:val="00897743"/>
    <w:rsid w:val="008A04E3"/>
    <w:rsid w:val="008A115A"/>
    <w:rsid w:val="008A115F"/>
    <w:rsid w:val="008A1DB6"/>
    <w:rsid w:val="008A33ED"/>
    <w:rsid w:val="008A3AD3"/>
    <w:rsid w:val="008A4926"/>
    <w:rsid w:val="008A4A9B"/>
    <w:rsid w:val="008A4B05"/>
    <w:rsid w:val="008A5B48"/>
    <w:rsid w:val="008A6D72"/>
    <w:rsid w:val="008A71AD"/>
    <w:rsid w:val="008A7C02"/>
    <w:rsid w:val="008B1EFE"/>
    <w:rsid w:val="008B1FBB"/>
    <w:rsid w:val="008B2A24"/>
    <w:rsid w:val="008B454C"/>
    <w:rsid w:val="008B50DD"/>
    <w:rsid w:val="008B54D4"/>
    <w:rsid w:val="008B57BC"/>
    <w:rsid w:val="008B615E"/>
    <w:rsid w:val="008B757D"/>
    <w:rsid w:val="008C0C8B"/>
    <w:rsid w:val="008C0E45"/>
    <w:rsid w:val="008C19E0"/>
    <w:rsid w:val="008C1E7B"/>
    <w:rsid w:val="008C4060"/>
    <w:rsid w:val="008C486A"/>
    <w:rsid w:val="008C5B6C"/>
    <w:rsid w:val="008C6C64"/>
    <w:rsid w:val="008D0143"/>
    <w:rsid w:val="008D1C52"/>
    <w:rsid w:val="008D1EC2"/>
    <w:rsid w:val="008D32B9"/>
    <w:rsid w:val="008D344A"/>
    <w:rsid w:val="008D3E82"/>
    <w:rsid w:val="008D6019"/>
    <w:rsid w:val="008D668B"/>
    <w:rsid w:val="008D795B"/>
    <w:rsid w:val="008E07AD"/>
    <w:rsid w:val="008E1723"/>
    <w:rsid w:val="008E24C1"/>
    <w:rsid w:val="008E2575"/>
    <w:rsid w:val="008E3401"/>
    <w:rsid w:val="008E3EB1"/>
    <w:rsid w:val="008E48C3"/>
    <w:rsid w:val="008E5074"/>
    <w:rsid w:val="008E5C41"/>
    <w:rsid w:val="008E68F5"/>
    <w:rsid w:val="008E6941"/>
    <w:rsid w:val="008E7A43"/>
    <w:rsid w:val="008F001B"/>
    <w:rsid w:val="008F11CE"/>
    <w:rsid w:val="008F1D1C"/>
    <w:rsid w:val="008F2B4F"/>
    <w:rsid w:val="008F2E2E"/>
    <w:rsid w:val="008F4916"/>
    <w:rsid w:val="008F5A66"/>
    <w:rsid w:val="008F5B47"/>
    <w:rsid w:val="008F5BC7"/>
    <w:rsid w:val="008F67C1"/>
    <w:rsid w:val="008F7325"/>
    <w:rsid w:val="009000DB"/>
    <w:rsid w:val="00901982"/>
    <w:rsid w:val="00903BF4"/>
    <w:rsid w:val="0090473D"/>
    <w:rsid w:val="0090526E"/>
    <w:rsid w:val="009053EF"/>
    <w:rsid w:val="0090558C"/>
    <w:rsid w:val="009056A5"/>
    <w:rsid w:val="00905BE9"/>
    <w:rsid w:val="00906D6B"/>
    <w:rsid w:val="009135DA"/>
    <w:rsid w:val="0091375B"/>
    <w:rsid w:val="009144C8"/>
    <w:rsid w:val="00915362"/>
    <w:rsid w:val="00915375"/>
    <w:rsid w:val="00915AFE"/>
    <w:rsid w:val="00915B55"/>
    <w:rsid w:val="0091604D"/>
    <w:rsid w:val="00917AA4"/>
    <w:rsid w:val="00917D6A"/>
    <w:rsid w:val="00917E76"/>
    <w:rsid w:val="0092069E"/>
    <w:rsid w:val="009212D2"/>
    <w:rsid w:val="00921DC2"/>
    <w:rsid w:val="00922124"/>
    <w:rsid w:val="00922DD1"/>
    <w:rsid w:val="00925605"/>
    <w:rsid w:val="00926B1A"/>
    <w:rsid w:val="009315A6"/>
    <w:rsid w:val="00931BC5"/>
    <w:rsid w:val="00933457"/>
    <w:rsid w:val="009335D8"/>
    <w:rsid w:val="00933E3F"/>
    <w:rsid w:val="0093533B"/>
    <w:rsid w:val="00940F3E"/>
    <w:rsid w:val="00942A09"/>
    <w:rsid w:val="0094507E"/>
    <w:rsid w:val="009452F4"/>
    <w:rsid w:val="00946A90"/>
    <w:rsid w:val="00947DC9"/>
    <w:rsid w:val="00951004"/>
    <w:rsid w:val="00951EED"/>
    <w:rsid w:val="009529CB"/>
    <w:rsid w:val="00952CA8"/>
    <w:rsid w:val="009544B8"/>
    <w:rsid w:val="00954D75"/>
    <w:rsid w:val="00956CE7"/>
    <w:rsid w:val="00957346"/>
    <w:rsid w:val="0096186C"/>
    <w:rsid w:val="00961F7A"/>
    <w:rsid w:val="00962E0C"/>
    <w:rsid w:val="0096337E"/>
    <w:rsid w:val="0096369B"/>
    <w:rsid w:val="00963DCB"/>
    <w:rsid w:val="0096521A"/>
    <w:rsid w:val="009654DE"/>
    <w:rsid w:val="009667A9"/>
    <w:rsid w:val="00967133"/>
    <w:rsid w:val="0096762F"/>
    <w:rsid w:val="009676D7"/>
    <w:rsid w:val="00967B77"/>
    <w:rsid w:val="009701E1"/>
    <w:rsid w:val="00970885"/>
    <w:rsid w:val="0097128E"/>
    <w:rsid w:val="00971317"/>
    <w:rsid w:val="00971C6F"/>
    <w:rsid w:val="0097238D"/>
    <w:rsid w:val="00972C50"/>
    <w:rsid w:val="0097409B"/>
    <w:rsid w:val="0097490F"/>
    <w:rsid w:val="00974FE2"/>
    <w:rsid w:val="0097615A"/>
    <w:rsid w:val="009771CB"/>
    <w:rsid w:val="00977763"/>
    <w:rsid w:val="0098196E"/>
    <w:rsid w:val="00981FA4"/>
    <w:rsid w:val="009824DE"/>
    <w:rsid w:val="009825E3"/>
    <w:rsid w:val="0098290A"/>
    <w:rsid w:val="00982D7C"/>
    <w:rsid w:val="00983323"/>
    <w:rsid w:val="0098469B"/>
    <w:rsid w:val="00984D75"/>
    <w:rsid w:val="00985711"/>
    <w:rsid w:val="009858A1"/>
    <w:rsid w:val="009878CA"/>
    <w:rsid w:val="009900CA"/>
    <w:rsid w:val="00990ED6"/>
    <w:rsid w:val="00991B47"/>
    <w:rsid w:val="00992230"/>
    <w:rsid w:val="009942B1"/>
    <w:rsid w:val="009946C9"/>
    <w:rsid w:val="00994A14"/>
    <w:rsid w:val="0099542F"/>
    <w:rsid w:val="00996B4B"/>
    <w:rsid w:val="00996CCC"/>
    <w:rsid w:val="0099760E"/>
    <w:rsid w:val="009978AE"/>
    <w:rsid w:val="00997A3B"/>
    <w:rsid w:val="00997C20"/>
    <w:rsid w:val="009A00CE"/>
    <w:rsid w:val="009A06CD"/>
    <w:rsid w:val="009A1574"/>
    <w:rsid w:val="009A2C5B"/>
    <w:rsid w:val="009A3093"/>
    <w:rsid w:val="009A4F1B"/>
    <w:rsid w:val="009A5850"/>
    <w:rsid w:val="009A7BCA"/>
    <w:rsid w:val="009B0A0D"/>
    <w:rsid w:val="009B13FF"/>
    <w:rsid w:val="009B1C9B"/>
    <w:rsid w:val="009B1F64"/>
    <w:rsid w:val="009B232C"/>
    <w:rsid w:val="009B54EB"/>
    <w:rsid w:val="009B7F69"/>
    <w:rsid w:val="009D023A"/>
    <w:rsid w:val="009D025E"/>
    <w:rsid w:val="009D1496"/>
    <w:rsid w:val="009D52F3"/>
    <w:rsid w:val="009D6904"/>
    <w:rsid w:val="009D6E90"/>
    <w:rsid w:val="009D740C"/>
    <w:rsid w:val="009D78EF"/>
    <w:rsid w:val="009E1121"/>
    <w:rsid w:val="009E1B61"/>
    <w:rsid w:val="009E294E"/>
    <w:rsid w:val="009E32CF"/>
    <w:rsid w:val="009E3535"/>
    <w:rsid w:val="009E3792"/>
    <w:rsid w:val="009E5679"/>
    <w:rsid w:val="009E753E"/>
    <w:rsid w:val="009E7993"/>
    <w:rsid w:val="009E7A9C"/>
    <w:rsid w:val="009F0454"/>
    <w:rsid w:val="009F1815"/>
    <w:rsid w:val="009F191F"/>
    <w:rsid w:val="009F1AA3"/>
    <w:rsid w:val="009F2C27"/>
    <w:rsid w:val="009F318F"/>
    <w:rsid w:val="009F456A"/>
    <w:rsid w:val="009F46A9"/>
    <w:rsid w:val="009F4915"/>
    <w:rsid w:val="009F4CAD"/>
    <w:rsid w:val="009F5291"/>
    <w:rsid w:val="009F54D7"/>
    <w:rsid w:val="009F6308"/>
    <w:rsid w:val="009F6986"/>
    <w:rsid w:val="009F72BF"/>
    <w:rsid w:val="00A010F9"/>
    <w:rsid w:val="00A017D2"/>
    <w:rsid w:val="00A020AD"/>
    <w:rsid w:val="00A027D5"/>
    <w:rsid w:val="00A03318"/>
    <w:rsid w:val="00A03498"/>
    <w:rsid w:val="00A0471E"/>
    <w:rsid w:val="00A04CE9"/>
    <w:rsid w:val="00A05903"/>
    <w:rsid w:val="00A06778"/>
    <w:rsid w:val="00A06E12"/>
    <w:rsid w:val="00A101A1"/>
    <w:rsid w:val="00A107D5"/>
    <w:rsid w:val="00A11E6D"/>
    <w:rsid w:val="00A132F2"/>
    <w:rsid w:val="00A1464F"/>
    <w:rsid w:val="00A1525F"/>
    <w:rsid w:val="00A15792"/>
    <w:rsid w:val="00A15A74"/>
    <w:rsid w:val="00A1669F"/>
    <w:rsid w:val="00A17B2F"/>
    <w:rsid w:val="00A17B74"/>
    <w:rsid w:val="00A20E3C"/>
    <w:rsid w:val="00A21076"/>
    <w:rsid w:val="00A210E0"/>
    <w:rsid w:val="00A23C91"/>
    <w:rsid w:val="00A26B1C"/>
    <w:rsid w:val="00A26B87"/>
    <w:rsid w:val="00A26DF9"/>
    <w:rsid w:val="00A27135"/>
    <w:rsid w:val="00A302D4"/>
    <w:rsid w:val="00A303A7"/>
    <w:rsid w:val="00A305A9"/>
    <w:rsid w:val="00A31C94"/>
    <w:rsid w:val="00A32019"/>
    <w:rsid w:val="00A32F32"/>
    <w:rsid w:val="00A345C6"/>
    <w:rsid w:val="00A34EF8"/>
    <w:rsid w:val="00A35151"/>
    <w:rsid w:val="00A35241"/>
    <w:rsid w:val="00A355E4"/>
    <w:rsid w:val="00A3620A"/>
    <w:rsid w:val="00A36E49"/>
    <w:rsid w:val="00A37C20"/>
    <w:rsid w:val="00A40CA1"/>
    <w:rsid w:val="00A415CF"/>
    <w:rsid w:val="00A418E5"/>
    <w:rsid w:val="00A42BDD"/>
    <w:rsid w:val="00A432A3"/>
    <w:rsid w:val="00A43CA9"/>
    <w:rsid w:val="00A44C90"/>
    <w:rsid w:val="00A45502"/>
    <w:rsid w:val="00A4583E"/>
    <w:rsid w:val="00A45EC9"/>
    <w:rsid w:val="00A46DB4"/>
    <w:rsid w:val="00A47803"/>
    <w:rsid w:val="00A509D1"/>
    <w:rsid w:val="00A5338F"/>
    <w:rsid w:val="00A54B94"/>
    <w:rsid w:val="00A559E5"/>
    <w:rsid w:val="00A55D2A"/>
    <w:rsid w:val="00A56934"/>
    <w:rsid w:val="00A56B1D"/>
    <w:rsid w:val="00A57B9A"/>
    <w:rsid w:val="00A61210"/>
    <w:rsid w:val="00A613B0"/>
    <w:rsid w:val="00A617D9"/>
    <w:rsid w:val="00A648FF"/>
    <w:rsid w:val="00A65337"/>
    <w:rsid w:val="00A6663D"/>
    <w:rsid w:val="00A669BF"/>
    <w:rsid w:val="00A670F6"/>
    <w:rsid w:val="00A6724C"/>
    <w:rsid w:val="00A67A3E"/>
    <w:rsid w:val="00A70CBB"/>
    <w:rsid w:val="00A70D84"/>
    <w:rsid w:val="00A72E3D"/>
    <w:rsid w:val="00A74A3B"/>
    <w:rsid w:val="00A756AC"/>
    <w:rsid w:val="00A75AB4"/>
    <w:rsid w:val="00A75B9D"/>
    <w:rsid w:val="00A76D2F"/>
    <w:rsid w:val="00A76FDC"/>
    <w:rsid w:val="00A77CA4"/>
    <w:rsid w:val="00A81BD7"/>
    <w:rsid w:val="00A824DC"/>
    <w:rsid w:val="00A82CC5"/>
    <w:rsid w:val="00A835EC"/>
    <w:rsid w:val="00A84064"/>
    <w:rsid w:val="00A8665E"/>
    <w:rsid w:val="00A8696B"/>
    <w:rsid w:val="00A8699A"/>
    <w:rsid w:val="00A87559"/>
    <w:rsid w:val="00A87FBA"/>
    <w:rsid w:val="00A90441"/>
    <w:rsid w:val="00A91770"/>
    <w:rsid w:val="00A91F4D"/>
    <w:rsid w:val="00A92AB4"/>
    <w:rsid w:val="00A93CCB"/>
    <w:rsid w:val="00A9793C"/>
    <w:rsid w:val="00AA10DC"/>
    <w:rsid w:val="00AA1BBD"/>
    <w:rsid w:val="00AA2296"/>
    <w:rsid w:val="00AA2B5C"/>
    <w:rsid w:val="00AA3176"/>
    <w:rsid w:val="00AA3E00"/>
    <w:rsid w:val="00AA461B"/>
    <w:rsid w:val="00AA4A40"/>
    <w:rsid w:val="00AA4AAE"/>
    <w:rsid w:val="00AA5D5B"/>
    <w:rsid w:val="00AA6000"/>
    <w:rsid w:val="00AA7BAD"/>
    <w:rsid w:val="00AB0564"/>
    <w:rsid w:val="00AB1120"/>
    <w:rsid w:val="00AB20B2"/>
    <w:rsid w:val="00AB41E6"/>
    <w:rsid w:val="00AB4DD6"/>
    <w:rsid w:val="00AB59D2"/>
    <w:rsid w:val="00AB6EB7"/>
    <w:rsid w:val="00AB71C5"/>
    <w:rsid w:val="00AC0A82"/>
    <w:rsid w:val="00AC1670"/>
    <w:rsid w:val="00AC2FC4"/>
    <w:rsid w:val="00AC3AF8"/>
    <w:rsid w:val="00AC3B60"/>
    <w:rsid w:val="00AC4639"/>
    <w:rsid w:val="00AC635A"/>
    <w:rsid w:val="00AC69DF"/>
    <w:rsid w:val="00AC6F3F"/>
    <w:rsid w:val="00AC743F"/>
    <w:rsid w:val="00AD0438"/>
    <w:rsid w:val="00AD0783"/>
    <w:rsid w:val="00AD0DFF"/>
    <w:rsid w:val="00AD600F"/>
    <w:rsid w:val="00AD78EE"/>
    <w:rsid w:val="00AE04AC"/>
    <w:rsid w:val="00AE087E"/>
    <w:rsid w:val="00AE0EFC"/>
    <w:rsid w:val="00AE1132"/>
    <w:rsid w:val="00AE2388"/>
    <w:rsid w:val="00AE5A43"/>
    <w:rsid w:val="00AF0402"/>
    <w:rsid w:val="00AF0FAB"/>
    <w:rsid w:val="00AF1C07"/>
    <w:rsid w:val="00AF2D7D"/>
    <w:rsid w:val="00AF32DF"/>
    <w:rsid w:val="00AF4567"/>
    <w:rsid w:val="00AF4801"/>
    <w:rsid w:val="00AF573A"/>
    <w:rsid w:val="00AF59E5"/>
    <w:rsid w:val="00AF5EEC"/>
    <w:rsid w:val="00B02230"/>
    <w:rsid w:val="00B02521"/>
    <w:rsid w:val="00B02C33"/>
    <w:rsid w:val="00B03747"/>
    <w:rsid w:val="00B0400A"/>
    <w:rsid w:val="00B04737"/>
    <w:rsid w:val="00B05159"/>
    <w:rsid w:val="00B05911"/>
    <w:rsid w:val="00B06458"/>
    <w:rsid w:val="00B065DC"/>
    <w:rsid w:val="00B066F5"/>
    <w:rsid w:val="00B06BC8"/>
    <w:rsid w:val="00B073B9"/>
    <w:rsid w:val="00B07ADA"/>
    <w:rsid w:val="00B07DD5"/>
    <w:rsid w:val="00B11B81"/>
    <w:rsid w:val="00B12E98"/>
    <w:rsid w:val="00B13990"/>
    <w:rsid w:val="00B1435F"/>
    <w:rsid w:val="00B15AB3"/>
    <w:rsid w:val="00B15AD9"/>
    <w:rsid w:val="00B1666D"/>
    <w:rsid w:val="00B16866"/>
    <w:rsid w:val="00B16EEB"/>
    <w:rsid w:val="00B17A56"/>
    <w:rsid w:val="00B2037D"/>
    <w:rsid w:val="00B21B48"/>
    <w:rsid w:val="00B21D97"/>
    <w:rsid w:val="00B2288E"/>
    <w:rsid w:val="00B23BFF"/>
    <w:rsid w:val="00B24B99"/>
    <w:rsid w:val="00B25176"/>
    <w:rsid w:val="00B2538A"/>
    <w:rsid w:val="00B25FD8"/>
    <w:rsid w:val="00B272E9"/>
    <w:rsid w:val="00B3091D"/>
    <w:rsid w:val="00B31B2E"/>
    <w:rsid w:val="00B32BC9"/>
    <w:rsid w:val="00B331FB"/>
    <w:rsid w:val="00B337B7"/>
    <w:rsid w:val="00B35963"/>
    <w:rsid w:val="00B35C9E"/>
    <w:rsid w:val="00B3749F"/>
    <w:rsid w:val="00B379B3"/>
    <w:rsid w:val="00B41244"/>
    <w:rsid w:val="00B43FE5"/>
    <w:rsid w:val="00B44AE9"/>
    <w:rsid w:val="00B461F2"/>
    <w:rsid w:val="00B46252"/>
    <w:rsid w:val="00B51AC9"/>
    <w:rsid w:val="00B5285A"/>
    <w:rsid w:val="00B54D93"/>
    <w:rsid w:val="00B56643"/>
    <w:rsid w:val="00B56674"/>
    <w:rsid w:val="00B56C53"/>
    <w:rsid w:val="00B56DEC"/>
    <w:rsid w:val="00B5775B"/>
    <w:rsid w:val="00B578A5"/>
    <w:rsid w:val="00B57A00"/>
    <w:rsid w:val="00B57EDC"/>
    <w:rsid w:val="00B60127"/>
    <w:rsid w:val="00B60FA8"/>
    <w:rsid w:val="00B62A35"/>
    <w:rsid w:val="00B65B2E"/>
    <w:rsid w:val="00B65FB6"/>
    <w:rsid w:val="00B6678F"/>
    <w:rsid w:val="00B672C0"/>
    <w:rsid w:val="00B70EB9"/>
    <w:rsid w:val="00B7168C"/>
    <w:rsid w:val="00B72342"/>
    <w:rsid w:val="00B73C49"/>
    <w:rsid w:val="00B7412A"/>
    <w:rsid w:val="00B749CF"/>
    <w:rsid w:val="00B752B3"/>
    <w:rsid w:val="00B756C5"/>
    <w:rsid w:val="00B756DB"/>
    <w:rsid w:val="00B75E74"/>
    <w:rsid w:val="00B75E94"/>
    <w:rsid w:val="00B75F39"/>
    <w:rsid w:val="00B75F53"/>
    <w:rsid w:val="00B7659E"/>
    <w:rsid w:val="00B76D7B"/>
    <w:rsid w:val="00B77CC9"/>
    <w:rsid w:val="00B81CD0"/>
    <w:rsid w:val="00B81EA6"/>
    <w:rsid w:val="00B824CA"/>
    <w:rsid w:val="00B83D52"/>
    <w:rsid w:val="00B84718"/>
    <w:rsid w:val="00B849B7"/>
    <w:rsid w:val="00B84FF8"/>
    <w:rsid w:val="00B852CD"/>
    <w:rsid w:val="00B8541A"/>
    <w:rsid w:val="00B85BE9"/>
    <w:rsid w:val="00B85DD8"/>
    <w:rsid w:val="00B85FD2"/>
    <w:rsid w:val="00B86F32"/>
    <w:rsid w:val="00B87028"/>
    <w:rsid w:val="00B8759B"/>
    <w:rsid w:val="00B87D45"/>
    <w:rsid w:val="00B91267"/>
    <w:rsid w:val="00B92735"/>
    <w:rsid w:val="00B92F23"/>
    <w:rsid w:val="00B92F73"/>
    <w:rsid w:val="00B93274"/>
    <w:rsid w:val="00B957ED"/>
    <w:rsid w:val="00B962D3"/>
    <w:rsid w:val="00B9681C"/>
    <w:rsid w:val="00B979EE"/>
    <w:rsid w:val="00B97A51"/>
    <w:rsid w:val="00BA00FB"/>
    <w:rsid w:val="00BA019C"/>
    <w:rsid w:val="00BA0DC2"/>
    <w:rsid w:val="00BA19DD"/>
    <w:rsid w:val="00BA358D"/>
    <w:rsid w:val="00BA3741"/>
    <w:rsid w:val="00BA3D38"/>
    <w:rsid w:val="00BA4425"/>
    <w:rsid w:val="00BA4B58"/>
    <w:rsid w:val="00BA4C2E"/>
    <w:rsid w:val="00BA4F93"/>
    <w:rsid w:val="00BA5074"/>
    <w:rsid w:val="00BA57A4"/>
    <w:rsid w:val="00BA5C47"/>
    <w:rsid w:val="00BB0B85"/>
    <w:rsid w:val="00BB7BD4"/>
    <w:rsid w:val="00BC0B61"/>
    <w:rsid w:val="00BC16AD"/>
    <w:rsid w:val="00BC22F0"/>
    <w:rsid w:val="00BC24E1"/>
    <w:rsid w:val="00BC34BA"/>
    <w:rsid w:val="00BC73E8"/>
    <w:rsid w:val="00BD03F4"/>
    <w:rsid w:val="00BD0528"/>
    <w:rsid w:val="00BD0BD9"/>
    <w:rsid w:val="00BD1423"/>
    <w:rsid w:val="00BD2D1B"/>
    <w:rsid w:val="00BD44E3"/>
    <w:rsid w:val="00BD64EC"/>
    <w:rsid w:val="00BD6A73"/>
    <w:rsid w:val="00BE0549"/>
    <w:rsid w:val="00BE110D"/>
    <w:rsid w:val="00BE11D5"/>
    <w:rsid w:val="00BE1384"/>
    <w:rsid w:val="00BE2AF6"/>
    <w:rsid w:val="00BE2D10"/>
    <w:rsid w:val="00BE3D87"/>
    <w:rsid w:val="00BE47FE"/>
    <w:rsid w:val="00BE5B3C"/>
    <w:rsid w:val="00BE6703"/>
    <w:rsid w:val="00BE67A2"/>
    <w:rsid w:val="00BE691A"/>
    <w:rsid w:val="00BE7AD8"/>
    <w:rsid w:val="00BF0CB0"/>
    <w:rsid w:val="00BF1A8E"/>
    <w:rsid w:val="00BF2063"/>
    <w:rsid w:val="00BF21AC"/>
    <w:rsid w:val="00BF2201"/>
    <w:rsid w:val="00BF27CE"/>
    <w:rsid w:val="00BF4996"/>
    <w:rsid w:val="00BF4AE9"/>
    <w:rsid w:val="00BF556E"/>
    <w:rsid w:val="00BF5634"/>
    <w:rsid w:val="00BF5BF4"/>
    <w:rsid w:val="00BF6D17"/>
    <w:rsid w:val="00BF7843"/>
    <w:rsid w:val="00C00772"/>
    <w:rsid w:val="00C015E7"/>
    <w:rsid w:val="00C01948"/>
    <w:rsid w:val="00C02035"/>
    <w:rsid w:val="00C02CF8"/>
    <w:rsid w:val="00C033E1"/>
    <w:rsid w:val="00C03470"/>
    <w:rsid w:val="00C045EF"/>
    <w:rsid w:val="00C05A15"/>
    <w:rsid w:val="00C061AD"/>
    <w:rsid w:val="00C06407"/>
    <w:rsid w:val="00C0652E"/>
    <w:rsid w:val="00C06C8E"/>
    <w:rsid w:val="00C10978"/>
    <w:rsid w:val="00C115F1"/>
    <w:rsid w:val="00C11B5B"/>
    <w:rsid w:val="00C139EE"/>
    <w:rsid w:val="00C14C4E"/>
    <w:rsid w:val="00C1576B"/>
    <w:rsid w:val="00C16AB6"/>
    <w:rsid w:val="00C20523"/>
    <w:rsid w:val="00C22A42"/>
    <w:rsid w:val="00C235D5"/>
    <w:rsid w:val="00C2443D"/>
    <w:rsid w:val="00C25DE6"/>
    <w:rsid w:val="00C25F48"/>
    <w:rsid w:val="00C26745"/>
    <w:rsid w:val="00C27954"/>
    <w:rsid w:val="00C30176"/>
    <w:rsid w:val="00C3017A"/>
    <w:rsid w:val="00C30783"/>
    <w:rsid w:val="00C30C16"/>
    <w:rsid w:val="00C31A2B"/>
    <w:rsid w:val="00C35BD7"/>
    <w:rsid w:val="00C363DE"/>
    <w:rsid w:val="00C374E1"/>
    <w:rsid w:val="00C379F2"/>
    <w:rsid w:val="00C37CF6"/>
    <w:rsid w:val="00C401C5"/>
    <w:rsid w:val="00C402EC"/>
    <w:rsid w:val="00C405A8"/>
    <w:rsid w:val="00C41348"/>
    <w:rsid w:val="00C41751"/>
    <w:rsid w:val="00C41AA1"/>
    <w:rsid w:val="00C41BDF"/>
    <w:rsid w:val="00C41F86"/>
    <w:rsid w:val="00C44510"/>
    <w:rsid w:val="00C4466E"/>
    <w:rsid w:val="00C4581E"/>
    <w:rsid w:val="00C50340"/>
    <w:rsid w:val="00C50B6C"/>
    <w:rsid w:val="00C512AA"/>
    <w:rsid w:val="00C51834"/>
    <w:rsid w:val="00C51FE1"/>
    <w:rsid w:val="00C522EB"/>
    <w:rsid w:val="00C53C8A"/>
    <w:rsid w:val="00C5509C"/>
    <w:rsid w:val="00C56707"/>
    <w:rsid w:val="00C57315"/>
    <w:rsid w:val="00C57F0B"/>
    <w:rsid w:val="00C61D9D"/>
    <w:rsid w:val="00C63385"/>
    <w:rsid w:val="00C64FF7"/>
    <w:rsid w:val="00C6537A"/>
    <w:rsid w:val="00C677AF"/>
    <w:rsid w:val="00C70621"/>
    <w:rsid w:val="00C73441"/>
    <w:rsid w:val="00C74030"/>
    <w:rsid w:val="00C745EF"/>
    <w:rsid w:val="00C74C0F"/>
    <w:rsid w:val="00C76693"/>
    <w:rsid w:val="00C80EB1"/>
    <w:rsid w:val="00C81E34"/>
    <w:rsid w:val="00C822CB"/>
    <w:rsid w:val="00C82F8F"/>
    <w:rsid w:val="00C83E71"/>
    <w:rsid w:val="00C83F32"/>
    <w:rsid w:val="00C846E5"/>
    <w:rsid w:val="00C86297"/>
    <w:rsid w:val="00C86A2A"/>
    <w:rsid w:val="00C876C8"/>
    <w:rsid w:val="00C9001B"/>
    <w:rsid w:val="00C90F95"/>
    <w:rsid w:val="00C92A9D"/>
    <w:rsid w:val="00C9447F"/>
    <w:rsid w:val="00C94864"/>
    <w:rsid w:val="00C971AA"/>
    <w:rsid w:val="00C97CD2"/>
    <w:rsid w:val="00CA104A"/>
    <w:rsid w:val="00CA1C52"/>
    <w:rsid w:val="00CA2920"/>
    <w:rsid w:val="00CA3110"/>
    <w:rsid w:val="00CA37AF"/>
    <w:rsid w:val="00CA52B6"/>
    <w:rsid w:val="00CA5955"/>
    <w:rsid w:val="00CA7A45"/>
    <w:rsid w:val="00CA7D77"/>
    <w:rsid w:val="00CB15D7"/>
    <w:rsid w:val="00CB3063"/>
    <w:rsid w:val="00CB3FD4"/>
    <w:rsid w:val="00CB4582"/>
    <w:rsid w:val="00CB4AC2"/>
    <w:rsid w:val="00CB57F7"/>
    <w:rsid w:val="00CB5847"/>
    <w:rsid w:val="00CB688A"/>
    <w:rsid w:val="00CB78E5"/>
    <w:rsid w:val="00CB7CB7"/>
    <w:rsid w:val="00CC1503"/>
    <w:rsid w:val="00CC1533"/>
    <w:rsid w:val="00CC2CEB"/>
    <w:rsid w:val="00CC422D"/>
    <w:rsid w:val="00CC4652"/>
    <w:rsid w:val="00CC467E"/>
    <w:rsid w:val="00CC5090"/>
    <w:rsid w:val="00CC6417"/>
    <w:rsid w:val="00CC7D38"/>
    <w:rsid w:val="00CD059F"/>
    <w:rsid w:val="00CD0C2B"/>
    <w:rsid w:val="00CD1438"/>
    <w:rsid w:val="00CD1811"/>
    <w:rsid w:val="00CD1E64"/>
    <w:rsid w:val="00CD3696"/>
    <w:rsid w:val="00CD398F"/>
    <w:rsid w:val="00CD3AB7"/>
    <w:rsid w:val="00CD5434"/>
    <w:rsid w:val="00CD5946"/>
    <w:rsid w:val="00CD75A0"/>
    <w:rsid w:val="00CD7F32"/>
    <w:rsid w:val="00CE0217"/>
    <w:rsid w:val="00CE0A5E"/>
    <w:rsid w:val="00CE1EAF"/>
    <w:rsid w:val="00CE2001"/>
    <w:rsid w:val="00CE24B9"/>
    <w:rsid w:val="00CE259B"/>
    <w:rsid w:val="00CE2746"/>
    <w:rsid w:val="00CE698A"/>
    <w:rsid w:val="00CF12F3"/>
    <w:rsid w:val="00CF1AE8"/>
    <w:rsid w:val="00CF446C"/>
    <w:rsid w:val="00CF47D7"/>
    <w:rsid w:val="00CF50DF"/>
    <w:rsid w:val="00CF5692"/>
    <w:rsid w:val="00CF5E60"/>
    <w:rsid w:val="00CF697A"/>
    <w:rsid w:val="00CF7930"/>
    <w:rsid w:val="00D007C0"/>
    <w:rsid w:val="00D0091E"/>
    <w:rsid w:val="00D01FA7"/>
    <w:rsid w:val="00D02D1D"/>
    <w:rsid w:val="00D02E0D"/>
    <w:rsid w:val="00D0374B"/>
    <w:rsid w:val="00D06479"/>
    <w:rsid w:val="00D111F1"/>
    <w:rsid w:val="00D11FB4"/>
    <w:rsid w:val="00D12B43"/>
    <w:rsid w:val="00D13E5D"/>
    <w:rsid w:val="00D14F5B"/>
    <w:rsid w:val="00D1512A"/>
    <w:rsid w:val="00D15495"/>
    <w:rsid w:val="00D166E4"/>
    <w:rsid w:val="00D16E02"/>
    <w:rsid w:val="00D17BF6"/>
    <w:rsid w:val="00D200C3"/>
    <w:rsid w:val="00D20B10"/>
    <w:rsid w:val="00D220C0"/>
    <w:rsid w:val="00D2318B"/>
    <w:rsid w:val="00D23775"/>
    <w:rsid w:val="00D238BB"/>
    <w:rsid w:val="00D23B99"/>
    <w:rsid w:val="00D260B0"/>
    <w:rsid w:val="00D26DF2"/>
    <w:rsid w:val="00D306E6"/>
    <w:rsid w:val="00D3109C"/>
    <w:rsid w:val="00D3138C"/>
    <w:rsid w:val="00D31978"/>
    <w:rsid w:val="00D31C0E"/>
    <w:rsid w:val="00D34F5B"/>
    <w:rsid w:val="00D379A1"/>
    <w:rsid w:val="00D37C67"/>
    <w:rsid w:val="00D37E76"/>
    <w:rsid w:val="00D4009D"/>
    <w:rsid w:val="00D40D12"/>
    <w:rsid w:val="00D415B9"/>
    <w:rsid w:val="00D417E4"/>
    <w:rsid w:val="00D41A6A"/>
    <w:rsid w:val="00D42496"/>
    <w:rsid w:val="00D42671"/>
    <w:rsid w:val="00D42933"/>
    <w:rsid w:val="00D434AD"/>
    <w:rsid w:val="00D43A6B"/>
    <w:rsid w:val="00D43F24"/>
    <w:rsid w:val="00D440AA"/>
    <w:rsid w:val="00D44D40"/>
    <w:rsid w:val="00D45AC6"/>
    <w:rsid w:val="00D46947"/>
    <w:rsid w:val="00D47134"/>
    <w:rsid w:val="00D50067"/>
    <w:rsid w:val="00D507CE"/>
    <w:rsid w:val="00D519A4"/>
    <w:rsid w:val="00D51AE4"/>
    <w:rsid w:val="00D51E04"/>
    <w:rsid w:val="00D54744"/>
    <w:rsid w:val="00D54C31"/>
    <w:rsid w:val="00D551F9"/>
    <w:rsid w:val="00D55290"/>
    <w:rsid w:val="00D552D0"/>
    <w:rsid w:val="00D566D9"/>
    <w:rsid w:val="00D574EA"/>
    <w:rsid w:val="00D6017B"/>
    <w:rsid w:val="00D60CAD"/>
    <w:rsid w:val="00D61ACB"/>
    <w:rsid w:val="00D62DC7"/>
    <w:rsid w:val="00D63295"/>
    <w:rsid w:val="00D63887"/>
    <w:rsid w:val="00D639BD"/>
    <w:rsid w:val="00D63ACC"/>
    <w:rsid w:val="00D64E15"/>
    <w:rsid w:val="00D66A59"/>
    <w:rsid w:val="00D66BB0"/>
    <w:rsid w:val="00D67648"/>
    <w:rsid w:val="00D6782F"/>
    <w:rsid w:val="00D67A88"/>
    <w:rsid w:val="00D72621"/>
    <w:rsid w:val="00D72E59"/>
    <w:rsid w:val="00D72EC0"/>
    <w:rsid w:val="00D73A53"/>
    <w:rsid w:val="00D765AF"/>
    <w:rsid w:val="00D80A1B"/>
    <w:rsid w:val="00D814F5"/>
    <w:rsid w:val="00D82036"/>
    <w:rsid w:val="00D848D7"/>
    <w:rsid w:val="00D85E3E"/>
    <w:rsid w:val="00D87DA9"/>
    <w:rsid w:val="00D909A4"/>
    <w:rsid w:val="00D90C8E"/>
    <w:rsid w:val="00D91163"/>
    <w:rsid w:val="00D93E35"/>
    <w:rsid w:val="00D9622D"/>
    <w:rsid w:val="00D97ACD"/>
    <w:rsid w:val="00DA086E"/>
    <w:rsid w:val="00DA1757"/>
    <w:rsid w:val="00DA2CB8"/>
    <w:rsid w:val="00DA2D4B"/>
    <w:rsid w:val="00DA37D5"/>
    <w:rsid w:val="00DA3D06"/>
    <w:rsid w:val="00DA4073"/>
    <w:rsid w:val="00DA4D15"/>
    <w:rsid w:val="00DA54F3"/>
    <w:rsid w:val="00DA5835"/>
    <w:rsid w:val="00DA5FDF"/>
    <w:rsid w:val="00DA7DE1"/>
    <w:rsid w:val="00DB0FD3"/>
    <w:rsid w:val="00DB1086"/>
    <w:rsid w:val="00DB1C92"/>
    <w:rsid w:val="00DB23A0"/>
    <w:rsid w:val="00DB3377"/>
    <w:rsid w:val="00DB484A"/>
    <w:rsid w:val="00DB502E"/>
    <w:rsid w:val="00DB7744"/>
    <w:rsid w:val="00DB77E1"/>
    <w:rsid w:val="00DC015A"/>
    <w:rsid w:val="00DC0607"/>
    <w:rsid w:val="00DC09F3"/>
    <w:rsid w:val="00DC2C16"/>
    <w:rsid w:val="00DC301A"/>
    <w:rsid w:val="00DC3969"/>
    <w:rsid w:val="00DC4994"/>
    <w:rsid w:val="00DC4ADA"/>
    <w:rsid w:val="00DC5269"/>
    <w:rsid w:val="00DC5D1C"/>
    <w:rsid w:val="00DC72C3"/>
    <w:rsid w:val="00DD134A"/>
    <w:rsid w:val="00DD1414"/>
    <w:rsid w:val="00DD1BCD"/>
    <w:rsid w:val="00DD21C2"/>
    <w:rsid w:val="00DD2729"/>
    <w:rsid w:val="00DD508F"/>
    <w:rsid w:val="00DD5FA4"/>
    <w:rsid w:val="00DD6335"/>
    <w:rsid w:val="00DD73DE"/>
    <w:rsid w:val="00DE030A"/>
    <w:rsid w:val="00DE12FC"/>
    <w:rsid w:val="00DE4024"/>
    <w:rsid w:val="00DE4E89"/>
    <w:rsid w:val="00DE5059"/>
    <w:rsid w:val="00DE50AF"/>
    <w:rsid w:val="00DF0DD2"/>
    <w:rsid w:val="00DF27A1"/>
    <w:rsid w:val="00DF39D3"/>
    <w:rsid w:val="00DF467A"/>
    <w:rsid w:val="00DF5F47"/>
    <w:rsid w:val="00DF72A3"/>
    <w:rsid w:val="00DF7F0D"/>
    <w:rsid w:val="00E001BE"/>
    <w:rsid w:val="00E00294"/>
    <w:rsid w:val="00E01858"/>
    <w:rsid w:val="00E028CA"/>
    <w:rsid w:val="00E02A0A"/>
    <w:rsid w:val="00E03682"/>
    <w:rsid w:val="00E04038"/>
    <w:rsid w:val="00E0506C"/>
    <w:rsid w:val="00E053A3"/>
    <w:rsid w:val="00E05C8B"/>
    <w:rsid w:val="00E05CFD"/>
    <w:rsid w:val="00E05D0D"/>
    <w:rsid w:val="00E06E40"/>
    <w:rsid w:val="00E074C3"/>
    <w:rsid w:val="00E07542"/>
    <w:rsid w:val="00E075BF"/>
    <w:rsid w:val="00E10114"/>
    <w:rsid w:val="00E1076B"/>
    <w:rsid w:val="00E1142A"/>
    <w:rsid w:val="00E12506"/>
    <w:rsid w:val="00E12E27"/>
    <w:rsid w:val="00E13855"/>
    <w:rsid w:val="00E13A0F"/>
    <w:rsid w:val="00E14474"/>
    <w:rsid w:val="00E14D7B"/>
    <w:rsid w:val="00E15953"/>
    <w:rsid w:val="00E1696F"/>
    <w:rsid w:val="00E175E0"/>
    <w:rsid w:val="00E2173D"/>
    <w:rsid w:val="00E22F61"/>
    <w:rsid w:val="00E24C26"/>
    <w:rsid w:val="00E26596"/>
    <w:rsid w:val="00E272FE"/>
    <w:rsid w:val="00E27AC4"/>
    <w:rsid w:val="00E27BF4"/>
    <w:rsid w:val="00E27FE8"/>
    <w:rsid w:val="00E30A9D"/>
    <w:rsid w:val="00E30CF9"/>
    <w:rsid w:val="00E30DB8"/>
    <w:rsid w:val="00E32BF9"/>
    <w:rsid w:val="00E34228"/>
    <w:rsid w:val="00E34263"/>
    <w:rsid w:val="00E34334"/>
    <w:rsid w:val="00E3471D"/>
    <w:rsid w:val="00E3533E"/>
    <w:rsid w:val="00E3534F"/>
    <w:rsid w:val="00E36383"/>
    <w:rsid w:val="00E365D1"/>
    <w:rsid w:val="00E366B0"/>
    <w:rsid w:val="00E36ACB"/>
    <w:rsid w:val="00E36D94"/>
    <w:rsid w:val="00E372F8"/>
    <w:rsid w:val="00E379AA"/>
    <w:rsid w:val="00E415A4"/>
    <w:rsid w:val="00E41E39"/>
    <w:rsid w:val="00E424F1"/>
    <w:rsid w:val="00E43DDF"/>
    <w:rsid w:val="00E44262"/>
    <w:rsid w:val="00E454FA"/>
    <w:rsid w:val="00E4634C"/>
    <w:rsid w:val="00E46D7E"/>
    <w:rsid w:val="00E471D2"/>
    <w:rsid w:val="00E4749A"/>
    <w:rsid w:val="00E51E7F"/>
    <w:rsid w:val="00E52939"/>
    <w:rsid w:val="00E52C4E"/>
    <w:rsid w:val="00E52F7B"/>
    <w:rsid w:val="00E53BB0"/>
    <w:rsid w:val="00E53D77"/>
    <w:rsid w:val="00E54FAE"/>
    <w:rsid w:val="00E556BD"/>
    <w:rsid w:val="00E60A4E"/>
    <w:rsid w:val="00E64560"/>
    <w:rsid w:val="00E654C9"/>
    <w:rsid w:val="00E655B1"/>
    <w:rsid w:val="00E6624E"/>
    <w:rsid w:val="00E66E8A"/>
    <w:rsid w:val="00E70414"/>
    <w:rsid w:val="00E71444"/>
    <w:rsid w:val="00E71A10"/>
    <w:rsid w:val="00E72228"/>
    <w:rsid w:val="00E72F1B"/>
    <w:rsid w:val="00E73BBC"/>
    <w:rsid w:val="00E74867"/>
    <w:rsid w:val="00E76AEF"/>
    <w:rsid w:val="00E77CE0"/>
    <w:rsid w:val="00E81454"/>
    <w:rsid w:val="00E8184B"/>
    <w:rsid w:val="00E84EBC"/>
    <w:rsid w:val="00E85B50"/>
    <w:rsid w:val="00E8645D"/>
    <w:rsid w:val="00E87A71"/>
    <w:rsid w:val="00E91160"/>
    <w:rsid w:val="00E91D12"/>
    <w:rsid w:val="00E91F90"/>
    <w:rsid w:val="00E930F3"/>
    <w:rsid w:val="00E94421"/>
    <w:rsid w:val="00E94E6E"/>
    <w:rsid w:val="00E95771"/>
    <w:rsid w:val="00E96881"/>
    <w:rsid w:val="00EA0391"/>
    <w:rsid w:val="00EA0C2F"/>
    <w:rsid w:val="00EA1824"/>
    <w:rsid w:val="00EA1E6F"/>
    <w:rsid w:val="00EA3A3D"/>
    <w:rsid w:val="00EA3AF9"/>
    <w:rsid w:val="00EA4388"/>
    <w:rsid w:val="00EA4C3D"/>
    <w:rsid w:val="00EA655E"/>
    <w:rsid w:val="00EA698C"/>
    <w:rsid w:val="00EA7590"/>
    <w:rsid w:val="00EA7FF8"/>
    <w:rsid w:val="00EB014F"/>
    <w:rsid w:val="00EB16D2"/>
    <w:rsid w:val="00EB2EF6"/>
    <w:rsid w:val="00EB55DE"/>
    <w:rsid w:val="00EB5D05"/>
    <w:rsid w:val="00EB629E"/>
    <w:rsid w:val="00EB62A3"/>
    <w:rsid w:val="00EC0754"/>
    <w:rsid w:val="00EC09D2"/>
    <w:rsid w:val="00EC3C39"/>
    <w:rsid w:val="00EC4954"/>
    <w:rsid w:val="00EC7755"/>
    <w:rsid w:val="00EC7F18"/>
    <w:rsid w:val="00EC7F33"/>
    <w:rsid w:val="00ED1414"/>
    <w:rsid w:val="00ED1617"/>
    <w:rsid w:val="00ED17E2"/>
    <w:rsid w:val="00ED3FD3"/>
    <w:rsid w:val="00ED4D1F"/>
    <w:rsid w:val="00ED5C05"/>
    <w:rsid w:val="00ED5C1A"/>
    <w:rsid w:val="00ED5ED7"/>
    <w:rsid w:val="00ED6690"/>
    <w:rsid w:val="00EE01ED"/>
    <w:rsid w:val="00EE142B"/>
    <w:rsid w:val="00EE237A"/>
    <w:rsid w:val="00EE289C"/>
    <w:rsid w:val="00EE29A1"/>
    <w:rsid w:val="00EE312C"/>
    <w:rsid w:val="00EE41D7"/>
    <w:rsid w:val="00EE4EC0"/>
    <w:rsid w:val="00EE5B24"/>
    <w:rsid w:val="00EE67FD"/>
    <w:rsid w:val="00EE7119"/>
    <w:rsid w:val="00EE7C41"/>
    <w:rsid w:val="00EF0C9E"/>
    <w:rsid w:val="00EF13E3"/>
    <w:rsid w:val="00EF1E03"/>
    <w:rsid w:val="00EF2130"/>
    <w:rsid w:val="00EF26DA"/>
    <w:rsid w:val="00EF2E61"/>
    <w:rsid w:val="00EF3BA7"/>
    <w:rsid w:val="00EF3ED3"/>
    <w:rsid w:val="00EF42E3"/>
    <w:rsid w:val="00EF49EA"/>
    <w:rsid w:val="00EF4A5D"/>
    <w:rsid w:val="00EF5DB3"/>
    <w:rsid w:val="00EF66DA"/>
    <w:rsid w:val="00EF6A71"/>
    <w:rsid w:val="00EF7CF8"/>
    <w:rsid w:val="00F000B2"/>
    <w:rsid w:val="00F003C4"/>
    <w:rsid w:val="00F00F4A"/>
    <w:rsid w:val="00F01704"/>
    <w:rsid w:val="00F0183A"/>
    <w:rsid w:val="00F0426A"/>
    <w:rsid w:val="00F0458C"/>
    <w:rsid w:val="00F04D52"/>
    <w:rsid w:val="00F05CA4"/>
    <w:rsid w:val="00F05CC0"/>
    <w:rsid w:val="00F05F30"/>
    <w:rsid w:val="00F06166"/>
    <w:rsid w:val="00F06956"/>
    <w:rsid w:val="00F06F03"/>
    <w:rsid w:val="00F10C0F"/>
    <w:rsid w:val="00F10DD7"/>
    <w:rsid w:val="00F11CCA"/>
    <w:rsid w:val="00F12E51"/>
    <w:rsid w:val="00F13B84"/>
    <w:rsid w:val="00F140A9"/>
    <w:rsid w:val="00F16482"/>
    <w:rsid w:val="00F16B76"/>
    <w:rsid w:val="00F16F35"/>
    <w:rsid w:val="00F204FD"/>
    <w:rsid w:val="00F20C38"/>
    <w:rsid w:val="00F2191F"/>
    <w:rsid w:val="00F22C60"/>
    <w:rsid w:val="00F2326A"/>
    <w:rsid w:val="00F2420B"/>
    <w:rsid w:val="00F24FEF"/>
    <w:rsid w:val="00F2582C"/>
    <w:rsid w:val="00F26273"/>
    <w:rsid w:val="00F27EAD"/>
    <w:rsid w:val="00F303CC"/>
    <w:rsid w:val="00F3130E"/>
    <w:rsid w:val="00F315E9"/>
    <w:rsid w:val="00F31C21"/>
    <w:rsid w:val="00F33140"/>
    <w:rsid w:val="00F3323B"/>
    <w:rsid w:val="00F345F8"/>
    <w:rsid w:val="00F35FC6"/>
    <w:rsid w:val="00F36432"/>
    <w:rsid w:val="00F372EA"/>
    <w:rsid w:val="00F37359"/>
    <w:rsid w:val="00F3752F"/>
    <w:rsid w:val="00F37862"/>
    <w:rsid w:val="00F37A44"/>
    <w:rsid w:val="00F37B1A"/>
    <w:rsid w:val="00F37B8E"/>
    <w:rsid w:val="00F4218E"/>
    <w:rsid w:val="00F4278A"/>
    <w:rsid w:val="00F42894"/>
    <w:rsid w:val="00F43C41"/>
    <w:rsid w:val="00F44345"/>
    <w:rsid w:val="00F443F1"/>
    <w:rsid w:val="00F4579D"/>
    <w:rsid w:val="00F46E90"/>
    <w:rsid w:val="00F46F6E"/>
    <w:rsid w:val="00F5017F"/>
    <w:rsid w:val="00F501DE"/>
    <w:rsid w:val="00F5254B"/>
    <w:rsid w:val="00F5273E"/>
    <w:rsid w:val="00F533E4"/>
    <w:rsid w:val="00F53ACE"/>
    <w:rsid w:val="00F53EF1"/>
    <w:rsid w:val="00F54BB2"/>
    <w:rsid w:val="00F61E1C"/>
    <w:rsid w:val="00F634BB"/>
    <w:rsid w:val="00F63AB4"/>
    <w:rsid w:val="00F63FBB"/>
    <w:rsid w:val="00F64BF8"/>
    <w:rsid w:val="00F64E9D"/>
    <w:rsid w:val="00F6525B"/>
    <w:rsid w:val="00F65461"/>
    <w:rsid w:val="00F6607F"/>
    <w:rsid w:val="00F660DC"/>
    <w:rsid w:val="00F670EF"/>
    <w:rsid w:val="00F67E8A"/>
    <w:rsid w:val="00F70127"/>
    <w:rsid w:val="00F70E07"/>
    <w:rsid w:val="00F70E65"/>
    <w:rsid w:val="00F71105"/>
    <w:rsid w:val="00F73243"/>
    <w:rsid w:val="00F7642E"/>
    <w:rsid w:val="00F76A22"/>
    <w:rsid w:val="00F76B64"/>
    <w:rsid w:val="00F77287"/>
    <w:rsid w:val="00F773F4"/>
    <w:rsid w:val="00F80D4C"/>
    <w:rsid w:val="00F81D79"/>
    <w:rsid w:val="00F82B5B"/>
    <w:rsid w:val="00F82DC6"/>
    <w:rsid w:val="00F83BA2"/>
    <w:rsid w:val="00F8530E"/>
    <w:rsid w:val="00F85465"/>
    <w:rsid w:val="00F854D1"/>
    <w:rsid w:val="00F854E3"/>
    <w:rsid w:val="00F867CF"/>
    <w:rsid w:val="00F86A16"/>
    <w:rsid w:val="00F86BDC"/>
    <w:rsid w:val="00F86C0C"/>
    <w:rsid w:val="00F87165"/>
    <w:rsid w:val="00F874EB"/>
    <w:rsid w:val="00F90285"/>
    <w:rsid w:val="00F9139B"/>
    <w:rsid w:val="00F91834"/>
    <w:rsid w:val="00F91CE3"/>
    <w:rsid w:val="00F92398"/>
    <w:rsid w:val="00F93023"/>
    <w:rsid w:val="00F9308E"/>
    <w:rsid w:val="00F93379"/>
    <w:rsid w:val="00F9360E"/>
    <w:rsid w:val="00F938B1"/>
    <w:rsid w:val="00F948BC"/>
    <w:rsid w:val="00F9649E"/>
    <w:rsid w:val="00F97264"/>
    <w:rsid w:val="00FA00DD"/>
    <w:rsid w:val="00FA1374"/>
    <w:rsid w:val="00FA2CC6"/>
    <w:rsid w:val="00FA304B"/>
    <w:rsid w:val="00FA3258"/>
    <w:rsid w:val="00FA373D"/>
    <w:rsid w:val="00FA3EAD"/>
    <w:rsid w:val="00FA439C"/>
    <w:rsid w:val="00FA4921"/>
    <w:rsid w:val="00FA5FC1"/>
    <w:rsid w:val="00FA6600"/>
    <w:rsid w:val="00FA671E"/>
    <w:rsid w:val="00FA7585"/>
    <w:rsid w:val="00FA7E9C"/>
    <w:rsid w:val="00FB0327"/>
    <w:rsid w:val="00FB1004"/>
    <w:rsid w:val="00FB1C2A"/>
    <w:rsid w:val="00FB2C1D"/>
    <w:rsid w:val="00FB2D6B"/>
    <w:rsid w:val="00FB2FBC"/>
    <w:rsid w:val="00FB5128"/>
    <w:rsid w:val="00FC08A5"/>
    <w:rsid w:val="00FC1C93"/>
    <w:rsid w:val="00FC3095"/>
    <w:rsid w:val="00FC450A"/>
    <w:rsid w:val="00FC490C"/>
    <w:rsid w:val="00FC4DA3"/>
    <w:rsid w:val="00FC6303"/>
    <w:rsid w:val="00FD0FE4"/>
    <w:rsid w:val="00FD13F9"/>
    <w:rsid w:val="00FD1D4C"/>
    <w:rsid w:val="00FD24B2"/>
    <w:rsid w:val="00FD379D"/>
    <w:rsid w:val="00FD450D"/>
    <w:rsid w:val="00FD4A3A"/>
    <w:rsid w:val="00FD52ED"/>
    <w:rsid w:val="00FD551D"/>
    <w:rsid w:val="00FD7079"/>
    <w:rsid w:val="00FE098D"/>
    <w:rsid w:val="00FE0BE1"/>
    <w:rsid w:val="00FE15DD"/>
    <w:rsid w:val="00FE1EFA"/>
    <w:rsid w:val="00FE2432"/>
    <w:rsid w:val="00FE2B38"/>
    <w:rsid w:val="00FE426D"/>
    <w:rsid w:val="00FE6CC1"/>
    <w:rsid w:val="00FF0187"/>
    <w:rsid w:val="00FF0D2A"/>
    <w:rsid w:val="00FF1E22"/>
    <w:rsid w:val="00FF1E56"/>
    <w:rsid w:val="00FF22AC"/>
    <w:rsid w:val="00FF4DA4"/>
    <w:rsid w:val="00FF4F80"/>
    <w:rsid w:val="00FF68DC"/>
    <w:rsid w:val="00FF6AFA"/>
    <w:rsid w:val="00FF7018"/>
    <w:rsid w:val="00FF7957"/>
    <w:rsid w:val="00FF7F44"/>
    <w:rsid w:val="00FF7F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A1083E"/>
  <w15:chartTrackingRefBased/>
  <w15:docId w15:val="{125A7F74-8214-4826-ACF0-6D61591EFD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Colorful List - Accent 11,List Paragraph1,List Paragraph11,List Paragraph2,List Paragraph111,sub de titre 4,ANNEX,List Paragraph1111,List Paragraph21,List Paragraph211,List Paragraph3,List Paragraph2111,List Paragraph21111"/>
    <w:basedOn w:val="Normal"/>
    <w:link w:val="ListParagraphChar"/>
    <w:uiPriority w:val="34"/>
    <w:qFormat/>
    <w:rsid w:val="00381B5E"/>
    <w:pPr>
      <w:ind w:left="720"/>
      <w:contextualSpacing/>
    </w:pPr>
  </w:style>
  <w:style w:type="character" w:customStyle="1" w:styleId="ListParagraphChar">
    <w:name w:val="List Paragraph Char"/>
    <w:aliases w:val="Body of text Char,Colorful List - Accent 11 Char,List Paragraph1 Char,List Paragraph11 Char,List Paragraph2 Char,List Paragraph111 Char,sub de titre 4 Char,ANNEX Char,List Paragraph1111 Char,List Paragraph21 Char,List Paragraph3 Char"/>
    <w:link w:val="ListParagraph"/>
    <w:uiPriority w:val="34"/>
    <w:qFormat/>
    <w:locked/>
    <w:rsid w:val="000A0521"/>
  </w:style>
  <w:style w:type="table" w:styleId="TableGrid">
    <w:name w:val="Table Grid"/>
    <w:basedOn w:val="TableNormal"/>
    <w:uiPriority w:val="39"/>
    <w:rsid w:val="004D10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4101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4101B"/>
    <w:rPr>
      <w:color w:val="605E5C"/>
      <w:shd w:val="clear" w:color="auto" w:fill="E1DFDD"/>
    </w:rPr>
  </w:style>
  <w:style w:type="table" w:customStyle="1" w:styleId="TableNormal1">
    <w:name w:val="Table Normal1"/>
    <w:uiPriority w:val="2"/>
    <w:semiHidden/>
    <w:unhideWhenUsed/>
    <w:qFormat/>
    <w:rsid w:val="001152D3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1152D3"/>
    <w:pPr>
      <w:widowControl w:val="0"/>
      <w:autoSpaceDE w:val="0"/>
      <w:autoSpaceDN w:val="0"/>
      <w:spacing w:after="0" w:line="256" w:lineRule="exact"/>
      <w:ind w:left="107"/>
    </w:pPr>
    <w:rPr>
      <w:rFonts w:ascii="Times New Roman" w:eastAsia="Times New Roman" w:hAnsi="Times New Roman" w:cs="Times New Roman"/>
      <w:lang w:val="id"/>
    </w:rPr>
  </w:style>
  <w:style w:type="character" w:styleId="PlaceholderText">
    <w:name w:val="Placeholder Text"/>
    <w:basedOn w:val="DefaultParagraphFont"/>
    <w:uiPriority w:val="99"/>
    <w:semiHidden/>
    <w:rsid w:val="00AA317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E272F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72FE"/>
  </w:style>
  <w:style w:type="paragraph" w:styleId="Footer">
    <w:name w:val="footer"/>
    <w:basedOn w:val="Normal"/>
    <w:link w:val="FooterChar"/>
    <w:uiPriority w:val="99"/>
    <w:unhideWhenUsed/>
    <w:rsid w:val="00E272F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72FE"/>
  </w:style>
  <w:style w:type="character" w:styleId="FollowedHyperlink">
    <w:name w:val="FollowedHyperlink"/>
    <w:basedOn w:val="DefaultParagraphFont"/>
    <w:uiPriority w:val="99"/>
    <w:semiHidden/>
    <w:unhideWhenUsed/>
    <w:rsid w:val="0002345E"/>
    <w:rPr>
      <w:color w:val="954F72"/>
      <w:u w:val="single"/>
    </w:rPr>
  </w:style>
  <w:style w:type="paragraph" w:customStyle="1" w:styleId="msonormal0">
    <w:name w:val="msonormal"/>
    <w:basedOn w:val="Normal"/>
    <w:rsid w:val="0002345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5">
    <w:name w:val="xl65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6">
    <w:name w:val="xl66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7">
    <w:name w:val="xl67"/>
    <w:basedOn w:val="Normal"/>
    <w:rsid w:val="0002345E"/>
    <w:pPr>
      <w:pBdr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8">
    <w:name w:val="xl68"/>
    <w:basedOn w:val="Normal"/>
    <w:rsid w:val="0002345E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9">
    <w:name w:val="xl69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0">
    <w:name w:val="xl70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1">
    <w:name w:val="xl71"/>
    <w:basedOn w:val="Normal"/>
    <w:rsid w:val="0002345E"/>
    <w:pPr>
      <w:pBdr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2">
    <w:name w:val="xl72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3">
    <w:name w:val="xl73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4">
    <w:name w:val="xl74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5">
    <w:name w:val="xl75"/>
    <w:basedOn w:val="Normal"/>
    <w:rsid w:val="0002345E"/>
    <w:pPr>
      <w:pBdr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6">
    <w:name w:val="xl76"/>
    <w:basedOn w:val="Normal"/>
    <w:rsid w:val="0002345E"/>
    <w:pPr>
      <w:pBdr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7">
    <w:name w:val="xl77"/>
    <w:basedOn w:val="Normal"/>
    <w:rsid w:val="0002345E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8">
    <w:name w:val="xl78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9">
    <w:name w:val="xl79"/>
    <w:basedOn w:val="Normal"/>
    <w:rsid w:val="0002345E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0">
    <w:name w:val="xl80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1">
    <w:name w:val="xl81"/>
    <w:basedOn w:val="Normal"/>
    <w:rsid w:val="0002345E"/>
    <w:pPr>
      <w:pBdr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2">
    <w:name w:val="xl82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3">
    <w:name w:val="xl83"/>
    <w:basedOn w:val="Normal"/>
    <w:rsid w:val="0002345E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4">
    <w:name w:val="xl84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5">
    <w:name w:val="xl85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6">
    <w:name w:val="xl86"/>
    <w:basedOn w:val="Normal"/>
    <w:rsid w:val="0002345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7">
    <w:name w:val="xl87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8">
    <w:name w:val="xl88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9">
    <w:name w:val="xl89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0">
    <w:name w:val="xl90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1">
    <w:name w:val="xl91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2">
    <w:name w:val="xl92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3">
    <w:name w:val="xl93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4">
    <w:name w:val="xl94"/>
    <w:basedOn w:val="Normal"/>
    <w:rsid w:val="0002345E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5">
    <w:name w:val="xl95"/>
    <w:basedOn w:val="Normal"/>
    <w:rsid w:val="0002345E"/>
    <w:pPr>
      <w:pBdr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6">
    <w:name w:val="xl96"/>
    <w:basedOn w:val="Normal"/>
    <w:rsid w:val="0002345E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7">
    <w:name w:val="xl97"/>
    <w:basedOn w:val="Normal"/>
    <w:rsid w:val="0002345E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8">
    <w:name w:val="xl98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9">
    <w:name w:val="xl99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0">
    <w:name w:val="xl100"/>
    <w:basedOn w:val="Normal"/>
    <w:rsid w:val="0002345E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1">
    <w:name w:val="xl101"/>
    <w:basedOn w:val="Normal"/>
    <w:rsid w:val="0002345E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2">
    <w:name w:val="xl102"/>
    <w:basedOn w:val="Normal"/>
    <w:rsid w:val="0002345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3">
    <w:name w:val="xl103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4">
    <w:name w:val="xl104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5">
    <w:name w:val="xl105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6">
    <w:name w:val="xl106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7">
    <w:name w:val="xl107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8">
    <w:name w:val="xl108"/>
    <w:basedOn w:val="Normal"/>
    <w:rsid w:val="0002345E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9">
    <w:name w:val="xl109"/>
    <w:basedOn w:val="Normal"/>
    <w:rsid w:val="0002345E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0">
    <w:name w:val="xl110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1">
    <w:name w:val="xl111"/>
    <w:basedOn w:val="Normal"/>
    <w:rsid w:val="0002345E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2">
    <w:name w:val="xl112"/>
    <w:basedOn w:val="Normal"/>
    <w:rsid w:val="0002345E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3">
    <w:name w:val="xl113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4">
    <w:name w:val="xl114"/>
    <w:basedOn w:val="Normal"/>
    <w:rsid w:val="0002345E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5">
    <w:name w:val="xl115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6">
    <w:name w:val="xl116"/>
    <w:basedOn w:val="Normal"/>
    <w:rsid w:val="0002345E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E426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Theme="minorEastAsia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E426D"/>
    <w:rPr>
      <w:rFonts w:ascii="Courier New" w:eastAsiaTheme="minorEastAsia" w:hAnsi="Courier New" w:cs="Courier New"/>
      <w:sz w:val="20"/>
      <w:szCs w:val="20"/>
      <w:lang w:eastAsia="id-ID"/>
    </w:rPr>
  </w:style>
  <w:style w:type="character" w:customStyle="1" w:styleId="y2iqfc">
    <w:name w:val="y2iqfc"/>
    <w:basedOn w:val="DefaultParagraphFont"/>
    <w:rsid w:val="00FE42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81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4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08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0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0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4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5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1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32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2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7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23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0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4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34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9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7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81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23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36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23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6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5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3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0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76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18D317-871A-45EF-9EDF-66EBB08C9D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36</Pages>
  <Words>14750</Words>
  <Characters>84076</Characters>
  <Application>Microsoft Office Word</Application>
  <DocSecurity>0</DocSecurity>
  <Lines>700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PERSONAL</cp:lastModifiedBy>
  <cp:revision>4</cp:revision>
  <cp:lastPrinted>2023-08-16T13:27:00Z</cp:lastPrinted>
  <dcterms:created xsi:type="dcterms:W3CDTF">2023-08-16T15:05:00Z</dcterms:created>
  <dcterms:modified xsi:type="dcterms:W3CDTF">2023-08-16T1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ndininurhayanti20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